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6832564" w14:textId="1009855C" w:rsidR="00FF30DF" w:rsidRDefault="005F6FD4" w:rsidP="00FF30DF">
      <w:pPr>
        <w:jc w:val="center"/>
        <w:rPr>
          <w:b/>
          <w:sz w:val="32"/>
          <w:szCs w:val="32"/>
        </w:rPr>
      </w:pPr>
      <w:r>
        <w:rPr>
          <w:b/>
          <w:sz w:val="32"/>
          <w:szCs w:val="32"/>
        </w:rPr>
        <w:t>Title</w:t>
      </w:r>
    </w:p>
    <w:p w14:paraId="5918BA91" w14:textId="140F4AFD" w:rsidR="00AC3BF5" w:rsidRPr="00AC3BF5" w:rsidRDefault="00AC3BF5" w:rsidP="00FF30DF">
      <w:pPr>
        <w:rPr>
          <w:vertAlign w:val="superscript"/>
        </w:rPr>
      </w:pPr>
      <w:r>
        <w:t xml:space="preserve">Dragos </w:t>
      </w:r>
      <w:proofErr w:type="spellStart"/>
      <w:r>
        <w:t>Leordean</w:t>
      </w:r>
      <w:proofErr w:type="spellEnd"/>
      <w:r>
        <w:t xml:space="preserve">, </w:t>
      </w:r>
      <w:r w:rsidR="00FF30DF">
        <w:t>Raluca Laura Portase</w:t>
      </w:r>
      <w:r w:rsidR="00FF30DF">
        <w:rPr>
          <w:vertAlign w:val="superscript"/>
        </w:rPr>
        <w:t>1</w:t>
      </w:r>
      <w:r>
        <w:t>, Eugen-Richard Ardelean</w:t>
      </w:r>
      <w:proofErr w:type="gramStart"/>
      <w:r>
        <w:rPr>
          <w:vertAlign w:val="superscript"/>
        </w:rPr>
        <w:t>1,*</w:t>
      </w:r>
      <w:proofErr w:type="gramEnd"/>
    </w:p>
    <w:p w14:paraId="62A7127C" w14:textId="77777777" w:rsidR="00FF30DF" w:rsidRDefault="00FF30DF" w:rsidP="00FF30DF">
      <w:r>
        <w:rPr>
          <w:vertAlign w:val="superscript"/>
        </w:rPr>
        <w:t>1</w:t>
      </w:r>
      <w:r>
        <w:t>Department of Computer Science, Technical University of Cluj-Napoca, Cluj-Napoca, Romania</w:t>
      </w:r>
    </w:p>
    <w:p w14:paraId="7C12F985" w14:textId="77777777" w:rsidR="00FF30DF" w:rsidRDefault="00FF30DF" w:rsidP="00FF30DF"/>
    <w:p w14:paraId="42F89CFB" w14:textId="7475D729" w:rsidR="00FF30DF" w:rsidRDefault="00FF30DF" w:rsidP="00FF30DF">
      <w:pPr>
        <w:rPr>
          <w:bCs/>
        </w:rPr>
      </w:pPr>
      <w:r>
        <w:rPr>
          <w:b/>
        </w:rPr>
        <w:t xml:space="preserve">* Corresponding authors: </w:t>
      </w:r>
      <w:hyperlink r:id="rId5" w:history="1">
        <w:r w:rsidRPr="003C7634">
          <w:rPr>
            <w:rStyle w:val="Hyperlink"/>
            <w:bCs/>
          </w:rPr>
          <w:t>ardeleaneugenrichard@gmail.com</w:t>
        </w:r>
      </w:hyperlink>
    </w:p>
    <w:p w14:paraId="56AB2F76" w14:textId="77777777" w:rsidR="00FF30DF" w:rsidRPr="00804689" w:rsidRDefault="00FF30DF" w:rsidP="00FF30DF">
      <w:pPr>
        <w:rPr>
          <w:bCs/>
        </w:rPr>
      </w:pPr>
    </w:p>
    <w:p w14:paraId="00489963" w14:textId="77777777" w:rsidR="00FF30DF" w:rsidRDefault="00FF30DF" w:rsidP="00FF30DF">
      <w:pPr>
        <w:rPr>
          <w:b/>
        </w:rPr>
      </w:pPr>
      <w:r>
        <w:rPr>
          <w:b/>
        </w:rPr>
        <w:t>ORCID Author IDs:</w:t>
      </w:r>
    </w:p>
    <w:p w14:paraId="7C31246E" w14:textId="77777777" w:rsidR="00FF30DF" w:rsidRDefault="00FF30DF" w:rsidP="00FF30DF">
      <w:pPr>
        <w:rPr>
          <w:bCs/>
        </w:rPr>
      </w:pPr>
      <w:r>
        <w:t xml:space="preserve">Eugen-Richard Ardelean: </w:t>
      </w:r>
      <w:r w:rsidRPr="00567AA9">
        <w:rPr>
          <w:bCs/>
        </w:rPr>
        <w:t>0000-0002-0098-4228</w:t>
      </w:r>
    </w:p>
    <w:p w14:paraId="044F9C62" w14:textId="77777777" w:rsidR="00FF30DF" w:rsidRDefault="00FF30DF" w:rsidP="00FF30DF">
      <w:pPr>
        <w:rPr>
          <w:bCs/>
        </w:rPr>
      </w:pPr>
      <w:r>
        <w:rPr>
          <w:bCs/>
        </w:rPr>
        <w:t xml:space="preserve">Raluca Laura </w:t>
      </w:r>
      <w:proofErr w:type="spellStart"/>
      <w:r>
        <w:rPr>
          <w:bCs/>
        </w:rPr>
        <w:t>Portase</w:t>
      </w:r>
      <w:proofErr w:type="spellEnd"/>
      <w:r>
        <w:rPr>
          <w:bCs/>
        </w:rPr>
        <w:t xml:space="preserve">: </w:t>
      </w:r>
      <w:r w:rsidRPr="00862540">
        <w:rPr>
          <w:bCs/>
        </w:rPr>
        <w:t>0000-0002-8985-4728</w:t>
      </w:r>
    </w:p>
    <w:p w14:paraId="0E55B7BF" w14:textId="68789F1A" w:rsidR="00FF30DF" w:rsidRDefault="00FF30DF" w:rsidP="00FF30DF"/>
    <w:p w14:paraId="40B69236" w14:textId="1830E89C" w:rsidR="00FF30DF" w:rsidRDefault="00FF30DF">
      <w:r w:rsidRPr="2452C7FA">
        <w:rPr>
          <w:b/>
          <w:bCs/>
        </w:rPr>
        <w:t xml:space="preserve">Abstract: </w:t>
      </w:r>
    </w:p>
    <w:p w14:paraId="3C17D59E" w14:textId="275857E1" w:rsidR="00FF30DF" w:rsidRPr="00FF30DF" w:rsidRDefault="00FF30DF" w:rsidP="00FF30DF">
      <w:r w:rsidRPr="009D01A1">
        <w:rPr>
          <w:b/>
          <w:bCs/>
        </w:rPr>
        <w:t>Keywords</w:t>
      </w:r>
      <w:r>
        <w:rPr>
          <w:b/>
          <w:bCs/>
        </w:rPr>
        <w:t xml:space="preserve">: </w:t>
      </w:r>
    </w:p>
    <w:p w14:paraId="0BEC54E4" w14:textId="77777777" w:rsidR="00612AB0" w:rsidRDefault="00612AB0"/>
    <w:p w14:paraId="7E66C30D" w14:textId="3B293B7A" w:rsidR="00FF30DF" w:rsidRDefault="00FF30DF" w:rsidP="00FF30DF">
      <w:pPr>
        <w:pStyle w:val="Heading1"/>
      </w:pPr>
      <w:r w:rsidRPr="00FF30DF">
        <w:t>Introduction</w:t>
      </w:r>
    </w:p>
    <w:p w14:paraId="35094467" w14:textId="059C1DAD" w:rsidR="2452C7FA" w:rsidRDefault="00B15C3A" w:rsidP="00353D0E">
      <w:pPr>
        <w:pStyle w:val="Heading2"/>
      </w:pPr>
      <w:r>
        <w:t>Histology</w:t>
      </w:r>
    </w:p>
    <w:p w14:paraId="7D8FE155" w14:textId="77777777" w:rsidR="00B15C3A" w:rsidRPr="00B15C3A" w:rsidRDefault="00B15C3A" w:rsidP="00B15C3A"/>
    <w:p w14:paraId="432219F2" w14:textId="541D6579" w:rsidR="00C510FD" w:rsidRDefault="00B15C3A" w:rsidP="00C510FD">
      <w:pPr>
        <w:pStyle w:val="Heading2"/>
      </w:pPr>
      <w:r>
        <w:t>Neural networks in medical applications</w:t>
      </w:r>
    </w:p>
    <w:p w14:paraId="68DBEE2F" w14:textId="77777777" w:rsidR="00B15C3A" w:rsidRDefault="00B15C3A" w:rsidP="00B15C3A">
      <w:r w:rsidRPr="00EE2DF7">
        <w:t xml:space="preserve">The use of neural networks for medical applications has increased in recent years </w:t>
      </w:r>
      <w:r w:rsidRPr="00EE2DF7">
        <w:fldChar w:fldCharType="begin"/>
      </w:r>
      <w:r>
        <w:instrText xml:space="preserve"> ADDIN ZOTERO_ITEM CSL_CITATION {"citationID":"pZ9x1oSa","properties":{"formattedCitation":"(1,2)","plainCitation":"(1,2)","noteIndex":0},"citationItems":[{"id":1486,"uris":["http://zotero.org/users/8619560/items/RG295IMJ"],"itemData":{"id":1486,"type":"article-journal","abstract":"Artificial intelligence models have been increasingly used in the analysis of tumor histology to perform tasks ranging from routine classification to identification of molecular features. These approaches distill cancer histologic images into high-level features, which are used in predictions, but understanding the biologic meaning of such features remains challenging. We present and validate a custom generative adversarial network—HistoXGAN—capable of reconstructing representative histology using feature vectors produced by common feature extractors. We evaluate HistoXGAN across 29 cancer subtypes and demonstrate that reconstructed images retain information regarding tumor grade, histologic subtype, and gene expression patterns. We leverage HistoXGAN to illustrate the underlying histologic features for deep learning models for actionable mutations, identify model reliance on histologic batch effect in predictions, and demonstrate accurate reconstruction of tumor histology from radiographic imaging for a “virtual biopsy.”","container-title":"Science Advances","DOI":"10.1126/sciadv.adq0856","issue":"46","note":"publisher: American Association for the Advancement of Science","page":"eadq0856","source":"science.org (Atypon)","title":"Generative adversarial networks accurately reconstruct pan-cancer histology from pathologic, genomic, and radiographic latent features","volume":"10","author":[{"family":"Howard","given":"Frederick M."},{"family":"Hieromnimon","given":"Hanna M."},{"family":"Ramesh","given":"Siddhi"},{"family":"Dolezal","given":"James"},{"family":"Kochanny","given":"Sara"},{"family":"Zhang","given":"Qianchen"},{"family":"Feiger","given":"Brad"},{"family":"Peterson","given":"Joseph"},{"family":"Fan","given":"Cheng"},{"family":"Perou","given":"Charles M."},{"family":"Vickery","given":"Jasmine"},{"family":"Sullivan","given":"Megan"},{"family":"Cole","given":"Kimberly"},{"family":"Khramtsova","given":"Galina"},{"family":"Pearson","given":"Alexander T."}],"issued":{"date-parts":[["2024",11,15]]}}},{"id":1485,"uris":["http://zotero.org/users/8619560/items/CMUMNKBY"],"itemData":{"id":1485,"type":"article-journal","abstract":"Digital pathology and artificial intelligence (AI) hold immense transformative potential to revolutionize cancer diagnostics, treatment outcomes, and biomarker discovery. Gaining a deeper understanding of deep learning algorithm methods applied to histopathological data and evaluating their performance on different tasks is crucial for developing the next generation of AI technologies. To this end, we developed AI in Histopathology Explorer (HistoPathExplorer); an interactive dashboard with intelligent tools available at www.histopathexpo.ai. This real-time online resource enables users, including researchers, decision-makers, and various stakeholders, to assess the current landscape of AI applications for specific clinical tasks, analyze their performance, and explore the factors influencing their translation into practice. Moreover, a quality index was defined for evaluating the comprehensiveness of methodological details in published AI methods. HistoPathExplorer highlights opportunities and challenges for AI in histopathology, and offers a valuable resource for creating more effective methods and shaping strategies and guidelines for translating digital pathology applications into clinical practice.","container-title":"npj Digital Medicine","DOI":"10.1038/s41746-025-01524-2","ISSN":"2398-6352","issue":"1","journalAbbreviation":"npj Digit. Med.","language":"en","license":"2025 The Author(s)","note":"publisher: Nature Publishing Group","page":"156","source":"www.nature.com","title":"AI in Histopathology Explorer for comprehensive analysis of the evolving AI landscape in histopathology","volume":"8","author":[{"family":"Ma","given":"Yingrui"},{"family":"Jamdade","given":"Shivprasad"},{"family":"Konduri","given":"Lakshmi"},{"family":"Sailem","given":"Heba"}],"issued":{"date-parts":[["2025",3,12]]}}}],"schema":"https://github.com/citation-style-language/schema/raw/master/csl-citation.json"} </w:instrText>
      </w:r>
      <w:r w:rsidRPr="00EE2DF7">
        <w:fldChar w:fldCharType="separate"/>
      </w:r>
      <w:r w:rsidRPr="00C510FD">
        <w:t>(1,2)</w:t>
      </w:r>
      <w:r w:rsidRPr="00EE2DF7">
        <w:fldChar w:fldCharType="end"/>
      </w:r>
      <w:r w:rsidRPr="00EE2DF7">
        <w:t xml:space="preserve">. With newer and more interesting applications being developed, such as the use of generative adversarial networks for the reconstruction of histological images </w:t>
      </w:r>
      <w:r w:rsidRPr="00EE2DF7">
        <w:fldChar w:fldCharType="begin"/>
      </w:r>
      <w:r>
        <w:instrText xml:space="preserve"> ADDIN ZOTERO_ITEM CSL_CITATION {"citationID":"tvSzrXLk","properties":{"formattedCitation":"(1)","plainCitation":"(1)","noteIndex":0},"citationItems":[{"id":1486,"uris":["http://zotero.org/users/8619560/items/RG295IMJ"],"itemData":{"id":1486,"type":"article-journal","abstract":"Artificial intelligence models have been increasingly used in the analysis of tumor histology to perform tasks ranging from routine classification to identification of molecular features. These approaches distill cancer histologic images into high-level features, which are used in predictions, but understanding the biologic meaning of such features remains challenging. We present and validate a custom generative adversarial network—HistoXGAN—capable of reconstructing representative histology using feature vectors produced by common feature extractors. We evaluate HistoXGAN across 29 cancer subtypes and demonstrate that reconstructed images retain information regarding tumor grade, histologic subtype, and gene expression patterns. We leverage HistoXGAN to illustrate the underlying histologic features for deep learning models for actionable mutations, identify model reliance on histologic batch effect in predictions, and demonstrate accurate reconstruction of tumor histology from radiographic imaging for a “virtual biopsy.”","container-title":"Science Advances","DOI":"10.1126/sciadv.adq0856","issue":"46","note":"publisher: American Association for the Advancement of Science","page":"eadq0856","source":"science.org (Atypon)","title":"Generative adversarial networks accurately reconstruct pan-cancer histology from pathologic, genomic, and radiographic latent features","volume":"10","author":[{"family":"Howard","given":"Frederick M."},{"family":"Hieromnimon","given":"Hanna M."},{"family":"Ramesh","given":"Siddhi"},{"family":"Dolezal","given":"James"},{"family":"Kochanny","given":"Sara"},{"family":"Zhang","given":"Qianchen"},{"family":"Feiger","given":"Brad"},{"family":"Peterson","given":"Joseph"},{"family":"Fan","given":"Cheng"},{"family":"Perou","given":"Charles M."},{"family":"Vickery","given":"Jasmine"},{"family":"Sullivan","given":"Megan"},{"family":"Cole","given":"Kimberly"},{"family":"Khramtsova","given":"Galina"},{"family":"Pearson","given":"Alexander T."}],"issued":{"date-parts":[["2024",11,15]]}}}],"schema":"https://github.com/citation-style-language/schema/raw/master/csl-citation.json"} </w:instrText>
      </w:r>
      <w:r w:rsidRPr="00EE2DF7">
        <w:fldChar w:fldCharType="separate"/>
      </w:r>
      <w:r w:rsidRPr="00C510FD">
        <w:t>(1)</w:t>
      </w:r>
      <w:r w:rsidRPr="00EE2DF7">
        <w:fldChar w:fldCharType="end"/>
      </w:r>
      <w:r w:rsidRPr="00EE2DF7">
        <w:t>.</w:t>
      </w:r>
    </w:p>
    <w:p w14:paraId="584D822D" w14:textId="77777777" w:rsidR="00B15C3A" w:rsidRPr="00EE2DF7" w:rsidRDefault="00B15C3A" w:rsidP="00B15C3A">
      <w:r w:rsidRPr="00EE2DF7">
        <w:t xml:space="preserve">Segmentation and object detection was the third most popular task with almost a 3-fold increase between 2018 and 2022 </w:t>
      </w:r>
      <w:r w:rsidRPr="00EE2DF7">
        <w:fldChar w:fldCharType="begin"/>
      </w:r>
      <w:r>
        <w:instrText xml:space="preserve"> ADDIN ZOTERO_ITEM CSL_CITATION {"citationID":"juirEyl6","properties":{"formattedCitation":"(2)","plainCitation":"(2)","noteIndex":0},"citationItems":[{"id":1485,"uris":["http://zotero.org/users/8619560/items/CMUMNKBY"],"itemData":{"id":1485,"type":"article-journal","abstract":"Digital pathology and artificial intelligence (AI) hold immense transformative potential to revolutionize cancer diagnostics, treatment outcomes, and biomarker discovery. Gaining a deeper understanding of deep learning algorithm methods applied to histopathological data and evaluating their performance on different tasks is crucial for developing the next generation of AI technologies. To this end, we developed AI in Histopathology Explorer (HistoPathExplorer); an interactive dashboard with intelligent tools available at www.histopathexpo.ai. This real-time online resource enables users, including researchers, decision-makers, and various stakeholders, to assess the current landscape of AI applications for specific clinical tasks, analyze their performance, and explore the factors influencing their translation into practice. Moreover, a quality index was defined for evaluating the comprehensiveness of methodological details in published AI methods. HistoPathExplorer highlights opportunities and challenges for AI in histopathology, and offers a valuable resource for creating more effective methods and shaping strategies and guidelines for translating digital pathology applications into clinical practice.","container-title":"npj Digital Medicine","DOI":"10.1038/s41746-025-01524-2","ISSN":"2398-6352","issue":"1","journalAbbreviation":"npj Digit. Med.","language":"en","license":"2025 The Author(s)","note":"publisher: Nature Publishing Group","page":"156","source":"www.nature.com","title":"AI in Histopathology Explorer for comprehensive analysis of the evolving AI landscape in histopathology","volume":"8","author":[{"family":"Ma","given":"Yingrui"},{"family":"Jamdade","given":"Shivprasad"},{"family":"Konduri","given":"Lakshmi"},{"family":"Sailem","given":"Heba"}],"issued":{"date-parts":[["2025",3,12]]}}}],"schema":"https://github.com/citation-style-language/schema/raw/master/csl-citation.json"} </w:instrText>
      </w:r>
      <w:r w:rsidRPr="00EE2DF7">
        <w:fldChar w:fldCharType="separate"/>
      </w:r>
      <w:r w:rsidRPr="00D16773">
        <w:t>(2)</w:t>
      </w:r>
      <w:r w:rsidRPr="00EE2DF7">
        <w:fldChar w:fldCharType="end"/>
      </w:r>
      <w:r>
        <w:t>.</w:t>
      </w:r>
    </w:p>
    <w:p w14:paraId="55B13C35" w14:textId="77777777" w:rsidR="006F2D58" w:rsidRDefault="006F2D58" w:rsidP="00C510FD"/>
    <w:p w14:paraId="149D99DC" w14:textId="48EBFD4D" w:rsidR="005101D8" w:rsidRPr="001A2A34" w:rsidRDefault="005101D8" w:rsidP="00C510FD">
      <w:pPr>
        <w:rPr>
          <w:color w:val="FF0000"/>
          <w:lang w:bidi="en-US"/>
        </w:rPr>
      </w:pPr>
      <w:r w:rsidRPr="005101D8">
        <w:rPr>
          <w:color w:val="FF0000"/>
          <w:lang w:bidi="en-US"/>
        </w:rPr>
        <w:t xml:space="preserve">YOLO has been shown to have various applications in medical tasks. It has been shown to have a high performance in coronary OCT, outperforming other architectures such as Single Shot </w:t>
      </w:r>
      <w:proofErr w:type="spellStart"/>
      <w:r w:rsidRPr="005101D8">
        <w:rPr>
          <w:color w:val="FF0000"/>
          <w:lang w:bidi="en-US"/>
        </w:rPr>
        <w:t>Multibox</w:t>
      </w:r>
      <w:proofErr w:type="spellEnd"/>
      <w:r w:rsidRPr="005101D8">
        <w:rPr>
          <w:color w:val="FF0000"/>
          <w:lang w:bidi="en-US"/>
        </w:rPr>
        <w:t xml:space="preserve"> Detector (SSD) </w:t>
      </w:r>
      <w:r w:rsidRPr="005101D8">
        <w:rPr>
          <w:color w:val="FF0000"/>
          <w:lang w:bidi="en-US"/>
        </w:rPr>
        <w:fldChar w:fldCharType="begin"/>
      </w:r>
      <w:r w:rsidRPr="005101D8">
        <w:rPr>
          <w:color w:val="FF0000"/>
          <w:lang w:bidi="en-US"/>
        </w:rPr>
        <w:instrText xml:space="preserve"> ADDIN ZOTERO_ITEM CSL_CITATION {"citationID":"eJTFPrzv","properties":{"formattedCitation":"[10]","plainCitation":"[10]","noteIndex":0},"citationItems":[{"id":1503,"uris":["http://zotero.org/users/8619560/items/GB5BMVPQ"],"itemData":{"id":1503,"type":"article-journal","abstract":"Significance\nOptical coherence tomography (OCT) has become increasingly essential in assisting the treatment of coronary artery disease (CAD). However, unidentified calcified regions within a narrowed artery could impair the outcome of the treatment. Fast and objective identification is paramount to automatically procuring accurate readings on calcifications within the artery.\n\nAim\nWe aim to rapidly identify calcification in coronary OCT images using a bounding box and reduce the prediction bias in automated prediction models.\n\nApproach\nWe first adopt a deep learning-based object detection model to rapidly draw the calcified region from coronary OCT images using a bounding box. We measure the uncertainty of predictions based on the expected calibration errors, thus assessing the certainty level of detection results. To calibrate confidence scores of predictions, we implement dependent logistic calibration using each detection result’s confidence and center coordinates.\n\nResults\nWe implemented an object detection module to draw the boundary of the calcified region at a rate of 140 frames per second. With the calibrated confidence score of each prediction, we lower the uncertainty of predictions in calcification detection and eliminate the estimation bias from various object detection methods. The calibrated confidence of prediction results in a confidence error of </w:instrText>
      </w:r>
      <w:r w:rsidRPr="005101D8">
        <w:rPr>
          <w:rFonts w:ascii="Cambria Math" w:hAnsi="Cambria Math" w:cs="Cambria Math"/>
          <w:color w:val="FF0000"/>
          <w:lang w:bidi="en-US"/>
        </w:rPr>
        <w:instrText>∼</w:instrText>
      </w:r>
      <w:r w:rsidRPr="005101D8">
        <w:rPr>
          <w:color w:val="FF0000"/>
          <w:lang w:bidi="en-US"/>
        </w:rPr>
        <w:instrText xml:space="preserve">0.13, suggesting that the confidence calibration on calcification detection could provide a more trustworthy result.\n\nConclusions\nGiven the rapid detection and effective calibration of the proposed work, we expect that it can assist in clinical evaluation of treating the CAD during the imaging-guided procedure.","container-title":"Journal of Biomedical Optics","DOI":"10.1117/1.JBO.28.3.036008","ISSN":"1083-3668","issue":"3","journalAbbreviation":"J Biomed Opt","note":"PMID: 36992694\nPMCID: PMC10042069","page":"036008","source":"PubMed Central","title":"Toward reliable calcification detection: calibration of uncertainty in object detection from coronary optical coherence tomography images","title-short":"Toward reliable calcification detection","volume":"28","author":[{"family":"Liu","given":"Hongshan"},{"family":"Li","given":"Xueshen"},{"family":"Bamba","given":"Abdul Latif"},{"family":"Song","given":"Xiaoyu"},{"family":"Brott","given":"Brigitta C."},{"family":"Litovsky","given":"Silvio H."},{"family":"Gan","given":"Yu"}],"issued":{"date-parts":[["2023",3]]}}}],"schema":"https://github.com/citation-style-language/schema/raw/master/csl-citation.json"} </w:instrText>
      </w:r>
      <w:r w:rsidRPr="005101D8">
        <w:rPr>
          <w:color w:val="FF0000"/>
          <w:lang w:bidi="en-US"/>
        </w:rPr>
        <w:fldChar w:fldCharType="separate"/>
      </w:r>
      <w:r w:rsidRPr="005101D8">
        <w:rPr>
          <w:color w:val="FF0000"/>
          <w:lang w:bidi="en-US"/>
        </w:rPr>
        <w:t>[10]</w:t>
      </w:r>
      <w:r w:rsidRPr="005101D8">
        <w:rPr>
          <w:color w:val="FF0000"/>
        </w:rPr>
        <w:fldChar w:fldCharType="end"/>
      </w:r>
      <w:r w:rsidRPr="005101D8">
        <w:rPr>
          <w:color w:val="FF0000"/>
          <w:lang w:bidi="en-US"/>
        </w:rPr>
        <w:t xml:space="preserve">. YOLOv8 and YOLOv9 have been analyzed for the task of feature detection for diabetic retinopathy from retinal fundus images </w:t>
      </w:r>
      <w:r w:rsidRPr="005101D8">
        <w:rPr>
          <w:color w:val="FF0000"/>
          <w:lang w:bidi="en-US"/>
        </w:rPr>
        <w:fldChar w:fldCharType="begin"/>
      </w:r>
      <w:r w:rsidRPr="005101D8">
        <w:rPr>
          <w:color w:val="FF0000"/>
          <w:lang w:bidi="en-US"/>
        </w:rPr>
        <w:instrText xml:space="preserve"> ADDIN ZOTERO_ITEM CSL_CITATION {"citationID":"iifUEGPM","properties":{"formattedCitation":"[11]","plainCitation":"[11]","noteIndex":0},"citationItems":[{"id":1508,"uris":["http://zotero.org/users/8619560/items/KUYLV68J"],"itemData":{"id":1508,"type":"article-journal","abstract":"Computer vision is a powerful tool in medical image analysis, supporting the early detection and classification of eye diseases. Diabetic retinopathy (DR), a severe eye disease secondary to diabetes, accompanies several early signs of eye-threatening conditions, such as microaneurysms (MAs), hemorrhages (HEMOs), and exudates (EXs), which have been widely studied and targeted as objects to be detected by computer vision models. In this work, we tested the performances of the state-of-the-art YOLOv8 and YOLOv9 architectures on DR fundus features segmentation without coding experience or a programming background. We took one hundred DR images from the public MESSIDOR database, manually labelled and prepared them for pixel segmentation, and tested the detection abilities of different model variants. We increased the diversity of the training sample by data augmentation, including tiling, flipping, and rotating the fundus images. The proposed approaches reached an acceptable mean average precision (mAP) in detecting DR lesions such as MA, HEMO, and EX, as well as a hallmark of the posterior pole of the eye, such as the optic disc. We compared our results with related works in the literature involving different neural networks. Our results are promising, but far from being ready for implementation into clinical practice. Accurate lesion detection is mandatory to ensure early and correct diagnoses. Future works will investigate lesion detection further, especially MA segmentation, with improved extraction techniques, image pre-processing, and standardized datasets.","container-title":"Vision","DOI":"10.3390/vision8030048","ISSN":"2411-5150","issue":"3","language":"en","license":"http://creativecommons.org/licenses/by/3.0/","note":"number: 3\npublisher: Multidisciplinary Digital Publishing Institute","page":"48","source":"www.mdpi.com","title":"Diabetic Retinopathy Features Segmentation without Coding Experience with Computer Vision Models YOLOv8 and YOLOv9","volume":"8","author":[{"family":"Rizzieri","given":"Nicola"},{"family":"Dall’Asta","given":"Luca"},{"family":"Ozoliņš","given":"Maris"}],"issued":{"date-parts":[["2024",9]]}}}],"schema":"https://github.com/citation-style-language/schema/raw/master/csl-citation.json"} </w:instrText>
      </w:r>
      <w:r w:rsidRPr="005101D8">
        <w:rPr>
          <w:color w:val="FF0000"/>
          <w:lang w:bidi="en-US"/>
        </w:rPr>
        <w:fldChar w:fldCharType="separate"/>
      </w:r>
      <w:r w:rsidRPr="005101D8">
        <w:rPr>
          <w:color w:val="FF0000"/>
          <w:lang w:bidi="en-US"/>
        </w:rPr>
        <w:t>[11]</w:t>
      </w:r>
      <w:r w:rsidRPr="005101D8">
        <w:rPr>
          <w:color w:val="FF0000"/>
        </w:rPr>
        <w:fldChar w:fldCharType="end"/>
      </w:r>
      <w:r w:rsidRPr="005101D8">
        <w:rPr>
          <w:color w:val="FF0000"/>
          <w:lang w:bidi="en-US"/>
        </w:rPr>
        <w:t xml:space="preserve"> showing limitations for the detection of microaneurysm but highlighting the progress achieved in this field. The YOLOv7 model has been modified and used in automated blood vessel detection in pathological images </w:t>
      </w:r>
      <w:r w:rsidRPr="005101D8">
        <w:rPr>
          <w:color w:val="FF0000"/>
          <w:lang w:bidi="en-US"/>
        </w:rPr>
        <w:fldChar w:fldCharType="begin"/>
      </w:r>
      <w:r w:rsidRPr="005101D8">
        <w:rPr>
          <w:color w:val="FF0000"/>
          <w:lang w:bidi="en-US"/>
        </w:rPr>
        <w:instrText xml:space="preserve"> ADDIN ZOTERO_ITEM CSL_CITATION {"citationID":"BfCNOzfC","properties":{"formattedCitation":"[12]","plainCitation":"[12]","noteIndex":0},"citationItems":[{"id":1510,"uris":["http://zotero.org/users/8619560/items/27HELZ58"],"itemData":{"id":1510,"type":"article-journal","abstract":"Vessel density within tumor tissues strongly correlates with tumor proliferation and serves as a critical marker for tumor grading. Recognition of vessel density by pathologists is subject to a strong inter-rater bias, thus limiting its prognostic value. There are many challenges in the task of object detection in pathological images, including complex image backgrounds, dense distribution of small targets, and insignificant differences between the features of the target to be detected and the image background. To address these problems and thus help physicians quantify blood vessels in pathology images, we propose Pathological Images-YOLO (PI-YOLO), an enhanced detection network based on YOLOv7. PI-YOLO incorporates the BiFormer attention mechanism, enhancing global feature extraction and accelerating processing for regions with subtle differences. Additionally, it introduces the CARAFE upsampling module, which optimizes feature utilization and information retention for small targets. Furthermore, the GSConv module improves the ELAN module, reducing model parameters and enhancing inference speed while preserving detection accuracy. Experimental results show that our proposed PI-YOLO network has higher detection accuracy compared to Faster-RCNN, SSD, RetinaNet, YOLOv5 network, and the latest YOLOv7 network, with a mAP value of 87.48%, which is 2.83% higher than the original model. We also validated the performance of this network on the ICPR 2012 mitotic dataset with an F1 value of 0.8678, outperforming other methods, demonstrating the advantages of our network in the task of target detection in complex pathology images.","container-title":"Frontiers in Oncology","DOI":"10.3389/fonc.2024.1347123","ISSN":"2234-943X","journalAbbreviation":"Front. Oncol.","language":"English","note":"publisher: Frontiers","source":"Frontiers","title":"PI-YOLO: dynamic sparse attention and lightweight convolutional based YOLO for vessel detection in pathological images","title-short":"PI-YOLO","URL":"https://www.frontiersin.org/journals/oncology/articles/10.3389/fonc.2024.1347123/full","volume":"14","author":[{"family":"Li","given":"Cong"},{"family":"Che","given":"Shuanlong"},{"family":"Gong","given":"Haotian"},{"family":"Ding","given":"Youde"},{"family":"Luo","given":"Yizhou"},{"family":"Xi","given":"Jianing"},{"family":"Qi","given":"Ling"},{"family":"Zhang","given":"Guiying"}],"accessed":{"date-parts":[["2025",6,3]]},"issued":{"date-parts":[["2024",7,29]]}}}],"schema":"https://github.com/citation-style-language/schema/raw/master/csl-citation.json"} </w:instrText>
      </w:r>
      <w:r w:rsidRPr="005101D8">
        <w:rPr>
          <w:color w:val="FF0000"/>
          <w:lang w:bidi="en-US"/>
        </w:rPr>
        <w:fldChar w:fldCharType="separate"/>
      </w:r>
      <w:r w:rsidRPr="005101D8">
        <w:rPr>
          <w:color w:val="FF0000"/>
          <w:lang w:bidi="en-US"/>
        </w:rPr>
        <w:t>[12]</w:t>
      </w:r>
      <w:r w:rsidRPr="005101D8">
        <w:rPr>
          <w:color w:val="FF0000"/>
        </w:rPr>
        <w:fldChar w:fldCharType="end"/>
      </w:r>
      <w:r w:rsidRPr="005101D8">
        <w:rPr>
          <w:color w:val="FF0000"/>
          <w:lang w:bidi="en-US"/>
        </w:rPr>
        <w:t xml:space="preserve"> outperforming other traditional algorithms. In a systematic literature review </w:t>
      </w:r>
      <w:r w:rsidRPr="005101D8">
        <w:rPr>
          <w:color w:val="FF0000"/>
          <w:lang w:bidi="en-US"/>
        </w:rPr>
        <w:fldChar w:fldCharType="begin"/>
      </w:r>
      <w:r w:rsidRPr="005101D8">
        <w:rPr>
          <w:color w:val="FF0000"/>
          <w:lang w:bidi="en-US"/>
        </w:rPr>
        <w:instrText xml:space="preserve"> ADDIN ZOTERO_ITEM CSL_CITATION {"citationID":"0JjoMiqG","properties":{"formattedCitation":"[13]","plainCitation":"[13]","noteIndex":0},"citationItems":[{"id":1512,"uris":["http://zotero.org/users/8619560/items/EEYNX9AD"],"itemData":{"id":1512,"type":"webpage","abstract":"Biomedical image segmentation plays a vital role in diagnosis of diseases across various organs. Deep learning-based object detection methods are commonly used for such segmentation. There exists an extensive research in this topic. However, there is no standard review on this topic. Existing surveys often lack a standardized approach or focus on broader segmentation techniques. In this paper, we conducted a systematic literature review (SLR), collected and analysed 148 articles that explore deep learning object detection methods for biomedical image segmentation. We critically analyzed these methods, identified the key challenges, and discussed the future directions. From the selected articles we extracted the results including the deep learning models, targeted imaging modalities, targeted diseases, and the metrics for the analysis of the methods. The results have been presented in tabular and/or charted forms. The results are presented in three major categories including two stage detection models, one stage detection models and point-based detection models. Each article is individually analyzed along with its pros and cons. Finally, we discuss open challenges, potential benefits, and future research directions. This SLR aims to provide the research community with a quick yet deeper understanding of these segmentation models, ultimately facilitating the development of more powerful solutions for biomedical image analysis.","container-title":"arXiv.org","language":"en","title":"Biomedical Image Segmentation: A Systematic Literature Review of Deep Learning Based Object Detection Methods","title-short":"Biomedical Image Segmentation","URL":"https://arxiv.org/abs/2408.03393v2","author":[{"family":"Wahid","given":"Fazli"},{"family":"Ma","given":"Yingliang"},{"family":"Khan","given":"Dawar"},{"family":"Aamir","given":"Muhammad"},{"family":"Bukhari","given":"Syed U. K."}],"accessed":{"date-parts":[["2025",6,3]]},"issued":{"date-parts":[["2024",8,6]]}}}],"schema":"https://github.com/citation-style-language/schema/raw/master/csl-citation.json"} </w:instrText>
      </w:r>
      <w:r w:rsidRPr="005101D8">
        <w:rPr>
          <w:color w:val="FF0000"/>
          <w:lang w:bidi="en-US"/>
        </w:rPr>
        <w:fldChar w:fldCharType="separate"/>
      </w:r>
      <w:r w:rsidRPr="005101D8">
        <w:rPr>
          <w:color w:val="FF0000"/>
          <w:lang w:bidi="en-US"/>
        </w:rPr>
        <w:t>[13]</w:t>
      </w:r>
      <w:r w:rsidRPr="005101D8">
        <w:rPr>
          <w:color w:val="FF0000"/>
        </w:rPr>
        <w:fldChar w:fldCharType="end"/>
      </w:r>
      <w:r w:rsidRPr="005101D8">
        <w:rPr>
          <w:color w:val="FF0000"/>
          <w:lang w:bidi="en-US"/>
        </w:rPr>
        <w:t xml:space="preserve">, the YOLO models were identified as the most frequently applied and the most powerful due to several factors: </w:t>
      </w:r>
      <w:r w:rsidRPr="005101D8">
        <w:rPr>
          <w:color w:val="FF0000"/>
          <w:lang w:bidi="en-US"/>
        </w:rPr>
        <w:lastRenderedPageBreak/>
        <w:t xml:space="preserve">high accuracy, low computational cost, simple architectures, robustness.  This review </w:t>
      </w:r>
      <w:r w:rsidRPr="005101D8">
        <w:rPr>
          <w:color w:val="FF0000"/>
          <w:lang w:bidi="en-US"/>
        </w:rPr>
        <w:fldChar w:fldCharType="begin"/>
      </w:r>
      <w:r w:rsidRPr="005101D8">
        <w:rPr>
          <w:color w:val="FF0000"/>
          <w:lang w:bidi="en-US"/>
        </w:rPr>
        <w:instrText xml:space="preserve"> ADDIN ZOTERO_ITEM CSL_CITATION {"citationID":"wfhgUuKM","properties":{"formattedCitation":"[13]","plainCitation":"[13]","noteIndex":0},"citationItems":[{"id":1512,"uris":["http://zotero.org/users/8619560/items/EEYNX9AD"],"itemData":{"id":1512,"type":"webpage","abstract":"Biomedical image segmentation plays a vital role in diagnosis of diseases across various organs. Deep learning-based object detection methods are commonly used for such segmentation. There exists an extensive research in this topic. However, there is no standard review on this topic. Existing surveys often lack a standardized approach or focus on broader segmentation techniques. In this paper, we conducted a systematic literature review (SLR), collected and analysed 148 articles that explore deep learning object detection methods for biomedical image segmentation. We critically analyzed these methods, identified the key challenges, and discussed the future directions. From the selected articles we extracted the results including the deep learning models, targeted imaging modalities, targeted diseases, and the metrics for the analysis of the methods. The results have been presented in tabular and/or charted forms. The results are presented in three major categories including two stage detection models, one stage detection models and point-based detection models. Each article is individually analyzed along with its pros and cons. Finally, we discuss open challenges, potential benefits, and future research directions. This SLR aims to provide the research community with a quick yet deeper understanding of these segmentation models, ultimately facilitating the development of more powerful solutions for biomedical image analysis.","container-title":"arXiv.org","language":"en","title":"Biomedical Image Segmentation: A Systematic Literature Review of Deep Learning Based Object Detection Methods","title-short":"Biomedical Image Segmentation","URL":"https://arxiv.org/abs/2408.03393v2","author":[{"family":"Wahid","given":"Fazli"},{"family":"Ma","given":"Yingliang"},{"family":"Khan","given":"Dawar"},{"family":"Aamir","given":"Muhammad"},{"family":"Bukhari","given":"Syed U. K."}],"accessed":{"date-parts":[["2025",6,3]]},"issued":{"date-parts":[["2024",8,6]]}}}],"schema":"https://github.com/citation-style-language/schema/raw/master/csl-citation.json"} </w:instrText>
      </w:r>
      <w:r w:rsidRPr="005101D8">
        <w:rPr>
          <w:color w:val="FF0000"/>
          <w:lang w:bidi="en-US"/>
        </w:rPr>
        <w:fldChar w:fldCharType="separate"/>
      </w:r>
      <w:r w:rsidRPr="005101D8">
        <w:rPr>
          <w:color w:val="FF0000"/>
          <w:lang w:bidi="en-US"/>
        </w:rPr>
        <w:t>[13]</w:t>
      </w:r>
      <w:r w:rsidRPr="005101D8">
        <w:rPr>
          <w:color w:val="FF0000"/>
        </w:rPr>
        <w:fldChar w:fldCharType="end"/>
      </w:r>
      <w:r w:rsidRPr="005101D8">
        <w:rPr>
          <w:color w:val="FF0000"/>
          <w:lang w:bidi="en-US"/>
        </w:rPr>
        <w:t xml:space="preserve"> also indicates the wide range of medical applications of the YOLO versions: brain tumor detection, coronary artery segmentation, pulmonary embolism detection, kidney disease localization, skin lesion detection, and glaucoma detection. Recent work has also shown that YOLO architectures are not always the best performing, especially for the detection of microaneurysms in diabetic retinopathy </w:t>
      </w:r>
      <w:r w:rsidRPr="005101D8">
        <w:rPr>
          <w:color w:val="FF0000"/>
          <w:lang w:bidi="en-US"/>
        </w:rPr>
        <w:fldChar w:fldCharType="begin"/>
      </w:r>
      <w:r w:rsidRPr="005101D8">
        <w:rPr>
          <w:color w:val="FF0000"/>
          <w:lang w:bidi="en-US"/>
        </w:rPr>
        <w:instrText xml:space="preserve"> ADDIN ZOTERO_ITEM CSL_CITATION {"citationID":"v2VDyRP6","properties":{"formattedCitation":"[14]","plainCitation":"[14]","noteIndex":0},"citationItems":[{"id":1514,"uris":["http://zotero.org/users/8619560/items/7HTMTHUA"],"itemData":{"id":1514,"type":"article-journal","abstract":"This study aims to develop a deep-learning-based software capable of detecting and differentiating microaneurysms (MAs) as hyporeflective or hyperreflective on structural optical coherence tomography (OCT) images in patients with non-proliferative diabetic retinopathy (NPDR).","container-title":"Eye","DOI":"10.1038/s41433-024-03585-1","ISSN":"1476-5454","issue":"3","language":"en","license":"2025 The Author(s), under exclusive licence to The Royal College of Ophthalmologists","note":"publisher: Nature Publishing Group","page":"570-577","source":"www.nature.com","title":"Deep learning model for automatic detection of different types of microaneurysms in diabetic retinopathy","volume":"39","author":[{"family":"Neri","given":"Giovanni"},{"family":"Sharma","given":"Sohum"},{"family":"Ghezzo","given":"Beatrice"},{"family":"Novarese","given":"Cristina"},{"family":"Olivieri","given":"Chiara"},{"family":"Tibaldi","given":"Davide"},{"family":"Marolo","given":"Paola"},{"family":"Russakoff","given":"Daniel B."},{"family":"Oakley","given":"Jonathan D."},{"family":"Reibaldi","given":"Michele"},{"family":"Borrelli","given":"Enrico"}],"issued":{"date-parts":[["2025",2]]}}}],"schema":"https://github.com/citation-style-language/schema/raw/master/csl-citation.json"} </w:instrText>
      </w:r>
      <w:r w:rsidRPr="005101D8">
        <w:rPr>
          <w:color w:val="FF0000"/>
          <w:lang w:bidi="en-US"/>
        </w:rPr>
        <w:fldChar w:fldCharType="separate"/>
      </w:r>
      <w:r w:rsidRPr="005101D8">
        <w:rPr>
          <w:color w:val="FF0000"/>
          <w:lang w:bidi="en-US"/>
        </w:rPr>
        <w:t>[14]</w:t>
      </w:r>
      <w:r w:rsidRPr="005101D8">
        <w:rPr>
          <w:color w:val="FF0000"/>
        </w:rPr>
        <w:fldChar w:fldCharType="end"/>
      </w:r>
      <w:r w:rsidRPr="005101D8">
        <w:rPr>
          <w:color w:val="FF0000"/>
          <w:lang w:bidi="en-US"/>
        </w:rPr>
        <w:t xml:space="preserve"> on OCT scans. Not only object detection was used for OCT scans, but also image segmentation. In a recent study </w:t>
      </w:r>
      <w:r w:rsidRPr="005101D8">
        <w:rPr>
          <w:color w:val="FF0000"/>
          <w:lang w:bidi="en-US"/>
        </w:rPr>
        <w:fldChar w:fldCharType="begin"/>
      </w:r>
      <w:r w:rsidRPr="005101D8">
        <w:rPr>
          <w:color w:val="FF0000"/>
          <w:lang w:bidi="en-US"/>
        </w:rPr>
        <w:instrText xml:space="preserve"> ADDIN ZOTERO_ITEM CSL_CITATION {"citationID":"rUaNfpu9","properties":{"formattedCitation":"[5]","plainCitation":"[5]","noteIndex":0},"citationItems":[{"id":1536,"uris":["http://zotero.org/users/8619560/items/AIZ4U9NH"],"itemData":{"id":1536,"type":"paper-conference","abstract":"The image classification task is considered solved from the technical perspective: given enough data - in terms of quantity, quality and distribution - machine learning technology is able to classify various medical conditions with high performance metrics. Yet, one disadvantage is that the large majority of approaches directly target to signal the disease without considering at all the running protocols or medical guidelines used by clinicians. We address here the gap between running clinical protocols and solutions provided by computer scientists. Instead of directly target the disease, we aim the identify only the biomarkers that the physicians are looking for. We apply this approach to the age-related macular degeneration (AMD). The task is to identify biomarkers for the AMD condition by segmenting retinal optical coherence tomography (OCT) images. One relevant question regards the choice between feature based techniques versus deep learning methods. We address this question by providing a hybrid original solution that combines deep learning based retinal layer segmentation with feature based image classification used to distinguish between a particular fluid area and its neighbouring retinal areas. In this context we perform a comparative analysis of various semantic segmentation techniques which provide noticeable results for retinal layer segmentation. On the other hand, due to the low representation of some fluids in the considered benchmark dataset, we address and enhance their recognition by texture based region of interest classification. The proposed approach is a step towards developing AI systems in line with running medical protocols.","container-title":"2023 24th International Conference on Control Systems and Computer Science (CSCS)","DOI":"10.1109/CSCS59211.2023.00076","event-title":"2023 24th International Conference on Control Systems and Computer Science (CSCS)","note":"ISSN: 2379-0482","page":"444-451","source":"IEEE Xplore","title":"Age-Related Macular Degeneration Biomarker Segmentation from OCT images","URL":"https://ieeexplore.ieee.org/document/10214815","author":[{"family":"Brehar","given":"Raluca"},{"family":"Groza","given":"Adrian"},{"family":"Damian","given":"Ioana"},{"family":"Muntean","given":"George"},{"family":"Nicoară","given":"Simona Delia"}],"accessed":{"date-parts":[["2025",6,12]]},"issued":{"date-parts":[["2023",5]]}}}],"schema":"https://github.com/citation-style-language/schema/raw/master/csl-citation.json"} </w:instrText>
      </w:r>
      <w:r w:rsidRPr="005101D8">
        <w:rPr>
          <w:color w:val="FF0000"/>
          <w:lang w:bidi="en-US"/>
        </w:rPr>
        <w:fldChar w:fldCharType="separate"/>
      </w:r>
      <w:r w:rsidRPr="005101D8">
        <w:rPr>
          <w:color w:val="FF0000"/>
          <w:lang w:bidi="en-US"/>
        </w:rPr>
        <w:t>[5]</w:t>
      </w:r>
      <w:r w:rsidRPr="005101D8">
        <w:rPr>
          <w:color w:val="FF0000"/>
        </w:rPr>
        <w:fldChar w:fldCharType="end"/>
      </w:r>
      <w:r w:rsidRPr="005101D8">
        <w:rPr>
          <w:color w:val="FF0000"/>
          <w:lang w:bidi="en-US"/>
        </w:rPr>
        <w:t xml:space="preserve">, it was found that several architectures, such as Feature Pyramid Networks, </w:t>
      </w:r>
      <w:proofErr w:type="spellStart"/>
      <w:r w:rsidRPr="005101D8">
        <w:rPr>
          <w:color w:val="FF0000"/>
          <w:lang w:bidi="en-US"/>
        </w:rPr>
        <w:t>Unet</w:t>
      </w:r>
      <w:proofErr w:type="spellEnd"/>
      <w:r w:rsidRPr="005101D8">
        <w:rPr>
          <w:color w:val="FF0000"/>
          <w:lang w:bidi="en-US"/>
        </w:rPr>
        <w:t xml:space="preserve"> and </w:t>
      </w:r>
      <w:proofErr w:type="spellStart"/>
      <w:r w:rsidRPr="005101D8">
        <w:rPr>
          <w:color w:val="FF0000"/>
          <w:lang w:bidi="en-US"/>
        </w:rPr>
        <w:t>Unet</w:t>
      </w:r>
      <w:proofErr w:type="spellEnd"/>
      <w:r w:rsidRPr="005101D8">
        <w:rPr>
          <w:color w:val="FF0000"/>
          <w:lang w:bidi="en-US"/>
        </w:rPr>
        <w:t xml:space="preserve">++, using a </w:t>
      </w:r>
      <w:proofErr w:type="spellStart"/>
      <w:r w:rsidRPr="005101D8">
        <w:rPr>
          <w:color w:val="FF0000"/>
          <w:lang w:bidi="en-US"/>
        </w:rPr>
        <w:t>Resnext</w:t>
      </w:r>
      <w:proofErr w:type="spellEnd"/>
      <w:r w:rsidRPr="005101D8">
        <w:rPr>
          <w:color w:val="FF0000"/>
          <w:lang w:bidi="en-US"/>
        </w:rPr>
        <w:t xml:space="preserve"> backbone are able to perform image segmentation of retinal layers and fluids in OCT scans for the identification of biomarkers. </w:t>
      </w:r>
    </w:p>
    <w:p w14:paraId="04102BCA" w14:textId="6EB3F635" w:rsidR="00FF30DF" w:rsidRDefault="00FF30DF" w:rsidP="00FF30DF">
      <w:pPr>
        <w:pStyle w:val="Heading1"/>
      </w:pPr>
      <w:r>
        <w:t>Materials and Methods</w:t>
      </w:r>
    </w:p>
    <w:p w14:paraId="4A6942D1" w14:textId="2F85D715" w:rsidR="00284D80" w:rsidRDefault="00147963" w:rsidP="00284D80">
      <w:pPr>
        <w:pStyle w:val="Heading2"/>
      </w:pPr>
      <w:r>
        <w:t>Datasets</w:t>
      </w:r>
    </w:p>
    <w:p w14:paraId="490DBC3F" w14:textId="2D75CA7F" w:rsidR="001A049A" w:rsidRPr="001A049A" w:rsidRDefault="006A58E1" w:rsidP="001A049A">
      <w:r>
        <w:t>All annotation types have been converted to YOLO bounding boxes.</w:t>
      </w:r>
    </w:p>
    <w:tbl>
      <w:tblPr>
        <w:tblStyle w:val="TableGrid"/>
        <w:tblW w:w="0" w:type="auto"/>
        <w:tblLook w:val="04A0" w:firstRow="1" w:lastRow="0" w:firstColumn="1" w:lastColumn="0" w:noHBand="0" w:noVBand="1"/>
      </w:tblPr>
      <w:tblGrid>
        <w:gridCol w:w="1624"/>
        <w:gridCol w:w="1686"/>
        <w:gridCol w:w="1491"/>
        <w:gridCol w:w="1636"/>
        <w:gridCol w:w="1417"/>
        <w:gridCol w:w="1496"/>
      </w:tblGrid>
      <w:tr w:rsidR="006A58E1" w14:paraId="5C4BAFC1" w14:textId="0C18B921" w:rsidTr="006A58E1">
        <w:tc>
          <w:tcPr>
            <w:tcW w:w="1671" w:type="dxa"/>
          </w:tcPr>
          <w:p w14:paraId="2B457789" w14:textId="5A5F36EA" w:rsidR="006A58E1" w:rsidRPr="005644A5" w:rsidRDefault="006A58E1" w:rsidP="00B17079">
            <w:pPr>
              <w:rPr>
                <w:b/>
                <w:bCs/>
              </w:rPr>
            </w:pPr>
            <w:r w:rsidRPr="005644A5">
              <w:rPr>
                <w:b/>
                <w:bCs/>
              </w:rPr>
              <w:t>Dataset</w:t>
            </w:r>
          </w:p>
        </w:tc>
        <w:tc>
          <w:tcPr>
            <w:tcW w:w="1721" w:type="dxa"/>
          </w:tcPr>
          <w:p w14:paraId="230782C3" w14:textId="6953A3AE" w:rsidR="006A58E1" w:rsidRPr="005644A5" w:rsidRDefault="006A58E1" w:rsidP="00B17079">
            <w:pPr>
              <w:rPr>
                <w:b/>
                <w:bCs/>
              </w:rPr>
            </w:pPr>
            <w:r w:rsidRPr="005644A5">
              <w:rPr>
                <w:b/>
                <w:bCs/>
              </w:rPr>
              <w:t>Organs</w:t>
            </w:r>
          </w:p>
        </w:tc>
        <w:tc>
          <w:tcPr>
            <w:tcW w:w="1562" w:type="dxa"/>
          </w:tcPr>
          <w:p w14:paraId="72302AF5" w14:textId="5CA91DED" w:rsidR="006A58E1" w:rsidRPr="005644A5" w:rsidRDefault="006A58E1" w:rsidP="00B17079">
            <w:pPr>
              <w:rPr>
                <w:b/>
                <w:bCs/>
              </w:rPr>
            </w:pPr>
            <w:r w:rsidRPr="005644A5">
              <w:rPr>
                <w:b/>
                <w:bCs/>
              </w:rPr>
              <w:t>Staining</w:t>
            </w:r>
          </w:p>
        </w:tc>
        <w:tc>
          <w:tcPr>
            <w:tcW w:w="1680" w:type="dxa"/>
          </w:tcPr>
          <w:p w14:paraId="3CECFB14" w14:textId="6815692A" w:rsidR="006A58E1" w:rsidRPr="005644A5" w:rsidRDefault="006A58E1" w:rsidP="00B17079">
            <w:pPr>
              <w:rPr>
                <w:b/>
                <w:bCs/>
              </w:rPr>
            </w:pPr>
            <w:r w:rsidRPr="005644A5">
              <w:rPr>
                <w:b/>
                <w:bCs/>
              </w:rPr>
              <w:t>Annotation</w:t>
            </w:r>
            <w:r w:rsidR="008F43A7">
              <w:rPr>
                <w:b/>
                <w:bCs/>
              </w:rPr>
              <w:t xml:space="preserve"> type</w:t>
            </w:r>
          </w:p>
        </w:tc>
        <w:tc>
          <w:tcPr>
            <w:tcW w:w="1480" w:type="dxa"/>
          </w:tcPr>
          <w:p w14:paraId="6A6914B1" w14:textId="306D5AF8" w:rsidR="006A58E1" w:rsidRPr="005644A5" w:rsidRDefault="006A58E1" w:rsidP="00B17079">
            <w:pPr>
              <w:rPr>
                <w:b/>
                <w:bCs/>
              </w:rPr>
            </w:pPr>
            <w:r w:rsidRPr="005644A5">
              <w:rPr>
                <w:b/>
                <w:bCs/>
              </w:rPr>
              <w:t>Image count</w:t>
            </w:r>
          </w:p>
        </w:tc>
        <w:tc>
          <w:tcPr>
            <w:tcW w:w="1236" w:type="dxa"/>
          </w:tcPr>
          <w:p w14:paraId="2B82E99A" w14:textId="0DFE4847" w:rsidR="006A58E1" w:rsidRPr="005644A5" w:rsidRDefault="006A58E1" w:rsidP="00B17079">
            <w:pPr>
              <w:rPr>
                <w:b/>
                <w:bCs/>
              </w:rPr>
            </w:pPr>
            <w:r>
              <w:rPr>
                <w:b/>
                <w:bCs/>
              </w:rPr>
              <w:t>Classes</w:t>
            </w:r>
          </w:p>
        </w:tc>
      </w:tr>
      <w:tr w:rsidR="006A58E1" w14:paraId="20D7A7B4" w14:textId="58487EC7" w:rsidTr="006A58E1">
        <w:tc>
          <w:tcPr>
            <w:tcW w:w="1671" w:type="dxa"/>
          </w:tcPr>
          <w:p w14:paraId="5EA256B4" w14:textId="18627419" w:rsidR="006A58E1" w:rsidRDefault="006A58E1" w:rsidP="00B17079">
            <w:r>
              <w:t xml:space="preserve">BCNB </w:t>
            </w:r>
            <w:r>
              <w:fldChar w:fldCharType="begin"/>
            </w:r>
            <w:r>
              <w:instrText xml:space="preserve"> ADDIN ZOTERO_ITEM CSL_CITATION {"citationID":"Y7AjUubI","properties":{"formattedCitation":"(3)","plainCitation":"(3)","noteIndex":0},"citationItems":[{"id":1542,"uris":["http://zotero.org/users/8619560/items/ES69CBK3"],"itemData":{"id":1542,"type":"article-journal","abstract":"Objectives\nTo develop and validate a deep learning (DL)-based primary tumor biopsy signature for predicting axillary lymph node (ALN) metastasis preoperatively in early breast cancer (EBC) patients with clinically negative ALN.\n\nMethods\nA total of 1,058 EBC patients with pathologically confirmed ALN status were enrolled from May 2010 to August 2020. A DL core-needle biopsy (DL-CNB) model was built on the attention-based multiple instance-learning (AMIL) framework to predict ALN status utilizing the DL features, which were extracted from the cancer areas of digitized whole-slide images (WSIs) of breast CNB specimens annotated by two pathologists. Accuracy, sensitivity, specificity, receiver operating characteristic (ROC) curves, and areas under the ROC curve (AUCs) were analyzed to evaluate our model.\n\nResults\nThe best-performing DL-CNB model with VGG16_BN as the feature extractor achieved an AUC of 0.816 (95% confidence interval (CI): 0.758, 0.865) in predicting positive ALN metastasis in the independent test cohort. Furthermore, our model incorporating the clinical data, which was called DL-CNB+C, yielded the best accuracy of 0.831 (95%CI: 0.775, 0.878), especially for patients younger than 50 years (AUC: 0.918, 95%CI: 0.825, 0.971). The interpretation of DL-CNB model showed that the top signatures most predictive of ALN metastasis were characterized by the nucleus features including density (p = 0.015), circumference (p = 0.009), circularity (p = 0.010), and orientation (p = 0.012).\n\nConclusion\nOur study provides a novel DL-based biomarker on primary tumor CNB slides to predict the metastatic status of ALN preoperatively for patients with EBC.","container-title":"Frontiers in Oncology","DOI":"10.3389/fonc.2021.759007","ISSN":"2234-943X","journalAbbreviation":"Front. Oncol.","language":"English","note":"publisher: Frontiers","source":"Frontiers","title":"Predicting Axillary Lymph Node Metastasis in Early Breast Cancer Using Deep Learning on Primary Tumor Biopsy Slides","URL":"https://www.frontiersin.org/journals/oncology/articles/10.3389/fonc.2021.759007/full","volume":"11","author":[{"family":"Xu","given":"Feng"},{"family":"Zhu","given":"Chuang"},{"family":"Tang","given":"Wenqi"},{"family":"Wang","given":"Ying"},{"family":"Zhang","given":"Yu"},{"family":"Li","given":"Jie"},{"family":"Jiang","given":"Hongchuan"},{"family":"Shi","given":"Zhongyue"},{"family":"Liu","given":"Jun"},{"family":"Jin","given":"Mulan"}],"accessed":{"date-parts":[["2025",8,20]]},"issued":{"date-parts":[["2021",10,14]]}}}],"schema":"https://github.com/citation-style-language/schema/raw/master/csl-citation.json"} </w:instrText>
            </w:r>
            <w:r>
              <w:fldChar w:fldCharType="separate"/>
            </w:r>
            <w:r w:rsidRPr="00C510FD">
              <w:t>(3)</w:t>
            </w:r>
            <w:r>
              <w:fldChar w:fldCharType="end"/>
            </w:r>
          </w:p>
        </w:tc>
        <w:tc>
          <w:tcPr>
            <w:tcW w:w="1721" w:type="dxa"/>
          </w:tcPr>
          <w:p w14:paraId="14E51E32" w14:textId="58BED1A2" w:rsidR="006A58E1" w:rsidRDefault="006A58E1" w:rsidP="00B17079">
            <w:r>
              <w:t xml:space="preserve">Breast </w:t>
            </w:r>
          </w:p>
        </w:tc>
        <w:tc>
          <w:tcPr>
            <w:tcW w:w="1562" w:type="dxa"/>
          </w:tcPr>
          <w:p w14:paraId="34C41FBC" w14:textId="76EF633B" w:rsidR="006A58E1" w:rsidRDefault="006A58E1" w:rsidP="00B17079">
            <w:r>
              <w:t>H&amp;E</w:t>
            </w:r>
          </w:p>
        </w:tc>
        <w:tc>
          <w:tcPr>
            <w:tcW w:w="1680" w:type="dxa"/>
          </w:tcPr>
          <w:p w14:paraId="63023248" w14:textId="721060C4" w:rsidR="006A58E1" w:rsidRDefault="006A58E1" w:rsidP="00B17079">
            <w:r>
              <w:t>JSON polygon vertices</w:t>
            </w:r>
          </w:p>
        </w:tc>
        <w:tc>
          <w:tcPr>
            <w:tcW w:w="1480" w:type="dxa"/>
          </w:tcPr>
          <w:p w14:paraId="664FDCD4" w14:textId="0B0ED092" w:rsidR="006A58E1" w:rsidRDefault="006A58E1" w:rsidP="00B17079">
            <w:r>
              <w:t>1058</w:t>
            </w:r>
          </w:p>
        </w:tc>
        <w:tc>
          <w:tcPr>
            <w:tcW w:w="1236" w:type="dxa"/>
          </w:tcPr>
          <w:p w14:paraId="70347D38" w14:textId="795D24B1" w:rsidR="006A58E1" w:rsidRDefault="006A58E1" w:rsidP="00B17079">
            <w:r>
              <w:t>1</w:t>
            </w:r>
          </w:p>
        </w:tc>
      </w:tr>
      <w:tr w:rsidR="006A58E1" w14:paraId="31F3ECFD" w14:textId="28B4C0E3" w:rsidTr="006A58E1">
        <w:tc>
          <w:tcPr>
            <w:tcW w:w="1671" w:type="dxa"/>
          </w:tcPr>
          <w:p w14:paraId="0C497372" w14:textId="2403F582" w:rsidR="006A58E1" w:rsidRDefault="006A58E1" w:rsidP="00961F73">
            <w:r>
              <w:t xml:space="preserve">Nuclei </w:t>
            </w:r>
            <w:r>
              <w:fldChar w:fldCharType="begin"/>
            </w:r>
            <w:r>
              <w:instrText xml:space="preserve"> ADDIN ZOTERO_ITEM CSL_CITATION {"citationID":"zqgNDPA8","properties":{"formattedCitation":"(4)","plainCitation":"(4)","noteIndex":0},"citationItems":[{"id":1544,"uris":["http://zotero.org/users/8619560/items/PNS6XZXN"],"itemData":{"id":1544,"type":"article-journal","abstract":"Background: Deep learning (DL) is a representation learning approach ideally suited for image analysis challenges in digital pathology (DP). The variety of image analysis tasks in the context of DP includes detection and counting (e.g., mitotic events), segmentation (e.g., nuclei), and tissue classification (e.g., cancerous vs. non-cancerous). Unfortunately, issues with slide preparation, variations in staining and scanning across sites, and vendor platforms, as well as biological variance, such as the presentation of different grades of disease, make these image analysis tasks particularly challenging. Traditional approaches, wherein domain-specific cues are manually identified and developed into task-specific “handcrafted” features, can require extensive tuning to accommodate these variances. However, DL takes a more domain agnostic approach combining both feature discovery and implementation to maximally discriminate between the classes of interest. While DL approaches have performed well in a few DP related image analysis tasks, such as detection and tissue classification, the currently available open source tools and tutorials do not provide guidance on challenges such as (a) selecting appropriate magnification, (b) managing errors in annotations in the training (or learning) dataset, and (c) identifying a suitable training set containing information rich exemplars. These foundational concepts, which are needed to successfully translate the DL paradigm to DP tasks, are non-trivial for (i) DL experts with minimal digital histology experience, and (ii) DP and image processing experts with minimal DL experience, to derive on their own, thus meriting a dedicated tutorial. Aims: This paper investigates these concepts through seven unique DP tasks as use cases to elucidate techniques needed to produce comparable, and in many cases, superior to results from the state-of-the-art hand-crafted feature-based classification approaches. Results: Specifically, in this tutorial on DL for DP image analysis, we show how an open source framework (Caffe), with a singular network architecture, can be used to address: (a) nuclei segmentation (F-score of 0.83 across 12,000 nuclei), (b) epithelium segmentation (F-score of 0.84 across 1735 regions), (c) tubule segmentation (F-score of 0.83 from 795 tubules), (d) lymphocyte detection (F-score of 0.90 across 3064 lymphocytes), (e) mitosis detection (F-score of 0.53 across 550 mitotic events), (f) invasive ductal carcinoma detection (F-score of 0.7648 on 50 k testing patches), and (g) lymphoma classification (classification accuracy of 0.97 across 374 images). Conclusion: This paper represents the largest comprehensive study of DL approaches in DP to date, with over 1200 DP images used during evaluation. The supplemental online material that accompanies this paper consists of step-by-step instructions for the usage of the supplied source code, trained models, and input data.","container-title":"Journal of Pathology Informatics","DOI":"10.4103/2153-3539.186902","ISSN":"2153-3539","issue":"1","journalAbbreviation":"Journal of Pathology Informatics","page":"29","source":"ScienceDirect","title":"Deep learning for digital pathology image analysis: A comprehensive tutorial with selected use cases","title-short":"Deep learning for digital pathology image analysis","volume":"7","author":[{"family":"Janowczyk","given":"Andrew"},{"family":"Madabhushi","given":"Anant"}],"issued":{"date-parts":[["2016",1,1]]}}}],"schema":"https://github.com/citation-style-language/schema/raw/master/csl-citation.json"} </w:instrText>
            </w:r>
            <w:r>
              <w:fldChar w:fldCharType="separate"/>
            </w:r>
            <w:r w:rsidRPr="00C510FD">
              <w:t>(4)</w:t>
            </w:r>
            <w:r>
              <w:fldChar w:fldCharType="end"/>
            </w:r>
          </w:p>
        </w:tc>
        <w:tc>
          <w:tcPr>
            <w:tcW w:w="1721" w:type="dxa"/>
          </w:tcPr>
          <w:p w14:paraId="78DE81BA" w14:textId="1DD28605" w:rsidR="006A58E1" w:rsidRDefault="006A58E1" w:rsidP="00961F73">
            <w:r>
              <w:t xml:space="preserve">Breast </w:t>
            </w:r>
          </w:p>
        </w:tc>
        <w:tc>
          <w:tcPr>
            <w:tcW w:w="1562" w:type="dxa"/>
          </w:tcPr>
          <w:p w14:paraId="0B23A7F2" w14:textId="306C2FC1" w:rsidR="006A58E1" w:rsidRDefault="006A58E1" w:rsidP="00961F73">
            <w:r>
              <w:t>H&amp;E</w:t>
            </w:r>
          </w:p>
        </w:tc>
        <w:tc>
          <w:tcPr>
            <w:tcW w:w="1680" w:type="dxa"/>
          </w:tcPr>
          <w:p w14:paraId="71EEADA0" w14:textId="666FE1E4" w:rsidR="006A58E1" w:rsidRDefault="006A58E1" w:rsidP="00961F73">
            <w:r>
              <w:t>PNG binary mask</w:t>
            </w:r>
          </w:p>
        </w:tc>
        <w:tc>
          <w:tcPr>
            <w:tcW w:w="1480" w:type="dxa"/>
          </w:tcPr>
          <w:p w14:paraId="6C87D499" w14:textId="4E5A924B" w:rsidR="006A58E1" w:rsidRDefault="006A58E1" w:rsidP="00961F73">
            <w:r>
              <w:t>143</w:t>
            </w:r>
          </w:p>
        </w:tc>
        <w:tc>
          <w:tcPr>
            <w:tcW w:w="1236" w:type="dxa"/>
          </w:tcPr>
          <w:p w14:paraId="39587B8A" w14:textId="055588AD" w:rsidR="006A58E1" w:rsidRDefault="006A58E1" w:rsidP="00961F73">
            <w:r>
              <w:t>1</w:t>
            </w:r>
          </w:p>
        </w:tc>
      </w:tr>
      <w:tr w:rsidR="006A58E1" w14:paraId="1454CE4E" w14:textId="12882405" w:rsidTr="006A58E1">
        <w:tc>
          <w:tcPr>
            <w:tcW w:w="1671" w:type="dxa"/>
          </w:tcPr>
          <w:p w14:paraId="75D7860A" w14:textId="219F90FA" w:rsidR="006A58E1" w:rsidRDefault="006A58E1" w:rsidP="008120CF">
            <w:r>
              <w:t xml:space="preserve">TNBC </w:t>
            </w:r>
            <w:r>
              <w:fldChar w:fldCharType="begin"/>
            </w:r>
            <w:r>
              <w:instrText xml:space="preserve"> ADDIN ZOTERO_ITEM CSL_CITATION {"citationID":"8OEUwe6l","properties":{"formattedCitation":"(5)","plainCitation":"(5)","noteIndex":0},"citationItems":[{"id":1549,"uris":["http://zotero.org/users/8619560/items/ZX8V88EI"],"itemData":{"id":1549,"type":"article-journal","abstract":"The advent of digital pathology provides us with the challenging opportunity to automatically analyze whole slides of diseased tissue in order to derive quantitative profiles that can be used for diagnosis and prognosis tasks. In particular, for the development of interpretable models, the detection and segmentation of cell nuclei is of the utmost importance. In this paper, we describe a new method to automatically segment nuclei from Haematoxylin and Eosin (H&amp;E) stained histopathology data with fully convolutional networks. In particular, we address the problem of segmenting touching nuclei by formulating the segmentation problem as a regression task of the distance map. We demonstrate superior performance of this approach as compared to other approaches using Convolutional Neural Networks.","container-title":"IEEE Transactions on Medical Imaging","DOI":"10.1109/TMI.2018.2865709","ISSN":"1558-254X","issue":"2","page":"448-459","source":"IEEE Xplore","title":"Segmentation of Nuclei in Histopathology Images by Deep Regression of the Distance Map","volume":"38","author":[{"family":"Naylor","given":"Peter"},{"family":"Laé","given":"Marick"},{"family":"Reyal","given":"Fabien"},{"family":"Walter","given":"Thomas"}],"issued":{"date-parts":[["2019",2]]}}}],"schema":"https://github.com/citation-style-language/schema/raw/master/csl-citation.json"} </w:instrText>
            </w:r>
            <w:r>
              <w:fldChar w:fldCharType="separate"/>
            </w:r>
            <w:r w:rsidRPr="00C510FD">
              <w:t>(5)</w:t>
            </w:r>
            <w:r>
              <w:fldChar w:fldCharType="end"/>
            </w:r>
          </w:p>
        </w:tc>
        <w:tc>
          <w:tcPr>
            <w:tcW w:w="1721" w:type="dxa"/>
          </w:tcPr>
          <w:p w14:paraId="683E2F8E" w14:textId="52887A6C" w:rsidR="006A58E1" w:rsidRDefault="006A58E1" w:rsidP="008120CF">
            <w:r>
              <w:t xml:space="preserve">Breast </w:t>
            </w:r>
          </w:p>
        </w:tc>
        <w:tc>
          <w:tcPr>
            <w:tcW w:w="1562" w:type="dxa"/>
          </w:tcPr>
          <w:p w14:paraId="34B35997" w14:textId="58CD71A0" w:rsidR="006A58E1" w:rsidRDefault="006A58E1" w:rsidP="008120CF">
            <w:r>
              <w:t>H&amp;E</w:t>
            </w:r>
          </w:p>
        </w:tc>
        <w:tc>
          <w:tcPr>
            <w:tcW w:w="1680" w:type="dxa"/>
          </w:tcPr>
          <w:p w14:paraId="5F80CB1F" w14:textId="1D6A44BF" w:rsidR="006A58E1" w:rsidRDefault="006A58E1" w:rsidP="008120CF">
            <w:r>
              <w:t>PNG binary mask</w:t>
            </w:r>
          </w:p>
        </w:tc>
        <w:tc>
          <w:tcPr>
            <w:tcW w:w="1480" w:type="dxa"/>
          </w:tcPr>
          <w:p w14:paraId="6AFD5939" w14:textId="045DD88D" w:rsidR="006A58E1" w:rsidRDefault="006A58E1" w:rsidP="008120CF">
            <w:r>
              <w:t>50</w:t>
            </w:r>
            <w:r w:rsidR="00904B0E">
              <w:t xml:space="preserve"> (from 11 patients)</w:t>
            </w:r>
          </w:p>
        </w:tc>
        <w:tc>
          <w:tcPr>
            <w:tcW w:w="1236" w:type="dxa"/>
          </w:tcPr>
          <w:p w14:paraId="0BDA80DA" w14:textId="3D68F764" w:rsidR="006A58E1" w:rsidRDefault="006A58E1" w:rsidP="008120CF">
            <w:r>
              <w:t>1</w:t>
            </w:r>
          </w:p>
        </w:tc>
      </w:tr>
      <w:tr w:rsidR="006A58E1" w14:paraId="220AD1B4" w14:textId="588DE50A" w:rsidTr="006A58E1">
        <w:tc>
          <w:tcPr>
            <w:tcW w:w="1671" w:type="dxa"/>
          </w:tcPr>
          <w:p w14:paraId="147B3DB6" w14:textId="78D35693" w:rsidR="006A58E1" w:rsidRDefault="006A58E1" w:rsidP="008120CF">
            <w:proofErr w:type="spellStart"/>
            <w:r>
              <w:t>MoNuSAC</w:t>
            </w:r>
            <w:proofErr w:type="spellEnd"/>
            <w:r>
              <w:t xml:space="preserve"> </w:t>
            </w:r>
            <w:r>
              <w:fldChar w:fldCharType="begin"/>
            </w:r>
            <w:r>
              <w:instrText xml:space="preserve"> ADDIN ZOTERO_ITEM CSL_CITATION {"citationID":"hklRcZW9","properties":{"formattedCitation":"(6)","plainCitation":"(6)","noteIndex":0},"citationItems":[{"id":1546,"uris":["http://zotero.org/users/8619560/items/FL5TD6UK"],"itemData":{"id":1546,"type":"article-journal","abstract":"Detecting various types of cells in and around the tumor matrix holds a special significance in characterizing the tumor micro-environment for cancer prognostication and research. Automating the tasks of detecting, segmenting, and classifying nuclei can free up the pathologists’ time for higher value tasks and reduce errors due to fatigue and subjectivity. To encourage the computer vision research community to develop and test algorithms for these tasks, we prepared a large and diverse dataset of nucleus boundary annotations and class labels. The dataset has over 46,000 nuclei from 37 hospitals, 71 patients, four organs, and four nucleus types. We also organized a challenge around this dataset as a satellite event at the International Symposium on Biomedical Imaging (ISBI) in April 2020. The challenge saw a wide participation from across the world, and the top methods were able to match inter-human concordance for the challenge metric. In this paper, we summarize the dataset and the key findings of the challenge, including the commonalities and differences between the methods developed by various participants. We have released the MoNuSAC2020 dataset to the public.","container-title":"IEEE Transactions on Medical Imaging","DOI":"10.1109/TMI.2021.3085712","ISSN":"1558-254X","issue":"12","page":"3413-3423","source":"IEEE Xplore","title":"MoNuSAC2020: A Multi-Organ Nuclei Segmentation and Classification Challenge","title-short":"MoNuSAC2020","volume":"40","author":[{"family":"Verma","given":"Ruchika"},{"family":"Kumar","given":"Neeraj"},{"family":"Patil","given":"Abhijeet"},{"family":"Kurian","given":"Nikhil Cherian"},{"family":"Rane","given":"Swapnil"},{"family":"Graham","given":"Simon"},{"family":"Vu","given":"Quoc Dang"},{"family":"Zwager","given":"Mieke"},{"family":"Raza","given":"Shan E. Ahmed"},{"family":"Rajpoot","given":"Nasir"},{"family":"Wu","given":"Xiyi"},{"family":"Chen","given":"Huai"},{"family":"Huang","given":"Yijie"},{"family":"Wang","given":"Lisheng"},{"family":"Jung","given":"Hyun"},{"family":"Brown","given":"G. Thomas"},{"family":"Liu","given":"Yanling"},{"family":"Liu","given":"Shuolin"},{"family":"Jahromi","given":"Seyed Alireza Fatemi"},{"family":"Khani","given":"Ali Asghar"},{"family":"Montahaei","given":"Ehsan"},{"family":"Baghshah","given":"Mahdieh Soleymani"},{"family":"Behroozi","given":"Hamid"},{"family":"Semkin","given":"Pavel"},{"family":"Rassadin","given":"Alexandr"},{"family":"Dutande","given":"Prasad"},{"family":"Lodaya","given":"Romil"},{"family":"Baid","given":"Ujjwal"},{"family":"Baheti","given":"Bhakti"},{"family":"Talbar","given":"Sanjay"},{"family":"Mahbod","given":"Amirreza"},{"family":"Ecker","given":"Rupert"},{"family":"Ellinger","given":"Isabella"},{"family":"Luo","given":"Zhipeng"},{"family":"Dong","given":"Bin"},{"family":"Xu","given":"Zhengyu"},{"family":"Yao","given":"Yuehan"},{"family":"Lv","given":"Shuai"},{"family":"Feng","given":"Ming"},{"family":"Xu","given":"Kele"},{"family":"Zunair","given":"Hasib"},{"family":"Hamza","given":"Abdessamad Ben"},{"family":"Smiley","given":"Steven"},{"family":"Yin","given":"Tang-Kai"},{"family":"Fang","given":"Qi-Rui"},{"family":"Srivastava","given":"Shikhar"},{"family":"Mahapatra","given":"Dwarikanath"},{"family":"Trnavska","given":"Lubomira"},{"family":"Zhang","given":"Hanyun"},{"family":"Narayanan","given":"Priya Lakshmi"},{"family":"Law","given":"Justin"},{"family":"Yuan","given":"Yinyin"},{"family":"Tejomay","given":"Abhiroop"},{"family":"Mitkari","given":"Aditya"},{"family":"Koka","given":"Dinesh"},{"family":"Ramachandra","given":"Vikas"},{"family":"Kini","given":"Lata"},{"family":"Sethi","given":"Amit"}],"issued":{"date-parts":[["2021",12]]}}}],"schema":"https://github.com/citation-style-language/schema/raw/master/csl-citation.json"} </w:instrText>
            </w:r>
            <w:r>
              <w:fldChar w:fldCharType="separate"/>
            </w:r>
            <w:r w:rsidRPr="00C510FD">
              <w:t>(6)</w:t>
            </w:r>
            <w:r>
              <w:fldChar w:fldCharType="end"/>
            </w:r>
          </w:p>
        </w:tc>
        <w:tc>
          <w:tcPr>
            <w:tcW w:w="1721" w:type="dxa"/>
          </w:tcPr>
          <w:p w14:paraId="5628D237" w14:textId="77777777" w:rsidR="006A58E1" w:rsidRDefault="006A58E1" w:rsidP="008120CF">
            <w:r>
              <w:t>Breast</w:t>
            </w:r>
          </w:p>
          <w:p w14:paraId="6B2A4579" w14:textId="77777777" w:rsidR="006A58E1" w:rsidRDefault="006A58E1" w:rsidP="008120CF">
            <w:r>
              <w:t>Lung</w:t>
            </w:r>
          </w:p>
          <w:p w14:paraId="4691D156" w14:textId="77777777" w:rsidR="006A58E1" w:rsidRDefault="006A58E1" w:rsidP="008120CF">
            <w:r>
              <w:t xml:space="preserve">Prostrate </w:t>
            </w:r>
          </w:p>
          <w:p w14:paraId="56FB2B82" w14:textId="66E0510A" w:rsidR="006A58E1" w:rsidRDefault="006A58E1" w:rsidP="008120CF">
            <w:r>
              <w:t>Kidney</w:t>
            </w:r>
          </w:p>
        </w:tc>
        <w:tc>
          <w:tcPr>
            <w:tcW w:w="1562" w:type="dxa"/>
          </w:tcPr>
          <w:p w14:paraId="7CC1037F" w14:textId="15D47A9C" w:rsidR="006A58E1" w:rsidRDefault="006A58E1" w:rsidP="008120CF">
            <w:r>
              <w:t>H&amp;E</w:t>
            </w:r>
          </w:p>
        </w:tc>
        <w:tc>
          <w:tcPr>
            <w:tcW w:w="1680" w:type="dxa"/>
          </w:tcPr>
          <w:p w14:paraId="13B02736" w14:textId="0B4956EA" w:rsidR="006A58E1" w:rsidRDefault="002925EA" w:rsidP="008120CF">
            <w:r>
              <w:t>XML region vertices</w:t>
            </w:r>
          </w:p>
        </w:tc>
        <w:tc>
          <w:tcPr>
            <w:tcW w:w="1480" w:type="dxa"/>
          </w:tcPr>
          <w:p w14:paraId="67DCF0B2" w14:textId="343B7228" w:rsidR="006A58E1" w:rsidRDefault="006A58E1" w:rsidP="008120CF">
            <w:r>
              <w:t>209</w:t>
            </w:r>
          </w:p>
        </w:tc>
        <w:tc>
          <w:tcPr>
            <w:tcW w:w="1236" w:type="dxa"/>
          </w:tcPr>
          <w:p w14:paraId="6E08C541" w14:textId="0B45BBC4" w:rsidR="006A58E1" w:rsidRPr="006A58E1" w:rsidRDefault="006A58E1" w:rsidP="006A58E1">
            <w:r>
              <w:t>4</w:t>
            </w:r>
            <w:r w:rsidRPr="006A58E1">
              <w:rPr>
                <w:i/>
                <w:iCs/>
              </w:rPr>
              <w:br/>
            </w:r>
            <w:r w:rsidRPr="006A58E1">
              <w:t>names: [Epithelial, Lymphocyte, Neutrophil, Macrophage]</w:t>
            </w:r>
          </w:p>
          <w:p w14:paraId="5698932A" w14:textId="1334E1C1" w:rsidR="006A58E1" w:rsidRDefault="006A58E1" w:rsidP="008120CF"/>
        </w:tc>
      </w:tr>
      <w:tr w:rsidR="006A58E1" w14:paraId="569922E9" w14:textId="365286A1" w:rsidTr="006A58E1">
        <w:tc>
          <w:tcPr>
            <w:tcW w:w="1671" w:type="dxa"/>
          </w:tcPr>
          <w:p w14:paraId="141BB598" w14:textId="2344DC28" w:rsidR="006A58E1" w:rsidRDefault="006A58E1" w:rsidP="008120CF">
            <w:proofErr w:type="spellStart"/>
            <w:r>
              <w:t>CryoNuSeg</w:t>
            </w:r>
            <w:proofErr w:type="spellEnd"/>
            <w:r>
              <w:t xml:space="preserve"> </w:t>
            </w:r>
            <w:r>
              <w:fldChar w:fldCharType="begin"/>
            </w:r>
            <w:r>
              <w:instrText xml:space="preserve"> ADDIN ZOTERO_ITEM CSL_CITATION {"citationID":"7DmQDooY","properties":{"formattedCitation":"(7)","plainCitation":"(7)","noteIndex":0},"citationItems":[{"id":1551,"uris":["http://zotero.org/users/8619560/items/UKK8LJ67"],"itemData":{"id":1551,"type":"article-journal","abstract":"Nuclei instance segmentation plays an important role in the analysis of hematoxylin and eosin (H&amp;E)-stained images. While supervised deep learning (DL)-based approaches represent the state-of-the-art in automatic nuclei instance segmentation, annotated datasets are required to train these models. There are two main types of tissue processing protocols resulting in formalin-fixed paraffin-embedded samples (FFPE) and frozen tissue samples (FS), respectively. Although FFPE-derived H&amp;E stained tissue sections are the most widely used samples, H&amp;E staining of frozen sections derived from FS samples is a relevant method in intra-operative surgical sessions as it can be performed more rapidly. Due to differences in the preparation of these two types of samples, the derived images and in particular the nuclei appearance may be different in the acquired whole slide images. Analysis of FS-derived H&amp;E stained images can be more challenging as rapid preparation, staining, and scanning of FS sections may lead to deterioration in image quality. In this paper, we introduce CryoNuSeg, the first fully annotated FS-derived cryosectioned and H&amp;E-stained nuclei instance segmentation dataset. The dataset contains images from 10 human organs that were not exploited in other publicly available datasets, and is provided with three manual mark-ups to allow measuring intra-observer and inter-observer variabilities. Moreover, we investigate the effects of tissue fixation/embedding protocol (i.e., FS or FFPE) on the automatic nuclei instance segmentation performance and provide a baseline segmentation benchmark for the dataset that can be used in future research. A step-by-step guide to generate the dataset as well as the full dataset and other detailed information are made available to fellow researchers at https://github.com/masih4/CryoNuSeg.","container-title":"Computers in Biology and Medicine","DOI":"10.1016/j.compbiomed.2021.104349","ISSN":"0010-4825","journalAbbreviation":"Computers in Biology and Medicine","page":"104349","source":"ScienceDirect","title":"CryoNuSeg: A dataset for nuclei instance segmentation of cryosectioned H&amp;E-stained histological images","title-short":"CryoNuSeg","volume":"132","author":[{"family":"Mahbod","given":"Amirreza"},{"family":"Schaefer","given":"Gerald"},{"family":"Bancher","given":"Benjamin"},{"family":"Löw","given":"Christine"},{"family":"Dorffner","given":"Georg"},{"family":"Ecker","given":"Rupert"},{"family":"Ellinger","given":"Isabella"}],"issued":{"date-parts":[["2021",5,1]]}}}],"schema":"https://github.com/citation-style-language/schema/raw/master/csl-citation.json"} </w:instrText>
            </w:r>
            <w:r>
              <w:fldChar w:fldCharType="separate"/>
            </w:r>
            <w:r w:rsidRPr="00C510FD">
              <w:t>(7)</w:t>
            </w:r>
            <w:r>
              <w:fldChar w:fldCharType="end"/>
            </w:r>
          </w:p>
        </w:tc>
        <w:tc>
          <w:tcPr>
            <w:tcW w:w="1721" w:type="dxa"/>
          </w:tcPr>
          <w:p w14:paraId="613B7475" w14:textId="77777777" w:rsidR="006A58E1" w:rsidRDefault="006A58E1" w:rsidP="008120CF">
            <w:r>
              <w:t>A</w:t>
            </w:r>
            <w:r w:rsidRPr="00FA1667">
              <w:t>drenal gland</w:t>
            </w:r>
          </w:p>
          <w:p w14:paraId="0CF9920D" w14:textId="77777777" w:rsidR="006A58E1" w:rsidRDefault="006A58E1" w:rsidP="008120CF">
            <w:r w:rsidRPr="00FA1667">
              <w:t>Larynx</w:t>
            </w:r>
          </w:p>
          <w:p w14:paraId="3D695501" w14:textId="51D25451" w:rsidR="006A58E1" w:rsidRDefault="006A58E1" w:rsidP="008120CF">
            <w:r>
              <w:t>L</w:t>
            </w:r>
            <w:r w:rsidRPr="00FA1667">
              <w:t>ymph</w:t>
            </w:r>
            <w:r>
              <w:t xml:space="preserve"> </w:t>
            </w:r>
            <w:r w:rsidRPr="00FA1667">
              <w:t xml:space="preserve">nodes </w:t>
            </w:r>
            <w:r>
              <w:t>M</w:t>
            </w:r>
            <w:r w:rsidRPr="00FA1667">
              <w:t>ediastinum</w:t>
            </w:r>
          </w:p>
          <w:p w14:paraId="6A9F7522" w14:textId="5B2C3604" w:rsidR="006A58E1" w:rsidRDefault="006A58E1" w:rsidP="008120CF">
            <w:r w:rsidRPr="00FA1667">
              <w:t>Pancreas</w:t>
            </w:r>
          </w:p>
          <w:p w14:paraId="2AC60AAE" w14:textId="77777777" w:rsidR="006A58E1" w:rsidRDefault="006A58E1" w:rsidP="008120CF">
            <w:r>
              <w:t>P</w:t>
            </w:r>
            <w:r w:rsidRPr="00FA1667">
              <w:t>leura</w:t>
            </w:r>
          </w:p>
          <w:p w14:paraId="68810D0F" w14:textId="77777777" w:rsidR="006A58E1" w:rsidRDefault="006A58E1" w:rsidP="008120CF">
            <w:r>
              <w:t>S</w:t>
            </w:r>
            <w:r w:rsidRPr="00FA1667">
              <w:t xml:space="preserve">kin </w:t>
            </w:r>
          </w:p>
          <w:p w14:paraId="5B4AC363" w14:textId="77777777" w:rsidR="006A58E1" w:rsidRDefault="006A58E1" w:rsidP="008120CF">
            <w:r>
              <w:t>T</w:t>
            </w:r>
            <w:r w:rsidRPr="00FA1667">
              <w:t xml:space="preserve">estes </w:t>
            </w:r>
          </w:p>
          <w:p w14:paraId="4105AE97" w14:textId="77777777" w:rsidR="006A58E1" w:rsidRDefault="006A58E1" w:rsidP="008120CF">
            <w:r>
              <w:t>T</w:t>
            </w:r>
            <w:r w:rsidRPr="00FA1667">
              <w:t>hymus</w:t>
            </w:r>
          </w:p>
          <w:p w14:paraId="06123B79" w14:textId="4CAD9DAA" w:rsidR="006A58E1" w:rsidRDefault="006A58E1" w:rsidP="008120CF">
            <w:r>
              <w:t>T</w:t>
            </w:r>
            <w:r w:rsidRPr="00FA1667">
              <w:t>hyroid gland</w:t>
            </w:r>
          </w:p>
        </w:tc>
        <w:tc>
          <w:tcPr>
            <w:tcW w:w="1562" w:type="dxa"/>
          </w:tcPr>
          <w:p w14:paraId="04804DBA" w14:textId="6FBDD474" w:rsidR="006A58E1" w:rsidRDefault="006A58E1" w:rsidP="008120CF">
            <w:r>
              <w:t>H&amp;E</w:t>
            </w:r>
          </w:p>
        </w:tc>
        <w:tc>
          <w:tcPr>
            <w:tcW w:w="1680" w:type="dxa"/>
          </w:tcPr>
          <w:p w14:paraId="493297F6" w14:textId="03DB3338" w:rsidR="006A58E1" w:rsidRDefault="00622C26" w:rsidP="008120CF">
            <w:r>
              <w:t>PNG binary mask</w:t>
            </w:r>
          </w:p>
        </w:tc>
        <w:tc>
          <w:tcPr>
            <w:tcW w:w="1480" w:type="dxa"/>
          </w:tcPr>
          <w:p w14:paraId="34FC8578" w14:textId="6111694F" w:rsidR="006A58E1" w:rsidRDefault="006A58E1" w:rsidP="008120CF">
            <w:r>
              <w:t>30</w:t>
            </w:r>
            <w:r w:rsidR="00904B0E">
              <w:t xml:space="preserve"> (3 per organ)</w:t>
            </w:r>
          </w:p>
        </w:tc>
        <w:tc>
          <w:tcPr>
            <w:tcW w:w="1236" w:type="dxa"/>
          </w:tcPr>
          <w:p w14:paraId="17039633" w14:textId="0A931817" w:rsidR="006A58E1" w:rsidRDefault="000A7DDE" w:rsidP="008120CF">
            <w:r>
              <w:t>1</w:t>
            </w:r>
          </w:p>
        </w:tc>
      </w:tr>
    </w:tbl>
    <w:p w14:paraId="11424123" w14:textId="77777777" w:rsidR="00B17079" w:rsidRDefault="00B17079" w:rsidP="00B17079"/>
    <w:p w14:paraId="0C44FA0F" w14:textId="33CB041C" w:rsidR="00C77964" w:rsidRDefault="00C77964" w:rsidP="00C77964">
      <w:pPr>
        <w:pStyle w:val="Heading3"/>
      </w:pPr>
      <w:r>
        <w:lastRenderedPageBreak/>
        <w:t>BCNB</w:t>
      </w:r>
    </w:p>
    <w:p w14:paraId="7DAA59F8" w14:textId="37C7347D" w:rsidR="00697743" w:rsidRDefault="00697743" w:rsidP="00B17079">
      <w:r>
        <w:t xml:space="preserve">BCNB </w:t>
      </w:r>
      <w:r>
        <w:fldChar w:fldCharType="begin"/>
      </w:r>
      <w:r w:rsidR="00C510FD">
        <w:instrText xml:space="preserve"> ADDIN ZOTERO_ITEM CSL_CITATION {"citationID":"Wtoc2LqC","properties":{"formattedCitation":"(3)","plainCitation":"(3)","noteIndex":0},"citationItems":[{"id":1542,"uris":["http://zotero.org/users/8619560/items/ES69CBK3"],"itemData":{"id":1542,"type":"article-journal","abstract":"Objectives\nTo develop and validate a deep learning (DL)-based primary tumor biopsy signature for predicting axillary lymph node (ALN) metastasis preoperatively in early breast cancer (EBC) patients with clinically negative ALN.\n\nMethods\nA total of 1,058 EBC patients with pathologically confirmed ALN status were enrolled from May 2010 to August 2020. A DL core-needle biopsy (DL-CNB) model was built on the attention-based multiple instance-learning (AMIL) framework to predict ALN status utilizing the DL features, which were extracted from the cancer areas of digitized whole-slide images (WSIs) of breast CNB specimens annotated by two pathologists. Accuracy, sensitivity, specificity, receiver operating characteristic (ROC) curves, and areas under the ROC curve (AUCs) were analyzed to evaluate our model.\n\nResults\nThe best-performing DL-CNB model with VGG16_BN as the feature extractor achieved an AUC of 0.816 (95% confidence interval (CI): 0.758, 0.865) in predicting positive ALN metastasis in the independent test cohort. Furthermore, our model incorporating the clinical data, which was called DL-CNB+C, yielded the best accuracy of 0.831 (95%CI: 0.775, 0.878), especially for patients younger than 50 years (AUC: 0.918, 95%CI: 0.825, 0.971). The interpretation of DL-CNB model showed that the top signatures most predictive of ALN metastasis were characterized by the nucleus features including density (p = 0.015), circumference (p = 0.009), circularity (p = 0.010), and orientation (p = 0.012).\n\nConclusion\nOur study provides a novel DL-based biomarker on primary tumor CNB slides to predict the metastatic status of ALN preoperatively for patients with EBC.","container-title":"Frontiers in Oncology","DOI":"10.3389/fonc.2021.759007","ISSN":"2234-943X","journalAbbreviation":"Front. Oncol.","language":"English","note":"publisher: Frontiers","source":"Frontiers","title":"Predicting Axillary Lymph Node Metastasis in Early Breast Cancer Using Deep Learning on Primary Tumor Biopsy Slides","URL":"https://www.frontiersin.org/journals/oncology/articles/10.3389/fonc.2021.759007/full","volume":"11","author":[{"family":"Xu","given":"Feng"},{"family":"Zhu","given":"Chuang"},{"family":"Tang","given":"Wenqi"},{"family":"Wang","given":"Ying"},{"family":"Zhang","given":"Yu"},{"family":"Li","given":"Jie"},{"family":"Jiang","given":"Hongchuan"},{"family":"Shi","given":"Zhongyue"},{"family":"Liu","given":"Jun"},{"family":"Jin","given":"Mulan"}],"accessed":{"date-parts":[["2025",8,20]]},"issued":{"date-parts":[["2021",10,14]]}}}],"schema":"https://github.com/citation-style-language/schema/raw/master/csl-citation.json"} </w:instrText>
      </w:r>
      <w:r>
        <w:fldChar w:fldCharType="separate"/>
      </w:r>
      <w:r w:rsidR="00C510FD" w:rsidRPr="00C510FD">
        <w:t>(3)</w:t>
      </w:r>
      <w:r>
        <w:fldChar w:fldCharType="end"/>
      </w:r>
    </w:p>
    <w:p w14:paraId="2F7B9434" w14:textId="77777777" w:rsidR="00C77964" w:rsidRDefault="00C77964" w:rsidP="00C77964"/>
    <w:p w14:paraId="35431DEF" w14:textId="2E359739" w:rsidR="00C510FD" w:rsidRPr="00EE2DF7" w:rsidRDefault="00C510FD" w:rsidP="00C510FD">
      <w:r w:rsidRPr="00EE2DF7">
        <w:t xml:space="preserve">Due to the large size of the </w:t>
      </w:r>
      <w:proofErr w:type="spellStart"/>
      <w:r w:rsidRPr="00EE2DF7">
        <w:t>wsi</w:t>
      </w:r>
      <w:proofErr w:type="spellEnd"/>
      <w:r w:rsidRPr="00EE2DF7">
        <w:t xml:space="preserve"> histology images, a compression must be made to increase the efficiency and reduce both the storage size and inference time of neural network models </w:t>
      </w:r>
      <w:r w:rsidRPr="00EE2DF7">
        <w:fldChar w:fldCharType="begin"/>
      </w:r>
      <w:r w:rsidR="00D16773">
        <w:instrText xml:space="preserve"> ADDIN ZOTERO_ITEM CSL_CITATION {"citationID":"9VVa6zx1","properties":{"formattedCitation":"(8)","plainCitation":"(8)","noteIndex":0},"citationItems":[{"id":1484,"uris":["http://zotero.org/users/8619560/items/WGXMJICZ"],"itemData":{"id":1484,"type":"paper-conference","abstract":"The condition of the Glomeruli, or filter sacks, in renal Direct Immunofluorescence (DIF) specimens is a critical indicator for diagnosing kidney diseases. A digital pathology system which digitizes a glass histology slide into a Whole Slide Image (WSI) and then automatically detects and zooms in on the glomeruli with a higher magnification objective will be extremely helpful for pathologists. In this paper, using glomerulus detection as the study case, we provide analysis and observations on several important issues to help with the development of Computer Aided Diagnostic (CAD) systems to process WSIs. Large image resolution, large file size, and data scarcity are always challenging to deal with. To this end, we first examine image downsampling rates in terms of their effect on detection accuracy. Second, we examine the impact of image compression. Third, we examine the relationship between the size of the training set and detection accuracy. To understand the above issues, experiments are performed on the state-of-the-art detectors: Faster R-CNN, R-FCN, Mask R-CNN and SSD. Critical findings are observed: (1) The best balance between detection accuracy, detection speed and file size is achieved at 8 times downsampling captured with a 40 × objective; (2) compression which reduces the file size dramatically, does not necessarily have an adverse effect on overall accuracy; (3) reducing the amount of training data to some extents causes a drop in precision but has a negligible impact on the recall; (4) in most cases, Faster R-CNN achieves the best accuracy in the glomerulus detection task. We show that the image file size of 40 × WSI images can be reduced by a factor of over 6000 with negligible loss of glomerulus detection accuracy.","container-title":"2019 Digital Image Computing: Techniques and Applications (DICTA)","DOI":"10.1109/DICTA47822.2019.8945813","event-title":"2019 Digital Image Computing: Techniques and Applications (DICTA)","page":"1-8","source":"IEEE Xplore","title":"To What Extent Does Downsampling, Compression, and Data Scarcity Impact Renal Image Analysis?","URL":"https://ieeexplore.ieee.org/document/8945813","author":[{"family":"Peng","given":"Can"},{"family":"Zhao","given":"Kun"},{"family":"Wiliem","given":"Arnold"},{"family":"Zhang","given":"Teng"},{"family":"Hobson","given":"Peter"},{"family":"Jennings","given":"Anthony"},{"family":"Lovell","given":"Brian C."}],"accessed":{"date-parts":[["2025",8,17]]},"issued":{"date-parts":[["2019",12]]}}}],"schema":"https://github.com/citation-style-language/schema/raw/master/csl-citation.json"} </w:instrText>
      </w:r>
      <w:r w:rsidRPr="00EE2DF7">
        <w:fldChar w:fldCharType="separate"/>
      </w:r>
      <w:r w:rsidR="00D16773" w:rsidRPr="00D16773">
        <w:t>(8)</w:t>
      </w:r>
      <w:r w:rsidRPr="00EE2DF7">
        <w:fldChar w:fldCharType="end"/>
      </w:r>
      <w:r w:rsidRPr="00EE2DF7">
        <w:t xml:space="preserve">. It has been shown that </w:t>
      </w:r>
      <w:proofErr w:type="spellStart"/>
      <w:r w:rsidRPr="00EE2DF7">
        <w:t>downsampling</w:t>
      </w:r>
      <w:proofErr w:type="spellEnd"/>
      <w:r w:rsidRPr="00EE2DF7">
        <w:t xml:space="preserve"> of 16x can actually improve the precision of object detection models while slightly lowering recall on renal WSI histology images </w:t>
      </w:r>
      <w:r w:rsidRPr="00EE2DF7">
        <w:fldChar w:fldCharType="begin"/>
      </w:r>
      <w:r w:rsidR="00D16773">
        <w:instrText xml:space="preserve"> ADDIN ZOTERO_ITEM CSL_CITATION {"citationID":"L4vv1UMI","properties":{"formattedCitation":"(8)","plainCitation":"(8)","noteIndex":0},"citationItems":[{"id":1484,"uris":["http://zotero.org/users/8619560/items/WGXMJICZ"],"itemData":{"id":1484,"type":"paper-conference","abstract":"The condition of the Glomeruli, or filter sacks, in renal Direct Immunofluorescence (DIF) specimens is a critical indicator for diagnosing kidney diseases. A digital pathology system which digitizes a glass histology slide into a Whole Slide Image (WSI) and then automatically detects and zooms in on the glomeruli with a higher magnification objective will be extremely helpful for pathologists. In this paper, using glomerulus detection as the study case, we provide analysis and observations on several important issues to help with the development of Computer Aided Diagnostic (CAD) systems to process WSIs. Large image resolution, large file size, and data scarcity are always challenging to deal with. To this end, we first examine image downsampling rates in terms of their effect on detection accuracy. Second, we examine the impact of image compression. Third, we examine the relationship between the size of the training set and detection accuracy. To understand the above issues, experiments are performed on the state-of-the-art detectors: Faster R-CNN, R-FCN, Mask R-CNN and SSD. Critical findings are observed: (1) The best balance between detection accuracy, detection speed and file size is achieved at 8 times downsampling captured with a 40 × objective; (2) compression which reduces the file size dramatically, does not necessarily have an adverse effect on overall accuracy; (3) reducing the amount of training data to some extents causes a drop in precision but has a negligible impact on the recall; (4) in most cases, Faster R-CNN achieves the best accuracy in the glomerulus detection task. We show that the image file size of 40 × WSI images can be reduced by a factor of over 6000 with negligible loss of glomerulus detection accuracy.","container-title":"2019 Digital Image Computing: Techniques and Applications (DICTA)","DOI":"10.1109/DICTA47822.2019.8945813","event-title":"2019 Digital Image Computing: Techniques and Applications (DICTA)","page":"1-8","source":"IEEE Xplore","title":"To What Extent Does Downsampling, Compression, and Data Scarcity Impact Renal Image Analysis?","URL":"https://ieeexplore.ieee.org/document/8945813","author":[{"family":"Peng","given":"Can"},{"family":"Zhao","given":"Kun"},{"family":"Wiliem","given":"Arnold"},{"family":"Zhang","given":"Teng"},{"family":"Hobson","given":"Peter"},{"family":"Jennings","given":"Anthony"},{"family":"Lovell","given":"Brian C."}],"accessed":{"date-parts":[["2025",8,17]]},"issued":{"date-parts":[["2019",12]]}}}],"schema":"https://github.com/citation-style-language/schema/raw/master/csl-citation.json"} </w:instrText>
      </w:r>
      <w:r w:rsidRPr="00EE2DF7">
        <w:fldChar w:fldCharType="separate"/>
      </w:r>
      <w:r w:rsidR="00D16773" w:rsidRPr="00D16773">
        <w:t>(8)</w:t>
      </w:r>
      <w:r w:rsidRPr="00EE2DF7">
        <w:fldChar w:fldCharType="end"/>
      </w:r>
      <w:r w:rsidRPr="00EE2DF7">
        <w:t xml:space="preserve"> with the optimal </w:t>
      </w:r>
      <w:proofErr w:type="spellStart"/>
      <w:r w:rsidRPr="00EE2DF7">
        <w:t>downsampling</w:t>
      </w:r>
      <w:proofErr w:type="spellEnd"/>
      <w:r w:rsidRPr="00EE2DF7">
        <w:t xml:space="preserve"> being at 8x. It has also been shown that compression is </w:t>
      </w:r>
      <w:proofErr w:type="spellStart"/>
      <w:r w:rsidRPr="00EE2DF7">
        <w:t>a</w:t>
      </w:r>
      <w:proofErr w:type="spellEnd"/>
      <w:r w:rsidRPr="00EE2DF7">
        <w:t xml:space="preserve"> available option for further downsizing the high resolution images </w:t>
      </w:r>
      <w:r w:rsidRPr="00EE2DF7">
        <w:fldChar w:fldCharType="begin"/>
      </w:r>
      <w:r w:rsidR="00D16773">
        <w:instrText xml:space="preserve"> ADDIN ZOTERO_ITEM CSL_CITATION {"citationID":"1NtIQLR7","properties":{"formattedCitation":"(8)","plainCitation":"(8)","noteIndex":0},"citationItems":[{"id":1484,"uris":["http://zotero.org/users/8619560/items/WGXMJICZ"],"itemData":{"id":1484,"type":"paper-conference","abstract":"The condition of the Glomeruli, or filter sacks, in renal Direct Immunofluorescence (DIF) specimens is a critical indicator for diagnosing kidney diseases. A digital pathology system which digitizes a glass histology slide into a Whole Slide Image (WSI) and then automatically detects and zooms in on the glomeruli with a higher magnification objective will be extremely helpful for pathologists. In this paper, using glomerulus detection as the study case, we provide analysis and observations on several important issues to help with the development of Computer Aided Diagnostic (CAD) systems to process WSIs. Large image resolution, large file size, and data scarcity are always challenging to deal with. To this end, we first examine image downsampling rates in terms of their effect on detection accuracy. Second, we examine the impact of image compression. Third, we examine the relationship between the size of the training set and detection accuracy. To understand the above issues, experiments are performed on the state-of-the-art detectors: Faster R-CNN, R-FCN, Mask R-CNN and SSD. Critical findings are observed: (1) The best balance between detection accuracy, detection speed and file size is achieved at 8 times downsampling captured with a 40 × objective; (2) compression which reduces the file size dramatically, does not necessarily have an adverse effect on overall accuracy; (3) reducing the amount of training data to some extents causes a drop in precision but has a negligible impact on the recall; (4) in most cases, Faster R-CNN achieves the best accuracy in the glomerulus detection task. We show that the image file size of 40 × WSI images can be reduced by a factor of over 6000 with negligible loss of glomerulus detection accuracy.","container-title":"2019 Digital Image Computing: Techniques and Applications (DICTA)","DOI":"10.1109/DICTA47822.2019.8945813","event-title":"2019 Digital Image Computing: Techniques and Applications (DICTA)","page":"1-8","source":"IEEE Xplore","title":"To What Extent Does Downsampling, Compression, and Data Scarcity Impact Renal Image Analysis?","URL":"https://ieeexplore.ieee.org/document/8945813","author":[{"family":"Peng","given":"Can"},{"family":"Zhao","given":"Kun"},{"family":"Wiliem","given":"Arnold"},{"family":"Zhang","given":"Teng"},{"family":"Hobson","given":"Peter"},{"family":"Jennings","given":"Anthony"},{"family":"Lovell","given":"Brian C."}],"accessed":{"date-parts":[["2025",8,17]]},"issued":{"date-parts":[["2019",12]]}}}],"schema":"https://github.com/citation-style-language/schema/raw/master/csl-citation.json"} </w:instrText>
      </w:r>
      <w:r w:rsidRPr="00EE2DF7">
        <w:fldChar w:fldCharType="separate"/>
      </w:r>
      <w:r w:rsidR="00D16773" w:rsidRPr="00D16773">
        <w:t>(8)</w:t>
      </w:r>
      <w:r w:rsidRPr="00EE2DF7">
        <w:fldChar w:fldCharType="end"/>
      </w:r>
      <w:r w:rsidRPr="00EE2DF7">
        <w:t xml:space="preserve"> with an optimal rate of 40%. It was also shown that lower resolution images can be beneficial for the performance of segmentation models </w:t>
      </w:r>
      <w:r w:rsidRPr="00EE2DF7">
        <w:fldChar w:fldCharType="begin"/>
      </w:r>
      <w:r w:rsidR="00D16773">
        <w:instrText xml:space="preserve"> ADDIN ZOTERO_ITEM CSL_CITATION {"citationID":"wRMfBv0r","properties":{"formattedCitation":"(9)","plainCitation":"(9)","noteIndex":0},"citationItems":[{"id":1538,"uris":["http://zotero.org/users/8619560/items/LN8V2FHI"],"itemData":{"id":1538,"type":"article-journal","abstract":"In this paper, we propose a pipeline to investigate the performance of semantic segmentation model that employs an encoder-decoder architecture with atrous separable convolution and spatial pyramid pooling, trained on multi-resolution whole slide breast pathological images with different patch sizes. Our segmentation model obtains the best performance on zoom level 2 (10$$\\times $$magnification) with AUC score 0.974 in terms of slide-level classification. This outperforms both the performance of the pathologist and other semantic segmentation models on the Camelyon16 dataset. By offering a larger field of view and reducing noise and detail, training a semantic segmentation model on the properly selected lower resolution pathology images can further improve the precision of pixel-wise cancer region segmentation. By contrast, the corresponding inference time is 14 times shorter than the inference time trained on the highest resolution patches, and it is also shorter than the time required by a pathologist with time constraints. Moreover, we prove that the model trained on lower resolution patches can still generate refined external polygons of cancer region on the highest resolution image. This study provides new insights into efficient gigapixel histopathology analysis that will make clinical adoption more likely.","container-title":"Multimedia Tools and Applications","DOI":"10.1007/s11042-023-15984-9","ISSN":"1573-7721","issue":"4","journalAbbreviation":"Multimed Tools Appl","language":"en","page":"11999-12015","source":"Springer Link","title":"Improving the speed and quality of cancer segmentation using lower resolution pathology images","volume":"83","author":[{"family":"Li","given":"Jieyi"},{"family":"Osseyran","given":"Anwar"},{"family":"Hekster","given":"Ruben"},{"family":"Rudinac","given":"Stevan"},{"family":"Codreanu","given":"Valeriu"},{"family":"Podareanu","given":"Damian"}],"issued":{"date-parts":[["2024",1,1]]}}}],"schema":"https://github.com/citation-style-language/schema/raw/master/csl-citation.json"} </w:instrText>
      </w:r>
      <w:r w:rsidRPr="00EE2DF7">
        <w:fldChar w:fldCharType="separate"/>
      </w:r>
      <w:r w:rsidR="00D16773" w:rsidRPr="00D16773">
        <w:t>(9)</w:t>
      </w:r>
      <w:r w:rsidRPr="00EE2DF7">
        <w:fldChar w:fldCharType="end"/>
      </w:r>
      <w:r w:rsidRPr="00EE2DF7">
        <w:t>.</w:t>
      </w:r>
    </w:p>
    <w:p w14:paraId="6AE019D0" w14:textId="77777777" w:rsidR="00C510FD" w:rsidRPr="00EE2DF7" w:rsidRDefault="00C510FD" w:rsidP="00C510FD">
      <w:r w:rsidRPr="00EE2DF7">
        <w:t>glass histology slide into a Whole Slide Image</w:t>
      </w:r>
    </w:p>
    <w:p w14:paraId="2525C6AA" w14:textId="77777777" w:rsidR="00C510FD" w:rsidRDefault="00C510FD" w:rsidP="00C77964"/>
    <w:p w14:paraId="2E5A2738" w14:textId="50999587" w:rsidR="00C510FD" w:rsidRDefault="00AC23C8" w:rsidP="00C77964">
      <w:r w:rsidRPr="00AC23C8">
        <w:rPr>
          <w:noProof/>
        </w:rPr>
        <w:drawing>
          <wp:inline distT="0" distB="0" distL="0" distR="0" wp14:anchorId="2F0A3B5A" wp14:editId="6475A424">
            <wp:extent cx="5943600" cy="4915535"/>
            <wp:effectExtent l="0" t="0" r="0" b="0"/>
            <wp:docPr id="72090193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0901937" name=""/>
                    <pic:cNvPicPr/>
                  </pic:nvPicPr>
                  <pic:blipFill>
                    <a:blip r:embed="rId6"/>
                    <a:stretch>
                      <a:fillRect/>
                    </a:stretch>
                  </pic:blipFill>
                  <pic:spPr>
                    <a:xfrm>
                      <a:off x="0" y="0"/>
                      <a:ext cx="5943600" cy="4915535"/>
                    </a:xfrm>
                    <a:prstGeom prst="rect">
                      <a:avLst/>
                    </a:prstGeom>
                  </pic:spPr>
                </pic:pic>
              </a:graphicData>
            </a:graphic>
          </wp:inline>
        </w:drawing>
      </w:r>
    </w:p>
    <w:p w14:paraId="32F1491C" w14:textId="78A7629E" w:rsidR="00C77964" w:rsidRDefault="00D16773" w:rsidP="00C77964">
      <w:pPr>
        <w:pStyle w:val="Heading3"/>
      </w:pPr>
      <w:r>
        <w:lastRenderedPageBreak/>
        <w:t>Nuclei</w:t>
      </w:r>
    </w:p>
    <w:p w14:paraId="77458135" w14:textId="642445FA" w:rsidR="00C77964" w:rsidRDefault="00D16773" w:rsidP="00C77964">
      <w:r>
        <w:t xml:space="preserve">Nuclei </w:t>
      </w:r>
      <w:r>
        <w:fldChar w:fldCharType="begin"/>
      </w:r>
      <w:r w:rsidR="005101D8">
        <w:instrText xml:space="preserve"> ADDIN ZOTERO_ITEM CSL_CITATION {"citationID":"R0eZHKKl","properties":{"formattedCitation":"(4)","plainCitation":"(4)","noteIndex":0},"citationItems":[{"id":1544,"uris":["http://zotero.org/users/8619560/items/PNS6XZXN"],"itemData":{"id":1544,"type":"article-journal","abstract":"Background: Deep learning (DL) is a representation learning approach ideally suited for image analysis challenges in digital pathology (DP). The variety of image analysis tasks in the context of DP includes detection and counting (e.g., mitotic events), segmentation (e.g., nuclei), and tissue classification (e.g., cancerous vs. non-cancerous). Unfortunately, issues with slide preparation, variations in staining and scanning across sites, and vendor platforms, as well as biological variance, such as the presentation of different grades of disease, make these image analysis tasks particularly challenging. Traditional approaches, wherein domain-specific cues are manually identified and developed into task-specific “handcrafted” features, can require extensive tuning to accommodate these variances. However, DL takes a more domain agnostic approach combining both feature discovery and implementation to maximally discriminate between the classes of interest. While DL approaches have performed well in a few DP related image analysis tasks, such as detection and tissue classification, the currently available open source tools and tutorials do not provide guidance on challenges such as (a) selecting appropriate magnification, (b) managing errors in annotations in the training (or learning) dataset, and (c) identifying a suitable training set containing information rich exemplars. These foundational concepts, which are needed to successfully translate the DL paradigm to DP tasks, are non-trivial for (i) DL experts with minimal digital histology experience, and (ii) DP and image processing experts with minimal DL experience, to derive on their own, thus meriting a dedicated tutorial. Aims: This paper investigates these concepts through seven unique DP tasks as use cases to elucidate techniques needed to produce comparable, and in many cases, superior to results from the state-of-the-art hand-crafted feature-based classification approaches. Results: Specifically, in this tutorial on DL for DP image analysis, we show how an open source framework (Caffe), with a singular network architecture, can be used to address: (a) nuclei segmentation (F-score of 0.83 across 12,000 nuclei), (b) epithelium segmentation (F-score of 0.84 across 1735 regions), (c) tubule segmentation (F-score of 0.83 from 795 tubules), (d) lymphocyte detection (F-score of 0.90 across 3064 lymphocytes), (e) mitosis detection (F-score of 0.53 across 550 mitotic events), (f) invasive ductal carcinoma detection (F-score of 0.7648 on 50 k testing patches), and (g) lymphoma classification (classification accuracy of 0.97 across 374 images). Conclusion: This paper represents the largest comprehensive study of DL approaches in DP to date, with over 1200 DP images used during evaluation. The supplemental online material that accompanies this paper consists of step-by-step instructions for the usage of the supplied source code, trained models, and input data.","container-title":"Journal of Pathology Informatics","DOI":"10.4103/2153-3539.186902","ISSN":"2153-3539","issue":"1","journalAbbreviation":"Journal of Pathology Informatics","page":"29","source":"ScienceDirect","title":"Deep learning for digital pathology image analysis: A comprehensive tutorial with selected use cases","title-short":"Deep learning for digital pathology image analysis","volume":"7","author":[{"family":"Janowczyk","given":"Andrew"},{"family":"Madabhushi","given":"Anant"}],"issued":{"date-parts":[["2016",1,1]]}}}],"schema":"https://github.com/citation-style-language/schema/raw/master/csl-citation.json"} </w:instrText>
      </w:r>
      <w:r>
        <w:fldChar w:fldCharType="separate"/>
      </w:r>
      <w:r w:rsidRPr="00C510FD">
        <w:t>(4)</w:t>
      </w:r>
      <w:r>
        <w:fldChar w:fldCharType="end"/>
      </w:r>
    </w:p>
    <w:p w14:paraId="5D16320C" w14:textId="71D3A6DE" w:rsidR="00C77964" w:rsidRDefault="0054036E" w:rsidP="00C77964">
      <w:r w:rsidRPr="0054036E">
        <w:rPr>
          <w:noProof/>
        </w:rPr>
        <w:drawing>
          <wp:inline distT="0" distB="0" distL="0" distR="0" wp14:anchorId="5FB58669" wp14:editId="40E791A0">
            <wp:extent cx="5943600" cy="3016250"/>
            <wp:effectExtent l="0" t="0" r="0" b="0"/>
            <wp:docPr id="143982770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9827706" name=""/>
                    <pic:cNvPicPr/>
                  </pic:nvPicPr>
                  <pic:blipFill>
                    <a:blip r:embed="rId7"/>
                    <a:stretch>
                      <a:fillRect/>
                    </a:stretch>
                  </pic:blipFill>
                  <pic:spPr>
                    <a:xfrm>
                      <a:off x="0" y="0"/>
                      <a:ext cx="5943600" cy="3016250"/>
                    </a:xfrm>
                    <a:prstGeom prst="rect">
                      <a:avLst/>
                    </a:prstGeom>
                  </pic:spPr>
                </pic:pic>
              </a:graphicData>
            </a:graphic>
          </wp:inline>
        </w:drawing>
      </w:r>
    </w:p>
    <w:p w14:paraId="1A09E17B" w14:textId="77777777" w:rsidR="00365FF8" w:rsidRDefault="00365FF8" w:rsidP="00C77964"/>
    <w:p w14:paraId="378AEEEB" w14:textId="00017B4D" w:rsidR="00C77964" w:rsidRDefault="00D16773" w:rsidP="00C77964">
      <w:pPr>
        <w:pStyle w:val="Heading3"/>
      </w:pPr>
      <w:r>
        <w:t>TNBC</w:t>
      </w:r>
    </w:p>
    <w:p w14:paraId="43B3A037" w14:textId="47FD33A0" w:rsidR="00C77964" w:rsidRDefault="00D16773" w:rsidP="00C77964">
      <w:r>
        <w:t xml:space="preserve">TNBC </w:t>
      </w:r>
      <w:r>
        <w:fldChar w:fldCharType="begin"/>
      </w:r>
      <w:r w:rsidR="005101D8">
        <w:instrText xml:space="preserve"> ADDIN ZOTERO_ITEM CSL_CITATION {"citationID":"BIs6fXuy","properties":{"formattedCitation":"(5)","plainCitation":"(5)","noteIndex":0},"citationItems":[{"id":1549,"uris":["http://zotero.org/users/8619560/items/ZX8V88EI"],"itemData":{"id":1549,"type":"article-journal","abstract":"The advent of digital pathology provides us with the challenging opportunity to automatically analyze whole slides of diseased tissue in order to derive quantitative profiles that can be used for diagnosis and prognosis tasks. In particular, for the development of interpretable models, the detection and segmentation of cell nuclei is of the utmost importance. In this paper, we describe a new method to automatically segment nuclei from Haematoxylin and Eosin (H&amp;E) stained histopathology data with fully convolutional networks. In particular, we address the problem of segmenting touching nuclei by formulating the segmentation problem as a regression task of the distance map. We demonstrate superior performance of this approach as compared to other approaches using Convolutional Neural Networks.","container-title":"IEEE Transactions on Medical Imaging","DOI":"10.1109/TMI.2018.2865709","ISSN":"1558-254X","issue":"2","page":"448-459","source":"IEEE Xplore","title":"Segmentation of Nuclei in Histopathology Images by Deep Regression of the Distance Map","volume":"38","author":[{"family":"Naylor","given":"Peter"},{"family":"Laé","given":"Marick"},{"family":"Reyal","given":"Fabien"},{"family":"Walter","given":"Thomas"}],"issued":{"date-parts":[["2019",2]]}}}],"schema":"https://github.com/citation-style-language/schema/raw/master/csl-citation.json"} </w:instrText>
      </w:r>
      <w:r>
        <w:fldChar w:fldCharType="separate"/>
      </w:r>
      <w:r w:rsidRPr="00C510FD">
        <w:t>(5)</w:t>
      </w:r>
      <w:r>
        <w:fldChar w:fldCharType="end"/>
      </w:r>
    </w:p>
    <w:p w14:paraId="7E3128CD" w14:textId="77777777" w:rsidR="002C78E8" w:rsidRDefault="002C78E8" w:rsidP="00C77964"/>
    <w:p w14:paraId="30590913" w14:textId="163B15F3" w:rsidR="002C78E8" w:rsidRPr="00BF7728" w:rsidRDefault="002C78E8" w:rsidP="00C77964">
      <w:pPr>
        <w:rPr>
          <w:b/>
          <w:bCs/>
        </w:rPr>
      </w:pPr>
      <w:r w:rsidRPr="00BF7728">
        <w:rPr>
          <w:b/>
          <w:bCs/>
        </w:rPr>
        <w:t>11 patients, train/</w:t>
      </w:r>
      <w:proofErr w:type="spellStart"/>
      <w:r w:rsidRPr="00BF7728">
        <w:rPr>
          <w:b/>
          <w:bCs/>
        </w:rPr>
        <w:t>val</w:t>
      </w:r>
      <w:proofErr w:type="spellEnd"/>
      <w:r w:rsidRPr="00BF7728">
        <w:rPr>
          <w:b/>
          <w:bCs/>
        </w:rPr>
        <w:t>/test split:</w:t>
      </w:r>
    </w:p>
    <w:p w14:paraId="2610E18E" w14:textId="16D429F7" w:rsidR="002C78E8" w:rsidRPr="00BF7728" w:rsidRDefault="002C78E8" w:rsidP="002C78E8">
      <w:pPr>
        <w:rPr>
          <w:b/>
          <w:bCs/>
        </w:rPr>
      </w:pPr>
      <w:r w:rsidRPr="00BF7728">
        <w:rPr>
          <w:b/>
          <w:bCs/>
        </w:rPr>
        <w:t xml:space="preserve">- Train: </w:t>
      </w:r>
      <w:r w:rsidR="00A6755C" w:rsidRPr="00BF7728">
        <w:rPr>
          <w:b/>
          <w:bCs/>
        </w:rPr>
        <w:t xml:space="preserve">Patients </w:t>
      </w:r>
      <w:r w:rsidRPr="00BF7728">
        <w:rPr>
          <w:b/>
          <w:bCs/>
        </w:rPr>
        <w:t>01 to 09</w:t>
      </w:r>
    </w:p>
    <w:p w14:paraId="70A9B98F" w14:textId="7DCFF1FD" w:rsidR="002C78E8" w:rsidRPr="00BF7728" w:rsidRDefault="002C78E8" w:rsidP="002C78E8">
      <w:pPr>
        <w:rPr>
          <w:b/>
          <w:bCs/>
        </w:rPr>
      </w:pPr>
      <w:r w:rsidRPr="00BF7728">
        <w:rPr>
          <w:b/>
          <w:bCs/>
        </w:rPr>
        <w:t xml:space="preserve"> - Val: </w:t>
      </w:r>
      <w:r w:rsidR="00A6755C" w:rsidRPr="00BF7728">
        <w:rPr>
          <w:b/>
          <w:bCs/>
        </w:rPr>
        <w:t xml:space="preserve">Patient </w:t>
      </w:r>
      <w:r w:rsidRPr="00BF7728">
        <w:rPr>
          <w:b/>
          <w:bCs/>
        </w:rPr>
        <w:t>10</w:t>
      </w:r>
    </w:p>
    <w:p w14:paraId="0459221C" w14:textId="14BEC645" w:rsidR="002C78E8" w:rsidRPr="00BF7728" w:rsidRDefault="002C78E8" w:rsidP="002C78E8">
      <w:pPr>
        <w:rPr>
          <w:b/>
          <w:bCs/>
        </w:rPr>
      </w:pPr>
      <w:r w:rsidRPr="00BF7728">
        <w:rPr>
          <w:b/>
          <w:bCs/>
        </w:rPr>
        <w:t xml:space="preserve"> - Test: </w:t>
      </w:r>
      <w:r w:rsidR="00A6755C" w:rsidRPr="00BF7728">
        <w:rPr>
          <w:b/>
          <w:bCs/>
        </w:rPr>
        <w:t xml:space="preserve">Patient </w:t>
      </w:r>
      <w:r w:rsidRPr="00BF7728">
        <w:rPr>
          <w:b/>
          <w:bCs/>
        </w:rPr>
        <w:t>11</w:t>
      </w:r>
    </w:p>
    <w:p w14:paraId="070EC0D3" w14:textId="1DA9A834" w:rsidR="00C77964" w:rsidRDefault="0054036E" w:rsidP="00C77964">
      <w:r w:rsidRPr="0054036E">
        <w:rPr>
          <w:noProof/>
        </w:rPr>
        <w:lastRenderedPageBreak/>
        <w:drawing>
          <wp:inline distT="0" distB="0" distL="0" distR="0" wp14:anchorId="10A6A218" wp14:editId="178F19F9">
            <wp:extent cx="5943600" cy="3016250"/>
            <wp:effectExtent l="0" t="0" r="0" b="0"/>
            <wp:docPr id="60106477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1064772" name=""/>
                    <pic:cNvPicPr/>
                  </pic:nvPicPr>
                  <pic:blipFill>
                    <a:blip r:embed="rId8"/>
                    <a:stretch>
                      <a:fillRect/>
                    </a:stretch>
                  </pic:blipFill>
                  <pic:spPr>
                    <a:xfrm>
                      <a:off x="0" y="0"/>
                      <a:ext cx="5943600" cy="3016250"/>
                    </a:xfrm>
                    <a:prstGeom prst="rect">
                      <a:avLst/>
                    </a:prstGeom>
                  </pic:spPr>
                </pic:pic>
              </a:graphicData>
            </a:graphic>
          </wp:inline>
        </w:drawing>
      </w:r>
    </w:p>
    <w:p w14:paraId="5C080191" w14:textId="436745DB" w:rsidR="00C77964" w:rsidRDefault="00C77964" w:rsidP="00C77964">
      <w:pPr>
        <w:pStyle w:val="Heading3"/>
      </w:pPr>
      <w:proofErr w:type="spellStart"/>
      <w:r>
        <w:t>MoNuSAC</w:t>
      </w:r>
      <w:proofErr w:type="spellEnd"/>
    </w:p>
    <w:p w14:paraId="037A54AA" w14:textId="7055F6C9" w:rsidR="00C77964" w:rsidRDefault="00D16773" w:rsidP="00C77964">
      <w:proofErr w:type="spellStart"/>
      <w:r>
        <w:t>MoNuSAC</w:t>
      </w:r>
      <w:proofErr w:type="spellEnd"/>
      <w:r>
        <w:t xml:space="preserve"> </w:t>
      </w:r>
      <w:r>
        <w:fldChar w:fldCharType="begin"/>
      </w:r>
      <w:r w:rsidR="005101D8">
        <w:instrText xml:space="preserve"> ADDIN ZOTERO_ITEM CSL_CITATION {"citationID":"LGnS4l81","properties":{"formattedCitation":"(6)","plainCitation":"(6)","noteIndex":0},"citationItems":[{"id":1546,"uris":["http://zotero.org/users/8619560/items/FL5TD6UK"],"itemData":{"id":1546,"type":"article-journal","abstract":"Detecting various types of cells in and around the tumor matrix holds a special significance in characterizing the tumor micro-environment for cancer prognostication and research. Automating the tasks of detecting, segmenting, and classifying nuclei can free up the pathologists’ time for higher value tasks and reduce errors due to fatigue and subjectivity. To encourage the computer vision research community to develop and test algorithms for these tasks, we prepared a large and diverse dataset of nucleus boundary annotations and class labels. The dataset has over 46,000 nuclei from 37 hospitals, 71 patients, four organs, and four nucleus types. We also organized a challenge around this dataset as a satellite event at the International Symposium on Biomedical Imaging (ISBI) in April 2020. The challenge saw a wide participation from across the world, and the top methods were able to match inter-human concordance for the challenge metric. In this paper, we summarize the dataset and the key findings of the challenge, including the commonalities and differences between the methods developed by various participants. We have released the MoNuSAC2020 dataset to the public.","container-title":"IEEE Transactions on Medical Imaging","DOI":"10.1109/TMI.2021.3085712","ISSN":"1558-254X","issue":"12","page":"3413-3423","source":"IEEE Xplore","title":"MoNuSAC2020: A Multi-Organ Nuclei Segmentation and Classification Challenge","title-short":"MoNuSAC2020","volume":"40","author":[{"family":"Verma","given":"Ruchika"},{"family":"Kumar","given":"Neeraj"},{"family":"Patil","given":"Abhijeet"},{"family":"Kurian","given":"Nikhil Cherian"},{"family":"Rane","given":"Swapnil"},{"family":"Graham","given":"Simon"},{"family":"Vu","given":"Quoc Dang"},{"family":"Zwager","given":"Mieke"},{"family":"Raza","given":"Shan E. Ahmed"},{"family":"Rajpoot","given":"Nasir"},{"family":"Wu","given":"Xiyi"},{"family":"Chen","given":"Huai"},{"family":"Huang","given":"Yijie"},{"family":"Wang","given":"Lisheng"},{"family":"Jung","given":"Hyun"},{"family":"Brown","given":"G. Thomas"},{"family":"Liu","given":"Yanling"},{"family":"Liu","given":"Shuolin"},{"family":"Jahromi","given":"Seyed Alireza Fatemi"},{"family":"Khani","given":"Ali Asghar"},{"family":"Montahaei","given":"Ehsan"},{"family":"Baghshah","given":"Mahdieh Soleymani"},{"family":"Behroozi","given":"Hamid"},{"family":"Semkin","given":"Pavel"},{"family":"Rassadin","given":"Alexandr"},{"family":"Dutande","given":"Prasad"},{"family":"Lodaya","given":"Romil"},{"family":"Baid","given":"Ujjwal"},{"family":"Baheti","given":"Bhakti"},{"family":"Talbar","given":"Sanjay"},{"family":"Mahbod","given":"Amirreza"},{"family":"Ecker","given":"Rupert"},{"family":"Ellinger","given":"Isabella"},{"family":"Luo","given":"Zhipeng"},{"family":"Dong","given":"Bin"},{"family":"Xu","given":"Zhengyu"},{"family":"Yao","given":"Yuehan"},{"family":"Lv","given":"Shuai"},{"family":"Feng","given":"Ming"},{"family":"Xu","given":"Kele"},{"family":"Zunair","given":"Hasib"},{"family":"Hamza","given":"Abdessamad Ben"},{"family":"Smiley","given":"Steven"},{"family":"Yin","given":"Tang-Kai"},{"family":"Fang","given":"Qi-Rui"},{"family":"Srivastava","given":"Shikhar"},{"family":"Mahapatra","given":"Dwarikanath"},{"family":"Trnavska","given":"Lubomira"},{"family":"Zhang","given":"Hanyun"},{"family":"Narayanan","given":"Priya Lakshmi"},{"family":"Law","given":"Justin"},{"family":"Yuan","given":"Yinyin"},{"family":"Tejomay","given":"Abhiroop"},{"family":"Mitkari","given":"Aditya"},{"family":"Koka","given":"Dinesh"},{"family":"Ramachandra","given":"Vikas"},{"family":"Kini","given":"Lata"},{"family":"Sethi","given":"Amit"}],"issued":{"date-parts":[["2021",12]]}}}],"schema":"https://github.com/citation-style-language/schema/raw/master/csl-citation.json"} </w:instrText>
      </w:r>
      <w:r>
        <w:fldChar w:fldCharType="separate"/>
      </w:r>
      <w:r w:rsidRPr="00C510FD">
        <w:t>(6)</w:t>
      </w:r>
      <w:r>
        <w:fldChar w:fldCharType="end"/>
      </w:r>
    </w:p>
    <w:p w14:paraId="6334A549" w14:textId="77777777" w:rsidR="00D91C4E" w:rsidRDefault="00D91C4E" w:rsidP="00C77964"/>
    <w:p w14:paraId="314B373C" w14:textId="3A2DC240" w:rsidR="00C77964" w:rsidRDefault="0054036E" w:rsidP="00C77964">
      <w:r w:rsidRPr="0054036E">
        <w:rPr>
          <w:noProof/>
        </w:rPr>
        <w:drawing>
          <wp:inline distT="0" distB="0" distL="0" distR="0" wp14:anchorId="0881D4D7" wp14:editId="3DC1A0E2">
            <wp:extent cx="5943600" cy="2773680"/>
            <wp:effectExtent l="0" t="0" r="0" b="7620"/>
            <wp:docPr id="64764611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7646113" name=""/>
                    <pic:cNvPicPr/>
                  </pic:nvPicPr>
                  <pic:blipFill>
                    <a:blip r:embed="rId9"/>
                    <a:stretch>
                      <a:fillRect/>
                    </a:stretch>
                  </pic:blipFill>
                  <pic:spPr>
                    <a:xfrm>
                      <a:off x="0" y="0"/>
                      <a:ext cx="5943600" cy="2773680"/>
                    </a:xfrm>
                    <a:prstGeom prst="rect">
                      <a:avLst/>
                    </a:prstGeom>
                  </pic:spPr>
                </pic:pic>
              </a:graphicData>
            </a:graphic>
          </wp:inline>
        </w:drawing>
      </w:r>
    </w:p>
    <w:p w14:paraId="0810237C" w14:textId="77777777" w:rsidR="0054036E" w:rsidRDefault="0054036E" w:rsidP="00C77964"/>
    <w:p w14:paraId="2D92BB56" w14:textId="427ABE9E" w:rsidR="00C77964" w:rsidRDefault="00C77964" w:rsidP="00C77964">
      <w:pPr>
        <w:pStyle w:val="Heading3"/>
      </w:pPr>
      <w:proofErr w:type="spellStart"/>
      <w:r>
        <w:t>CryoNuSeg</w:t>
      </w:r>
      <w:proofErr w:type="spellEnd"/>
    </w:p>
    <w:p w14:paraId="35FC7618" w14:textId="223AE185" w:rsidR="00C77964" w:rsidRDefault="00D16773" w:rsidP="00C77964">
      <w:proofErr w:type="spellStart"/>
      <w:r>
        <w:t>CryoNuSeg</w:t>
      </w:r>
      <w:proofErr w:type="spellEnd"/>
      <w:r>
        <w:t xml:space="preserve"> </w:t>
      </w:r>
      <w:r>
        <w:fldChar w:fldCharType="begin"/>
      </w:r>
      <w:r w:rsidR="005101D8">
        <w:instrText xml:space="preserve"> ADDIN ZOTERO_ITEM CSL_CITATION {"citationID":"Dh8Y8Tvs","properties":{"formattedCitation":"(7)","plainCitation":"(7)","noteIndex":0},"citationItems":[{"id":1551,"uris":["http://zotero.org/users/8619560/items/UKK8LJ67"],"itemData":{"id":1551,"type":"article-journal","abstract":"Nuclei instance segmentation plays an important role in the analysis of hematoxylin and eosin (H&amp;E)-stained images. While supervised deep learning (DL)-based approaches represent the state-of-the-art in automatic nuclei instance segmentation, annotated datasets are required to train these models. There are two main types of tissue processing protocols resulting in formalin-fixed paraffin-embedded samples (FFPE) and frozen tissue samples (FS), respectively. Although FFPE-derived H&amp;E stained tissue sections are the most widely used samples, H&amp;E staining of frozen sections derived from FS samples is a relevant method in intra-operative surgical sessions as it can be performed more rapidly. Due to differences in the preparation of these two types of samples, the derived images and in particular the nuclei appearance may be different in the acquired whole slide images. Analysis of FS-derived H&amp;E stained images can be more challenging as rapid preparation, staining, and scanning of FS sections may lead to deterioration in image quality. In this paper, we introduce CryoNuSeg, the first fully annotated FS-derived cryosectioned and H&amp;E-stained nuclei instance segmentation dataset. The dataset contains images from 10 human organs that were not exploited in other publicly available datasets, and is provided with three manual mark-ups to allow measuring intra-observer and inter-observer variabilities. Moreover, we investigate the effects of tissue fixation/embedding protocol (i.e., FS or FFPE) on the automatic nuclei instance segmentation performance and provide a baseline segmentation benchmark for the dataset that can be used in future research. A step-by-step guide to generate the dataset as well as the full dataset and other detailed information are made available to fellow researchers at https://github.com/masih4/CryoNuSeg.","container-title":"Computers in Biology and Medicine","DOI":"10.1016/j.compbiomed.2021.104349","ISSN":"0010-4825","journalAbbreviation":"Computers in Biology and Medicine","page":"104349","source":"ScienceDirect","title":"CryoNuSeg: A dataset for nuclei instance segmentation of cryosectioned H&amp;E-stained histological images","title-short":"CryoNuSeg","volume":"132","author":[{"family":"Mahbod","given":"Amirreza"},{"family":"Schaefer","given":"Gerald"},{"family":"Bancher","given":"Benjamin"},{"family":"Löw","given":"Christine"},{"family":"Dorffner","given":"Georg"},{"family":"Ecker","given":"Rupert"},{"family":"Ellinger","given":"Isabella"}],"issued":{"date-parts":[["2021",5,1]]}}}],"schema":"https://github.com/citation-style-language/schema/raw/master/csl-citation.json"} </w:instrText>
      </w:r>
      <w:r>
        <w:fldChar w:fldCharType="separate"/>
      </w:r>
      <w:r w:rsidRPr="00C510FD">
        <w:t>(7)</w:t>
      </w:r>
      <w:r>
        <w:fldChar w:fldCharType="end"/>
      </w:r>
    </w:p>
    <w:p w14:paraId="7C8EEBD6" w14:textId="77777777" w:rsidR="00BF7728" w:rsidRDefault="00BF7728" w:rsidP="00C77964"/>
    <w:p w14:paraId="7101F9BA" w14:textId="66769B9F" w:rsidR="00BF7728" w:rsidRPr="00BF7728" w:rsidRDefault="00BF7728" w:rsidP="00BF7728">
      <w:pPr>
        <w:rPr>
          <w:b/>
          <w:bCs/>
        </w:rPr>
      </w:pPr>
      <w:r w:rsidRPr="00BF7728">
        <w:rPr>
          <w:b/>
          <w:bCs/>
        </w:rPr>
        <w:t>11 patients, train/</w:t>
      </w:r>
      <w:proofErr w:type="spellStart"/>
      <w:r w:rsidRPr="00BF7728">
        <w:rPr>
          <w:b/>
          <w:bCs/>
        </w:rPr>
        <w:t>val</w:t>
      </w:r>
      <w:proofErr w:type="spellEnd"/>
      <w:r w:rsidRPr="00BF7728">
        <w:rPr>
          <w:b/>
          <w:bCs/>
        </w:rPr>
        <w:t>/test split</w:t>
      </w:r>
      <w:r>
        <w:rPr>
          <w:b/>
          <w:bCs/>
        </w:rPr>
        <w:t>, random by organ</w:t>
      </w:r>
      <w:r w:rsidRPr="00BF7728">
        <w:rPr>
          <w:b/>
          <w:bCs/>
        </w:rPr>
        <w:t>:</w:t>
      </w:r>
    </w:p>
    <w:p w14:paraId="73D651FF" w14:textId="081F933B" w:rsidR="00BF7728" w:rsidRPr="00BF7728" w:rsidRDefault="00BF7728" w:rsidP="00BF7728">
      <w:pPr>
        <w:rPr>
          <w:b/>
          <w:bCs/>
        </w:rPr>
      </w:pPr>
      <w:r w:rsidRPr="00BF7728">
        <w:rPr>
          <w:b/>
          <w:bCs/>
        </w:rPr>
        <w:lastRenderedPageBreak/>
        <w:t xml:space="preserve">- Train: </w:t>
      </w:r>
      <w:r>
        <w:rPr>
          <w:b/>
          <w:bCs/>
        </w:rPr>
        <w:t>All but adrenal gland and larynx</w:t>
      </w:r>
    </w:p>
    <w:p w14:paraId="0014A68A" w14:textId="6EE878C6" w:rsidR="00BF7728" w:rsidRPr="00BF7728" w:rsidRDefault="00BF7728" w:rsidP="00BF7728">
      <w:pPr>
        <w:rPr>
          <w:b/>
          <w:bCs/>
        </w:rPr>
      </w:pPr>
      <w:r w:rsidRPr="00BF7728">
        <w:rPr>
          <w:b/>
          <w:bCs/>
        </w:rPr>
        <w:t xml:space="preserve"> - Val: </w:t>
      </w:r>
      <w:r>
        <w:rPr>
          <w:b/>
          <w:bCs/>
        </w:rPr>
        <w:t>Adrenal gland</w:t>
      </w:r>
    </w:p>
    <w:p w14:paraId="3345BC33" w14:textId="33479237" w:rsidR="00BF7728" w:rsidRPr="00BF7728" w:rsidRDefault="00BF7728" w:rsidP="00BF7728">
      <w:pPr>
        <w:rPr>
          <w:b/>
          <w:bCs/>
        </w:rPr>
      </w:pPr>
      <w:r w:rsidRPr="00BF7728">
        <w:rPr>
          <w:b/>
          <w:bCs/>
        </w:rPr>
        <w:t xml:space="preserve"> - Test: </w:t>
      </w:r>
      <w:r>
        <w:rPr>
          <w:b/>
          <w:bCs/>
        </w:rPr>
        <w:t>Larynx</w:t>
      </w:r>
    </w:p>
    <w:p w14:paraId="51D9CE12" w14:textId="77777777" w:rsidR="00BF7728" w:rsidRPr="00C77964" w:rsidRDefault="00BF7728" w:rsidP="00C77964"/>
    <w:p w14:paraId="2F9D8DEA" w14:textId="77777777" w:rsidR="00C77964" w:rsidRDefault="00C77964" w:rsidP="00C77964"/>
    <w:p w14:paraId="7DB0FDED" w14:textId="77777777" w:rsidR="00C77964" w:rsidRPr="00C77964" w:rsidRDefault="00C77964" w:rsidP="00C77964"/>
    <w:p w14:paraId="76261EE1" w14:textId="75F5CDE2" w:rsidR="00C77964" w:rsidRPr="00B17079" w:rsidRDefault="005276BF" w:rsidP="00B17079">
      <w:r w:rsidRPr="005276BF">
        <w:rPr>
          <w:noProof/>
        </w:rPr>
        <w:drawing>
          <wp:inline distT="0" distB="0" distL="0" distR="0" wp14:anchorId="71E85D99" wp14:editId="15287B91">
            <wp:extent cx="5943600" cy="3064510"/>
            <wp:effectExtent l="0" t="0" r="0" b="2540"/>
            <wp:docPr id="132130803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1308039" name=""/>
                    <pic:cNvPicPr/>
                  </pic:nvPicPr>
                  <pic:blipFill>
                    <a:blip r:embed="rId10"/>
                    <a:stretch>
                      <a:fillRect/>
                    </a:stretch>
                  </pic:blipFill>
                  <pic:spPr>
                    <a:xfrm>
                      <a:off x="0" y="0"/>
                      <a:ext cx="5943600" cy="3064510"/>
                    </a:xfrm>
                    <a:prstGeom prst="rect">
                      <a:avLst/>
                    </a:prstGeom>
                  </pic:spPr>
                </pic:pic>
              </a:graphicData>
            </a:graphic>
          </wp:inline>
        </w:drawing>
      </w:r>
    </w:p>
    <w:p w14:paraId="551E275B" w14:textId="77777777" w:rsidR="00147963" w:rsidRPr="00147963" w:rsidRDefault="00147963" w:rsidP="00147963"/>
    <w:p w14:paraId="30449C9B" w14:textId="7B8FB622" w:rsidR="00147963" w:rsidRDefault="00147963" w:rsidP="00147963">
      <w:pPr>
        <w:pStyle w:val="Heading2"/>
      </w:pPr>
      <w:r>
        <w:t>Object detection models</w:t>
      </w:r>
    </w:p>
    <w:p w14:paraId="05EC092F" w14:textId="50BA79B1" w:rsidR="00147963" w:rsidRDefault="006F2D58" w:rsidP="00147963">
      <w:r w:rsidRPr="00CF6042">
        <w:t xml:space="preserve">"You Only Look Once" (YOLO) </w:t>
      </w:r>
      <w:r w:rsidRPr="00CF6042">
        <w:fldChar w:fldCharType="begin"/>
      </w:r>
      <w:r>
        <w:instrText xml:space="preserve"> ADDIN ZOTERO_ITEM CSL_CITATION {"citationID":"2NgtJMHQ","properties":{"formattedCitation":"[9]","plainCitation":"[9]","noteIndex":0},"citationItems":[{"id":1444,"uris":["http://zotero.org/users/8619560/items/3LZ4ZER6"],"itemData":{"id":1444,"type":"article","abstract":"We present YOLO, a new approach to object detection. Prior work on object detection repurposes classifiers to perform detection. Instead, we frame object detection as a regression problem to spatially separated bounding boxes and associated class probabilities. A single neural network predicts bounding boxes and class probabilities directly from full images in one evaluation. Since the whole detection pipeline is a single network, it can be optimized end-to-end directly on detection performance. Our unified architecture is extremely fast. Our base YOLO model processes images in real-time at 45 frames per second. A smaller version of the network, Fast YOLO, processes an astounding 155 frames per second while still achieving double the mAP of other real-time detectors. Compared to state-of-the-art detection systems, YOLO makes more localization errors but is far less likely to predict false detections where nothing exists. Finally, YOLO learns very general representations of objects. It outperforms all other detection methods, including DPM and R-CNN, by a wide margin when generalizing from natural images to artwork on both the Picasso Dataset and the People-Art Dataset.","DOI":"10.48550/arXiv.1506.02640","note":"arXiv:1506.02640 [cs]","number":"arXiv:1506.02640","publisher":"arXiv","source":"arXiv.org","title":"You Only Look Once: Unified, Real-Time Object Detection","title-short":"You Only Look Once","URL":"http://arxiv.org/abs/1506.02640","author":[{"family":"Redmon","given":"Joseph"},{"family":"Divvala","given":"Santosh"},{"family":"Girshick","given":"Ross"},{"family":"Farhadi","given":"Ali"}],"accessed":{"date-parts":[["2025",5,26]]},"issued":{"date-parts":[["2016",5,9]]}}}],"schema":"https://github.com/citation-style-language/schema/raw/master/csl-citation.json"} </w:instrText>
      </w:r>
      <w:r w:rsidRPr="00CF6042">
        <w:fldChar w:fldCharType="separate"/>
      </w:r>
      <w:r w:rsidRPr="00675F5A">
        <w:t>[9]</w:t>
      </w:r>
      <w:r w:rsidRPr="00CF6042">
        <w:fldChar w:fldCharType="end"/>
      </w:r>
      <w:r>
        <w:t xml:space="preserve"> family</w:t>
      </w:r>
    </w:p>
    <w:p w14:paraId="46E5AEB1" w14:textId="77777777" w:rsidR="006F2D58" w:rsidRDefault="006F2D58" w:rsidP="006F2D58">
      <w:pPr>
        <w:rPr>
          <w:color w:val="FF0000"/>
          <w:lang w:bidi="en-US"/>
        </w:rPr>
      </w:pPr>
      <w:r w:rsidRPr="006F2D58">
        <w:rPr>
          <w:color w:val="FF0000"/>
        </w:rPr>
        <w:t xml:space="preserve">The YOLO series has since undergone a decade of continuous evolution </w:t>
      </w:r>
      <w:r w:rsidRPr="006F2D58">
        <w:rPr>
          <w:color w:val="FF0000"/>
        </w:rPr>
        <w:fldChar w:fldCharType="begin"/>
      </w:r>
      <w:r w:rsidRPr="006F2D58">
        <w:rPr>
          <w:color w:val="FF0000"/>
        </w:rPr>
        <w:instrText xml:space="preserve"> ADDIN ZOTERO_ITEM CSL_CITATION {"citationID":"1RCuhZIW","properties":{"formattedCitation":"[18]","plainCitation":"[18]","noteIndex":0},"citationItems":[{"id":1439,"uris":["http://zotero.org/users/8619560/items/IGKB3IMS"],"itemData":{"id":1439,"type":"article","abstract":"This review systematically examines the progression of the You Only Look Once (YOLO) object detection algorithms from YOLOv1 to the recently unveiled YOLOv12. Employing a reverse chronological analysis, this study examines the advancements introduced by YOLO algorithms, beginning with YOLOv12 and progressing through YOLO11 (or YOLOv11), YOLOv10, YOLOv9, YOLOv8, and subsequent versions to explore each version's contributions to enhancing speed, detection accuracy, and computational efficiency in real-time object detection. Additionally, this study reviews the alternative versions derived from YOLO architectural advancements of YOLO-NAS, YOLO-X, YOLO-R, DAMO-YOLO, and Gold-YOLO. By detailing the incremental technological advancements in subsequent YOLO versions, this review chronicles the evolution of YOLO, and discusses the challenges and limitations in each of the earlier versions. The evolution signifies a path towards integrating YOLO with multimodal, context-aware, and Artificial General Intelligence (AGI) systems for the next YOLO decade, promising significant implications for future developments in AI-driven applications. (Key terms: YOLOv12, YOLOv12 architecture, YOLOv11, YOLO11, YOLO Review, YOLOv14, YOLOv15, YOLO architecture, YOLOv12 architecture)","DOI":"10.1007/s10462-025-11253-3","note":"arXiv:2406.19407 [cs]","source":"arXiv.org","title":"YOLOv12 to Its Genesis: A Decadal and Comprehensive Review of The You Only Look Once (YOLO) Series","title-short":"YOLOv12 to Its Genesis","URL":"http://arxiv.org/abs/2406.19407","author":[{"family":"Sapkota","given":"Ranjan"},{"family":"Qureshi","given":"Rizwan"},{"family":"Calero","given":"Marco Flores"},{"family":"Badjugar","given":"Chetan"},{"family":"Nepal","given":"Upesh"},{"family":"Poulose","given":"Alwin"},{"family":"Zeno","given":"Peter"},{"family":"Vaddevolu","given":"Uday Bhanu Prakash"},{"family":"Khan","given":"Sheheryar"},{"family":"Shoman","given":"Maged"},{"family":"Yan","given":"Hong"},{"family":"Karkee","given":"Manoj"}],"accessed":{"date-parts":[["2025",5,26]]},"issued":{"date-parts":[["2025",2,21]]}}}],"schema":"https://github.com/citation-style-language/schema/raw/master/csl-citation.json"} </w:instrText>
      </w:r>
      <w:r w:rsidRPr="006F2D58">
        <w:rPr>
          <w:color w:val="FF0000"/>
        </w:rPr>
        <w:fldChar w:fldCharType="separate"/>
      </w:r>
      <w:r w:rsidRPr="006F2D58">
        <w:rPr>
          <w:color w:val="FF0000"/>
        </w:rPr>
        <w:t>[18]</w:t>
      </w:r>
      <w:r w:rsidRPr="006F2D58">
        <w:rPr>
          <w:color w:val="FF0000"/>
        </w:rPr>
        <w:fldChar w:fldCharType="end"/>
      </w:r>
      <w:r w:rsidRPr="006F2D58">
        <w:rPr>
          <w:color w:val="FF0000"/>
        </w:rPr>
        <w:t>, progressing through numerous versions including YOLOv2, YOLOv3, YOLOv4, YOLOv5, YOLOv6, YOLOv7, YOLOv8, YOLOv9, YOLOv10, YOLOv11, and culminating in the recently unveiled YOLOv12.</w:t>
      </w:r>
      <w:r>
        <w:rPr>
          <w:color w:val="FF0000"/>
        </w:rPr>
        <w:t xml:space="preserve"> </w:t>
      </w:r>
      <w:r w:rsidRPr="006F2D58">
        <w:rPr>
          <w:color w:val="FF0000"/>
          <w:lang w:bidi="en-US"/>
        </w:rPr>
        <w:t xml:space="preserve">Each iteration introduced incremental technological advancements aimed at enhancing speed, detection accuracy, and computational efficiency. Beginning with YOLOv2 </w:t>
      </w:r>
      <w:r w:rsidRPr="006F2D58">
        <w:rPr>
          <w:color w:val="FF0000"/>
          <w:lang w:bidi="en-US"/>
        </w:rPr>
        <w:fldChar w:fldCharType="begin"/>
      </w:r>
      <w:r w:rsidRPr="006F2D58">
        <w:rPr>
          <w:color w:val="FF0000"/>
          <w:lang w:bidi="en-US"/>
        </w:rPr>
        <w:instrText xml:space="preserve"> ADDIN ZOTERO_ITEM CSL_CITATION {"citationID":"u6lzzIXe","properties":{"formattedCitation":"[18], [19], [20]","plainCitation":"[18], [19], [20]","noteIndex":0},"citationItems":[{"id":1439,"uris":["http://zotero.org/users/8619560/items/IGKB3IMS"],"itemData":{"id":1439,"type":"article","abstract":"This review systematically examines the progression of the You Only Look Once (YOLO) object detection algorithms from YOLOv1 to the recently unveiled YOLOv12. Employing a reverse chronological analysis, this study examines the advancements introduced by YOLO algorithms, beginning with YOLOv12 and progressing through YOLO11 (or YOLOv11), YOLOv10, YOLOv9, YOLOv8, and subsequent versions to explore each version's contributions to enhancing speed, detection accuracy, and computational efficiency in real-time object detection. Additionally, this study reviews the alternative versions derived from YOLO architectural advancements of YOLO-NAS, YOLO-X, YOLO-R, DAMO-YOLO, and Gold-YOLO. By detailing the incremental technological advancements in subsequent YOLO versions, this review chronicles the evolution of YOLO, and discusses the challenges and limitations in each of the earlier versions. The evolution signifies a path towards integrating YOLO with multimodal, context-aware, and Artificial General Intelligence (AGI) systems for the next YOLO decade, promising significant implications for future developments in AI-driven applications. (Key terms: YOLOv12, YOLOv12 architecture, YOLOv11, YOLO11, YOLO Review, YOLOv14, YOLOv15, YOLO architecture, YOLOv12 architecture)","DOI":"10.1007/s10462-025-11253-3","note":"arXiv:2406.19407 [cs]","source":"arXiv.org","title":"YOLOv12 to Its Genesis: A Decadal and Comprehensive Review of The You Only Look Once (YOLO) Series","title-short":"YOLOv12 to Its Genesis","URL":"http://arxiv.org/abs/2406.19407","author":[{"family":"Sapkota","given":"Ranjan"},{"family":"Qureshi","given":"Rizwan"},{"family":"Calero","given":"Marco Flores"},{"family":"Badjugar","given":"Chetan"},{"family":"Nepal","given":"Upesh"},{"family":"Poulose","given":"Alwin"},{"family":"Zeno","given":"Peter"},{"family":"Vaddevolu","given":"Uday Bhanu Prakash"},{"family":"Khan","given":"Sheheryar"},{"family":"Shoman","given":"Maged"},{"family":"Yan","given":"Hong"},{"family":"Karkee","given":"Manoj"}],"accessed":{"date-parts":[["2025",5,26]]},"issued":{"date-parts":[["2025",2,21]]}}},{"id":1447,"uris":["http://zotero.org/users/8619560/items/FL9B4B5Z"],"itemData":{"id":1447,"type":"article","abstract":"The YOLO (You Only Look Once) series has been a leading framework in real-time object detection, consistently improving the balance between speed and accuracy. However, integrating attention mechanisms into YOLO has been challenging due to their high computational overhead. YOLOv12 introduces a novel approach that successfully incorporates attention-based enhancements while preserving real-time performance. This paper provides a comprehensive review of YOLOv12's architectural innovations, including Area Attention for computationally efficient self-attention, Residual Efficient Layer Aggregation Networks for improved feature aggregation, and FlashAttention for optimized memory access. Additionally, we benchmark YOLOv12 against prior YOLO versions and competing object detectors, analyzing its improvements in accuracy, inference speed, and computational efficiency. Through this analysis, we demonstrate how YOLOv12 advances real-time object detection by refining the latency-accuracy trade-off and optimizing computational resources.","DOI":"10.48550/arXiv.2504.11995","note":"arXiv:2504.11995 [cs]","number":"arXiv:2504.11995","publisher":"arXiv","source":"arXiv.org","title":"A Review of YOLOv12: Attention-Based Enhancements vs. Previous Versions","title-short":"A Review of YOLOv12","URL":"http://arxiv.org/abs/2504.11995","author":[{"family":"Khanam","given":"Rahima"},{"family":"Hussain","given":"Muhammad"}],"accessed":{"date-parts":[["2025",5,26]]},"issued":{"date-parts":[["2025",4,16]]}}},{"id":1458,"uris":["http://zotero.org/users/8619560/items/ZSS53KMG"],"itemData":{"id":1458,"type":"paper-conference","abstract":"We introduce YOLO9000, a state-of-the-art, real-time object detection system that can detect over 9000 object categories. First we propose various improvements to the YOLO detection method, both novel and drawn from prior work. The improved model, YOLOv2, is state-of-the-art on standard detection tasks like PASCAL VOC and COCO. Using a novel, multi-scale training method the same YOLOv2 model can run at varying sizes, offering an easy tradeoff between speed and accuracy. At 67 FPS, YOLOv2 gets 76.8 mAP on VOC 2007. At 40 FPS, YOLOv2 gets 78.6 mAP, outperforming state-of-the-art methods like Faster RCNN with ResNet and SSD while still running significantly faster. Finally we propose a method to jointly train on object detection and classification. Using this method we train YOLO9000 simultaneously on the COCO detection dataset and the ImageNet classification dataset. Our joint training allows YOLO9000 to predict detections for object classes that dont have labelled detection data. We validate our approach on the ImageNet detection task. YOLO9000 gets 19.7 mAP on the ImageNet detection validation set despite only having detection data for 44 of the 200 classes. On the 156 classes not in COCO, YOLO9000 gets 16.0 mAP. YOLO9000 predicts detections for more than 9000 different object categories, all in real-time.","container-title":"2017 IEEE Conference on Computer Vision and Pattern Recognition (CVPR)","DOI":"10.1109/CVPR.2017.690","event-title":"2017 IEEE Conference on Computer Vision and Pattern Recognition (CVPR)","note":"ISSN: 1063-6919","page":"6517-6525","source":"IEEE Xplore","title":"YOLO9000: Better, Faster, Stronger","title-short":"YOLO9000","URL":"https://ieeexplore.ieee.org/document/8100173","author":[{"family":"Redmon","given":"Joseph"},{"family":"Farhadi","given":"Ali"}],"accessed":{"date-parts":[["2025",5,26]]},"issued":{"date-parts":[["2017",7]]}}}],"schema":"https://github.com/citation-style-language/schema/raw/master/csl-citation.json"} </w:instrText>
      </w:r>
      <w:r w:rsidRPr="006F2D58">
        <w:rPr>
          <w:color w:val="FF0000"/>
          <w:lang w:bidi="en-US"/>
        </w:rPr>
        <w:fldChar w:fldCharType="separate"/>
      </w:r>
      <w:r w:rsidRPr="006F2D58">
        <w:rPr>
          <w:color w:val="FF0000"/>
          <w:lang w:bidi="en-US"/>
        </w:rPr>
        <w:t>[18], [19], [20]</w:t>
      </w:r>
      <w:r w:rsidRPr="006F2D58">
        <w:rPr>
          <w:color w:val="FF0000"/>
        </w:rPr>
        <w:fldChar w:fldCharType="end"/>
      </w:r>
      <w:r w:rsidRPr="006F2D58">
        <w:rPr>
          <w:color w:val="FF0000"/>
          <w:lang w:bidi="en-US"/>
        </w:rPr>
        <w:t xml:space="preserve"> this version built upon YOLOv1 by improving the resolution at which the model operated by incorporating techniques like batch normalization and anchor boxes from Faster R-CNN to improve training and performance. YOLOv3 </w:t>
      </w:r>
      <w:r w:rsidRPr="006F2D58">
        <w:rPr>
          <w:color w:val="FF0000"/>
          <w:lang w:bidi="en-US"/>
        </w:rPr>
        <w:fldChar w:fldCharType="begin"/>
      </w:r>
      <w:r w:rsidRPr="006F2D58">
        <w:rPr>
          <w:color w:val="FF0000"/>
          <w:lang w:bidi="en-US"/>
        </w:rPr>
        <w:instrText xml:space="preserve"> ADDIN ZOTERO_ITEM CSL_CITATION {"citationID":"br1yyAyz","properties":{"formattedCitation":"[18], [19], [21]","plainCitation":"[18], [19], [21]","noteIndex":0},"citationItems":[{"id":1439,"uris":["http://zotero.org/users/8619560/items/IGKB3IMS"],"itemData":{"id":1439,"type":"article","abstract":"This review systematically examines the progression of the You Only Look Once (YOLO) object detection algorithms from YOLOv1 to the recently unveiled YOLOv12. Employing a reverse chronological analysis, this study examines the advancements introduced by YOLO algorithms, beginning with YOLOv12 and progressing through YOLO11 (or YOLOv11), YOLOv10, YOLOv9, YOLOv8, and subsequent versions to explore each version's contributions to enhancing speed, detection accuracy, and computational efficiency in real-time object detection. Additionally, this study reviews the alternative versions derived from YOLO architectural advancements of YOLO-NAS, YOLO-X, YOLO-R, DAMO-YOLO, and Gold-YOLO. By detailing the incremental technological advancements in subsequent YOLO versions, this review chronicles the evolution of YOLO, and discusses the challenges and limitations in each of the earlier versions. The evolution signifies a path towards integrating YOLO with multimodal, context-aware, and Artificial General Intelligence (AGI) systems for the next YOLO decade, promising significant implications for future developments in AI-driven applications. (Key terms: YOLOv12, YOLOv12 architecture, YOLOv11, YOLO11, YOLO Review, YOLOv14, YOLOv15, YOLO architecture, YOLOv12 architecture)","DOI":"10.1007/s10462-025-11253-3","note":"arXiv:2406.19407 [cs]","source":"arXiv.org","title":"YOLOv12 to Its Genesis: A Decadal and Comprehensive Review of The You Only Look Once (YOLO) Series","title-short":"YOLOv12 to Its Genesis","URL":"http://arxiv.org/abs/2406.19407","author":[{"family":"Sapkota","given":"Ranjan"},{"family":"Qureshi","given":"Rizwan"},{"family":"Calero","given":"Marco Flores"},{"family":"Badjugar","given":"Chetan"},{"family":"Nepal","given":"Upesh"},{"family":"Poulose","given":"Alwin"},{"family":"Zeno","given":"Peter"},{"family":"Vaddevolu","given":"Uday Bhanu Prakash"},{"family":"Khan","given":"Sheheryar"},{"family":"Shoman","given":"Maged"},{"family":"Yan","given":"Hong"},{"family":"Karkee","given":"Manoj"}],"accessed":{"date-parts":[["2025",5,26]]},"issued":{"date-parts":[["2025",2,21]]}}},{"id":1447,"uris":["http://zotero.org/users/8619560/items/FL9B4B5Z"],"itemData":{"id":1447,"type":"article","abstract":"The YOLO (You Only Look Once) series has been a leading framework in real-time object detection, consistently improving the balance between speed and accuracy. However, integrating attention mechanisms into YOLO has been challenging due to their high computational overhead. YOLOv12 introduces a novel approach that successfully incorporates attention-based enhancements while preserving real-time performance. This paper provides a comprehensive review of YOLOv12's architectural innovations, including Area Attention for computationally efficient self-attention, Residual Efficient Layer Aggregation Networks for improved feature aggregation, and FlashAttention for optimized memory access. Additionally, we benchmark YOLOv12 against prior YOLO versions and competing object detectors, analyzing its improvements in accuracy, inference speed, and computational efficiency. Through this analysis, we demonstrate how YOLOv12 advances real-time object detection by refining the latency-accuracy trade-off and optimizing computational resources.","DOI":"10.48550/arXiv.2504.11995","note":"arXiv:2504.11995 [cs]","number":"arXiv:2504.11995","publisher":"arXiv","source":"arXiv.org","title":"A Review of YOLOv12: Attention-Based Enhancements vs. Previous Versions","title-short":"A Review of YOLOv12","URL":"http://arxiv.org/abs/2504.11995","author":[{"family":"Khanam","given":"Rahima"},{"family":"Hussain","given":"Muhammad"}],"accessed":{"date-parts":[["2025",5,26]]},"issued":{"date-parts":[["2025",4,16]]}}},{"id":1453,"uris":["http://zotero.org/users/8619560/items/FDKPMXXD"],"itemData":{"id":1453,"type":"article","abstract":"We present some updates to YOLO! We made a bunch of little design changes to make it better. We also trained this new network that's pretty swell. It's a little bigger than last time but more accurate. It's still fast though, don't worry. At 320x320 YOLOv3 runs in 22 ms at 28.2 mAP, as accurate as SSD but three times faster. When we look at the old .5 IOU mAP detection metric YOLOv3 is quite good. It achieves 57.9 mAP@50 in 51 ms on a Titan X, compared to 57.5 mAP@50 in 198 ms by RetinaNet, similar performance but 3.8x faster. As always, all the code is online at https://pjreddie.com/yolo/","DOI":"10.48550/arXiv.1804.02767","note":"arXiv:1804.02767 [cs]","number":"arXiv:1804.02767","publisher":"arXiv","source":"arXiv.org","title":"YOLOv3: An Incremental Improvement","title-short":"YOLOv3","URL":"http://arxiv.org/abs/1804.02767","author":[{"family":"Redmon","given":"Joseph"},{"family":"Farhadi","given":"Ali"}],"accessed":{"date-parts":[["2025",5,26]]},"issued":{"date-parts":[["2018",4,8]]}}}],"schema":"https://github.com/citation-style-language/schema/raw/master/csl-citation.json"} </w:instrText>
      </w:r>
      <w:r w:rsidRPr="006F2D58">
        <w:rPr>
          <w:color w:val="FF0000"/>
          <w:lang w:bidi="en-US"/>
        </w:rPr>
        <w:fldChar w:fldCharType="separate"/>
      </w:r>
      <w:r w:rsidRPr="006F2D58">
        <w:rPr>
          <w:color w:val="FF0000"/>
          <w:lang w:bidi="en-US"/>
        </w:rPr>
        <w:t>[18], [19], [21]</w:t>
      </w:r>
      <w:r w:rsidRPr="006F2D58">
        <w:rPr>
          <w:color w:val="FF0000"/>
        </w:rPr>
        <w:fldChar w:fldCharType="end"/>
      </w:r>
      <w:r w:rsidRPr="006F2D58">
        <w:rPr>
          <w:color w:val="FF0000"/>
          <w:lang w:bidi="en-US"/>
        </w:rPr>
        <w:t xml:space="preserve"> further advanced detection capabilities by implementing multi-scale predictions through Feature Pyramid Networks (FPN) and a deeper network architecture, Darknet-53, which specifically allowed for better detection of smaller objects. YOLOv4 </w:t>
      </w:r>
      <w:r w:rsidRPr="006F2D58">
        <w:rPr>
          <w:color w:val="FF0000"/>
          <w:lang w:bidi="en-US"/>
        </w:rPr>
        <w:fldChar w:fldCharType="begin"/>
      </w:r>
      <w:r w:rsidRPr="006F2D58">
        <w:rPr>
          <w:color w:val="FF0000"/>
          <w:lang w:bidi="en-US"/>
        </w:rPr>
        <w:instrText xml:space="preserve"> ADDIN ZOTERO_ITEM CSL_CITATION {"citationID":"DgLR1SGv","properties":{"formattedCitation":"[18], [19], [22]","plainCitation":"[18], [19], [22]","noteIndex":0},"citationItems":[{"id":1439,"uris":["http://zotero.org/users/8619560/items/IGKB3IMS"],"itemData":{"id":1439,"type":"article","abstract":"This review systematically examines the progression of the You Only Look Once (YOLO) object detection algorithms from YOLOv1 to the recently unveiled YOLOv12. Employing a reverse chronological analysis, this study examines the advancements introduced by YOLO algorithms, beginning with YOLOv12 and progressing through YOLO11 (or YOLOv11), YOLOv10, YOLOv9, YOLOv8, and subsequent versions to explore each version's contributions to enhancing speed, detection accuracy, and computational efficiency in real-time object detection. Additionally, this study reviews the alternative versions derived from YOLO architectural advancements of YOLO-NAS, YOLO-X, YOLO-R, DAMO-YOLO, and Gold-YOLO. By detailing the incremental technological advancements in subsequent YOLO versions, this review chronicles the evolution of YOLO, and discusses the challenges and limitations in each of the earlier versions. The evolution signifies a path towards integrating YOLO with multimodal, context-aware, and Artificial General Intelligence (AGI) systems for the next YOLO decade, promising significant implications for future developments in AI-driven applications. (Key terms: YOLOv12, YOLOv12 architecture, YOLOv11, YOLO11, YOLO Review, YOLOv14, YOLOv15, YOLO architecture, YOLOv12 architecture)","DOI":"10.1007/s10462-025-11253-3","note":"arXiv:2406.19407 [cs]","source":"arXiv.org","title":"YOLOv12 to Its Genesis: A Decadal and Comprehensive Review of The You Only Look Once (YOLO) Series","title-short":"YOLOv12 to Its Genesis","URL":"http://arxiv.org/abs/2406.19407","author":[{"family":"Sapkota","given":"Ranjan"},{"family":"Qureshi","given":"Rizwan"},{"family":"Calero","given":"Marco Flores"},{"family":"Badjugar","given":"Chetan"},{"family":"Nepal","given":"Upesh"},{"family":"Poulose","given":"Alwin"},{"family":"Zeno","given":"Peter"},{"family":"Vaddevolu","given":"Uday Bhanu Prakash"},{"family":"Khan","given":"Sheheryar"},{"family":"Shoman","given":"Maged"},{"family":"Yan","given":"Hong"},{"family":"Karkee","given":"Manoj"}],"accessed":{"date-parts":[["2025",5,26]]},"issued":{"date-parts":[["2025",2,21]]}}},{"id":1447,"uris":["http://zotero.org/users/8619560/items/FL9B4B5Z"],"itemData":{"id":1447,"type":"article","abstract":"The YOLO (You Only Look Once) series has been a leading framework in real-time object detection, consistently improving the balance between speed and accuracy. However, integrating attention mechanisms into YOLO has been challenging due to their high computational overhead. YOLOv12 introduces a novel approach that successfully incorporates attention-based enhancements while preserving real-time performance. This paper provides a comprehensive review of YOLOv12's architectural innovations, including Area Attention for computationally efficient self-attention, Residual Efficient Layer Aggregation Networks for improved feature aggregation, and FlashAttention for optimized memory access. Additionally, we benchmark YOLOv12 against prior YOLO versions and competing object detectors, analyzing its improvements in accuracy, inference speed, and computational efficiency. Through this analysis, we demonstrate how YOLOv12 advances real-time object detection by refining the latency-accuracy trade-off and optimizing computational resources.","DOI":"10.48550/arXiv.2504.11995","note":"arXiv:2504.11995 [cs]","number":"arXiv:2504.11995","publisher":"arXiv","source":"arXiv.org","title":"A Review of YOLOv12: Attention-Based Enhancements vs. Previous Versions","title-short":"A Review of YOLOv12","URL":"http://arxiv.org/abs/2504.11995","author":[{"family":"Khanam","given":"Rahima"},{"family":"Hussain","given":"Muhammad"}],"accessed":{"date-parts":[["2025",5,26]]},"issued":{"date-parts":[["2025",4,16]]}}},{"id":1461,"uris":["http://zotero.org/users/8619560/items/V29LEDB2"],"itemData":{"id":1461,"type":"article","abstract":"There are a huge number of features which are said to improve Convolutional Neural Network (CNN) accuracy. Practical testing of combinations of such features on large datasets, and theoretical justification of the result, is required. Some features operate on certain models exclusively and for certain problems exclusively, or only for small-scale datasets; while some features, such as batch-normalization and residual-connections, are applicable to the majority of models, tasks, and datasets. We assume that such universal features include Weighted-Residual-Connections (WRC), Cross-Stage-Partial-connections (CSP), Cross mini-Batch Normalization (CmBN), Self-adversarial-training (SAT) and Mish-activation. We use new features: WRC, CSP, CmBN, SAT, Mish activation, Mosaic data augmentation, CmBN, DropBlock regularization, and CIoU loss, and combine some of them to achieve state-of-the-art results: 43.5% AP (65.7% AP50) for the MS COCO dataset at a realtime speed of ~65 FPS on Tesla V100. Source code is at https://github.com/AlexeyAB/darknet","DOI":"10.48550/arXiv.2004.10934","note":"arXiv:2004.10934 [cs]","number":"arXiv:2004.10934","publisher":"arXiv","source":"arXiv.org","title":"YOLOv4: Optimal Speed and Accuracy of Object Detection","title-short":"YOLOv4","URL":"http://arxiv.org/abs/2004.10934","author":[{"family":"Bochkovskiy","given":"Alexey"},{"family":"Wang","given":"Chien-Yao"},{"family":"Liao","given":"Hong-Yuan Mark"}],"accessed":{"date-parts":[["2025",5,26]]},"issued":{"date-parts":[["2020",4,23]]}}}],"schema":"https://github.com/citation-style-language/schema/raw/master/csl-citation.json"} </w:instrText>
      </w:r>
      <w:r w:rsidRPr="006F2D58">
        <w:rPr>
          <w:color w:val="FF0000"/>
          <w:lang w:bidi="en-US"/>
        </w:rPr>
        <w:fldChar w:fldCharType="separate"/>
      </w:r>
      <w:r w:rsidRPr="006F2D58">
        <w:rPr>
          <w:color w:val="FF0000"/>
          <w:lang w:bidi="en-US"/>
        </w:rPr>
        <w:t>[18], [19], [22]</w:t>
      </w:r>
      <w:r w:rsidRPr="006F2D58">
        <w:rPr>
          <w:color w:val="FF0000"/>
        </w:rPr>
        <w:fldChar w:fldCharType="end"/>
      </w:r>
      <w:r w:rsidRPr="006F2D58">
        <w:rPr>
          <w:color w:val="FF0000"/>
          <w:lang w:bidi="en-US"/>
        </w:rPr>
        <w:t xml:space="preserve"> marked a significant point by integrating advanced features like CSPDarknet-53 and </w:t>
      </w:r>
      <w:proofErr w:type="spellStart"/>
      <w:r w:rsidRPr="006F2D58">
        <w:rPr>
          <w:color w:val="FF0000"/>
          <w:lang w:bidi="en-US"/>
        </w:rPr>
        <w:t>PANet</w:t>
      </w:r>
      <w:proofErr w:type="spellEnd"/>
      <w:r w:rsidRPr="006F2D58">
        <w:rPr>
          <w:color w:val="FF0000"/>
          <w:lang w:bidi="en-US"/>
        </w:rPr>
        <w:t xml:space="preserve"> in its architecture with Mish activation, alongside new </w:t>
      </w:r>
      <w:r w:rsidRPr="006F2D58">
        <w:rPr>
          <w:color w:val="FF0000"/>
          <w:lang w:bidi="en-US"/>
        </w:rPr>
        <w:lastRenderedPageBreak/>
        <w:t xml:space="preserve">data augmentation techniques like Mosaic and </w:t>
      </w:r>
      <w:proofErr w:type="spellStart"/>
      <w:r w:rsidRPr="006F2D58">
        <w:rPr>
          <w:color w:val="FF0000"/>
          <w:lang w:bidi="en-US"/>
        </w:rPr>
        <w:t>CutMix</w:t>
      </w:r>
      <w:proofErr w:type="spellEnd"/>
      <w:r w:rsidRPr="006F2D58">
        <w:rPr>
          <w:color w:val="FF0000"/>
          <w:lang w:bidi="en-US"/>
        </w:rPr>
        <w:t xml:space="preserve">, setting new standards for speed and accuracy. Subsequently, YOLOv5 introduced by </w:t>
      </w:r>
      <w:proofErr w:type="spellStart"/>
      <w:r w:rsidRPr="006F2D58">
        <w:rPr>
          <w:color w:val="FF0000"/>
          <w:lang w:bidi="en-US"/>
        </w:rPr>
        <w:t>Ultralytics</w:t>
      </w:r>
      <w:proofErr w:type="spellEnd"/>
      <w:r w:rsidRPr="006F2D58">
        <w:rPr>
          <w:color w:val="FF0000"/>
          <w:lang w:bidi="en-US"/>
        </w:rPr>
        <w:t xml:space="preserve"> </w:t>
      </w:r>
      <w:r w:rsidRPr="006F2D58">
        <w:rPr>
          <w:color w:val="FF0000"/>
          <w:lang w:bidi="en-US"/>
        </w:rPr>
        <w:fldChar w:fldCharType="begin"/>
      </w:r>
      <w:r w:rsidRPr="006F2D58">
        <w:rPr>
          <w:color w:val="FF0000"/>
          <w:lang w:bidi="en-US"/>
        </w:rPr>
        <w:instrText xml:space="preserve"> ADDIN ZOTERO_ITEM CSL_CITATION {"citationID":"KkX2iCsU","properties":{"formattedCitation":"[18], [19], [23]","plainCitation":"[18], [19], [23]","noteIndex":0},"citationItems":[{"id":1439,"uris":["http://zotero.org/users/8619560/items/IGKB3IMS"],"itemData":{"id":1439,"type":"article","abstract":"This review systematically examines the progression of the You Only Look Once (YOLO) object detection algorithms from YOLOv1 to the recently unveiled YOLOv12. Employing a reverse chronological analysis, this study examines the advancements introduced by YOLO algorithms, beginning with YOLOv12 and progressing through YOLO11 (or YOLOv11), YOLOv10, YOLOv9, YOLOv8, and subsequent versions to explore each version's contributions to enhancing speed, detection accuracy, and computational efficiency in real-time object detection. Additionally, this study reviews the alternative versions derived from YOLO architectural advancements of YOLO-NAS, YOLO-X, YOLO-R, DAMO-YOLO, and Gold-YOLO. By detailing the incremental technological advancements in subsequent YOLO versions, this review chronicles the evolution of YOLO, and discusses the challenges and limitations in each of the earlier versions. The evolution signifies a path towards integrating YOLO with multimodal, context-aware, and Artificial General Intelligence (AGI) systems for the next YOLO decade, promising significant implications for future developments in AI-driven applications. (Key terms: YOLOv12, YOLOv12 architecture, YOLOv11, YOLO11, YOLO Review, YOLOv14, YOLOv15, YOLO architecture, YOLOv12 architecture)","DOI":"10.1007/s10462-025-11253-3","note":"arXiv:2406.19407 [cs]","source":"arXiv.org","title":"YOLOv12 to Its Genesis: A Decadal and Comprehensive Review of The You Only Look Once (YOLO) Series","title-short":"YOLOv12 to Its Genesis","URL":"http://arxiv.org/abs/2406.19407","author":[{"family":"Sapkota","given":"Ranjan"},{"family":"Qureshi","given":"Rizwan"},{"family":"Calero","given":"Marco Flores"},{"family":"Badjugar","given":"Chetan"},{"family":"Nepal","given":"Upesh"},{"family":"Poulose","given":"Alwin"},{"family":"Zeno","given":"Peter"},{"family":"Vaddevolu","given":"Uday Bhanu Prakash"},{"family":"Khan","given":"Sheheryar"},{"family":"Shoman","given":"Maged"},{"family":"Yan","given":"Hong"},{"family":"Karkee","given":"Manoj"}],"accessed":{"date-parts":[["2025",5,26]]},"issued":{"date-parts":[["2025",2,21]]}}},{"id":1447,"uris":["http://zotero.org/users/8619560/items/FL9B4B5Z"],"itemData":{"id":1447,"type":"article","abstract":"The YOLO (You Only Look Once) series has been a leading framework in real-time object detection, consistently improving the balance between speed and accuracy. However, integrating attention mechanisms into YOLO has been challenging due to their high computational overhead. YOLOv12 introduces a novel approach that successfully incorporates attention-based enhancements while preserving real-time performance. This paper provides a comprehensive review of YOLOv12's architectural innovations, including Area Attention for computationally efficient self-attention, Residual Efficient Layer Aggregation Networks for improved feature aggregation, and FlashAttention for optimized memory access. Additionally, we benchmark YOLOv12 against prior YOLO versions and competing object detectors, analyzing its improvements in accuracy, inference speed, and computational efficiency. Through this analysis, we demonstrate how YOLOv12 advances real-time object detection by refining the latency-accuracy trade-off and optimizing computational resources.","DOI":"10.48550/arXiv.2504.11995","note":"arXiv:2504.11995 [cs]","number":"arXiv:2504.11995","publisher":"arXiv","source":"arXiv.org","title":"A Review of YOLOv12: Attention-Based Enhancements vs. Previous Versions","title-short":"A Review of YOLOv12","URL":"http://arxiv.org/abs/2504.11995","author":[{"family":"Khanam","given":"Rahima"},{"family":"Hussain","given":"Muhammad"}],"accessed":{"date-parts":[["2025",5,26]]},"issued":{"date-parts":[["2025",4,16]]}}},{"id":1443,"uris":["http://zotero.org/users/8619560/items/GU7G34JD"],"itemData":{"id":1443,"type":"software","title":"Ultralytics YOLO","URL":"https://github.com/ultralytics/ultralytics","author":[{"family":"Jocher","given":"Glenn"},{"family":"Qiu","given":"Jing"}],"issued":{"date-parts":[["2024"]]}}}],"schema":"https://github.com/citation-style-language/schema/raw/master/csl-citation.json"} </w:instrText>
      </w:r>
      <w:r w:rsidRPr="006F2D58">
        <w:rPr>
          <w:color w:val="FF0000"/>
          <w:lang w:bidi="en-US"/>
        </w:rPr>
        <w:fldChar w:fldCharType="separate"/>
      </w:r>
      <w:r w:rsidRPr="006F2D58">
        <w:rPr>
          <w:color w:val="FF0000"/>
          <w:lang w:bidi="en-US"/>
        </w:rPr>
        <w:t>[18], [19], [23]</w:t>
      </w:r>
      <w:r w:rsidRPr="006F2D58">
        <w:rPr>
          <w:color w:val="FF0000"/>
        </w:rPr>
        <w:fldChar w:fldCharType="end"/>
      </w:r>
      <w:r w:rsidRPr="006F2D58">
        <w:rPr>
          <w:color w:val="FF0000"/>
          <w:lang w:bidi="en-US"/>
        </w:rPr>
        <w:t xml:space="preserve">, focused on ease of use and performance, providing a streamlined </w:t>
      </w:r>
      <w:proofErr w:type="spellStart"/>
      <w:r w:rsidRPr="006F2D58">
        <w:rPr>
          <w:color w:val="FF0000"/>
          <w:lang w:bidi="en-US"/>
        </w:rPr>
        <w:t>PyTorch</w:t>
      </w:r>
      <w:proofErr w:type="spellEnd"/>
      <w:r w:rsidRPr="006F2D58">
        <w:rPr>
          <w:color w:val="FF0000"/>
          <w:lang w:bidi="en-US"/>
        </w:rPr>
        <w:t xml:space="preserve">-based framework with improved backbone, neck, and head designs and it also featured an auto-anchor learning which adjusted the sizes of anchors during training. YOLOv6 </w:t>
      </w:r>
      <w:r w:rsidRPr="006F2D58">
        <w:rPr>
          <w:color w:val="FF0000"/>
          <w:lang w:bidi="en-US"/>
        </w:rPr>
        <w:fldChar w:fldCharType="begin"/>
      </w:r>
      <w:r w:rsidRPr="006F2D58">
        <w:rPr>
          <w:color w:val="FF0000"/>
          <w:lang w:bidi="en-US"/>
        </w:rPr>
        <w:instrText xml:space="preserve"> ADDIN ZOTERO_ITEM CSL_CITATION {"citationID":"cfFNAP6A","properties":{"formattedCitation":"[18], [19], [24]","plainCitation":"[18], [19], [24]","noteIndex":0},"citationItems":[{"id":1439,"uris":["http://zotero.org/users/8619560/items/IGKB3IMS"],"itemData":{"id":1439,"type":"article","abstract":"This review systematically examines the progression of the You Only Look Once (YOLO) object detection algorithms from YOLOv1 to the recently unveiled YOLOv12. Employing a reverse chronological analysis, this study examines the advancements introduced by YOLO algorithms, beginning with YOLOv12 and progressing through YOLO11 (or YOLOv11), YOLOv10, YOLOv9, YOLOv8, and subsequent versions to explore each version's contributions to enhancing speed, detection accuracy, and computational efficiency in real-time object detection. Additionally, this study reviews the alternative versions derived from YOLO architectural advancements of YOLO-NAS, YOLO-X, YOLO-R, DAMO-YOLO, and Gold-YOLO. By detailing the incremental technological advancements in subsequent YOLO versions, this review chronicles the evolution of YOLO, and discusses the challenges and limitations in each of the earlier versions. The evolution signifies a path towards integrating YOLO with multimodal, context-aware, and Artificial General Intelligence (AGI) systems for the next YOLO decade, promising significant implications for future developments in AI-driven applications. (Key terms: YOLOv12, YOLOv12 architecture, YOLOv11, YOLO11, YOLO Review, YOLOv14, YOLOv15, YOLO architecture, YOLOv12 architecture)","DOI":"10.1007/s10462-025-11253-3","note":"arXiv:2406.19407 [cs]","source":"arXiv.org","title":"YOLOv12 to Its Genesis: A Decadal and Comprehensive Review of The You Only Look Once (YOLO) Series","title-short":"YOLOv12 to Its Genesis","URL":"http://arxiv.org/abs/2406.19407","author":[{"family":"Sapkota","given":"Ranjan"},{"family":"Qureshi","given":"Rizwan"},{"family":"Calero","given":"Marco Flores"},{"family":"Badjugar","given":"Chetan"},{"family":"Nepal","given":"Upesh"},{"family":"Poulose","given":"Alwin"},{"family":"Zeno","given":"Peter"},{"family":"Vaddevolu","given":"Uday Bhanu Prakash"},{"family":"Khan","given":"Sheheryar"},{"family":"Shoman","given":"Maged"},{"family":"Yan","given":"Hong"},{"family":"Karkee","given":"Manoj"}],"accessed":{"date-parts":[["2025",5,26]]},"issued":{"date-parts":[["2025",2,21]]}}},{"id":1447,"uris":["http://zotero.org/users/8619560/items/FL9B4B5Z"],"itemData":{"id":1447,"type":"article","abstract":"The YOLO (You Only Look Once) series has been a leading framework in real-time object detection, consistently improving the balance between speed and accuracy. However, integrating attention mechanisms into YOLO has been challenging due to their high computational overhead. YOLOv12 introduces a novel approach that successfully incorporates attention-based enhancements while preserving real-time performance. This paper provides a comprehensive review of YOLOv12's architectural innovations, including Area Attention for computationally efficient self-attention, Residual Efficient Layer Aggregation Networks for improved feature aggregation, and FlashAttention for optimized memory access. Additionally, we benchmark YOLOv12 against prior YOLO versions and competing object detectors, analyzing its improvements in accuracy, inference speed, and computational efficiency. Through this analysis, we demonstrate how YOLOv12 advances real-time object detection by refining the latency-accuracy trade-off and optimizing computational resources.","DOI":"10.48550/arXiv.2504.11995","note":"arXiv:2504.11995 [cs]","number":"arXiv:2504.11995","publisher":"arXiv","source":"arXiv.org","title":"A Review of YOLOv12: Attention-Based Enhancements vs. Previous Versions","title-short":"A Review of YOLOv12","URL":"http://arxiv.org/abs/2504.11995","author":[{"family":"Khanam","given":"Rahima"},{"family":"Hussain","given":"Muhammad"}],"accessed":{"date-parts":[["2025",5,26]]},"issued":{"date-parts":[["2025",4,16]]}}},{"id":1464,"uris":["http://zotero.org/users/8619560/items/U2X3VZQU"],"itemData":{"id":1464,"type":"article","abstract":"For years, the YOLO series has been the de facto industry-level standard for efficient object detection. The YOLO community has prospered overwhelmingly to enrich its use in a multitude of hardware platforms and abundant scenarios. In this technical report, we strive to push its limits to the next level, stepping forward with an unwavering mindset for industry application. Considering the diverse requirements for speed and accuracy in the real environment, we extensively examine the up-to-date object detection advancements either from industry or academia. Specifically, we heavily assimilate ideas from recent network design, training strategies, testing techniques, quantization, and optimization methods. On top of this, we integrate our thoughts and practice to build a suite of deployment-ready networks at various scales to accommodate diversified use cases. With the generous permission of YOLO authors, we name it YOLOv6. We also express our warm welcome to users and contributors for further enhancement. For a glimpse of performance, our YOLOv6-N hits 35.9% AP on the COCO dataset at a throughput of 1234 FPS on an NVIDIA Tesla T4 GPU. YOLOv6-S strikes 43.5% AP at 495 FPS, outperforming other mainstream detectors at the same scale~(YOLOv5-S, YOLOX-S, and PPYOLOE-S). Our quantized version of YOLOv6-S even brings a new state-of-the-art 43.3% AP at 869 FPS. Furthermore, YOLOv6-M/L also achieves better accuracy performance (i.e., 49.5%/52.3%) than other detectors with a similar inference speed. We carefully conducted experiments to validate the effectiveness of each component. Our code is made available at https://github.com/meituan/YOLOv6.","DOI":"10.48550/arXiv.2209.02976","note":"arXiv:2209.02976 [cs]","number":"arXiv:2209.02976","publisher":"arXiv","source":"arXiv.org","title":"YOLOv6: A Single-Stage Object Detection Framework for Industrial Applications","title-short":"YOLOv6","URL":"http://arxiv.org/abs/2209.02976","author":[{"family":"Li","given":"Chuyi"},{"family":"Li","given":"Lulu"},{"family":"Jiang","given":"Hongliang"},{"family":"Weng","given":"Kaiheng"},{"family":"Geng","given":"Yifei"},{"family":"Li","given":"Liang"},{"family":"Ke","given":"Zaidan"},{"family":"Li","given":"Qingyuan"},{"family":"Cheng","given":"Meng"},{"family":"Nie","given":"Weiqiang"},{"family":"Li","given":"Yiduo"},{"family":"Zhang","given":"Bo"},{"family":"Liang","given":"Yufei"},{"family":"Zhou","given":"Linyuan"},{"family":"Xu","given":"Xiaoming"},{"family":"Chu","given":"Xiangxiang"},{"family":"Wei","given":"Xiaoming"},{"family":"Wei","given":"Xiaolin"}],"accessed":{"date-parts":[["2025",5,26]]},"issued":{"date-parts":[["2022",9,7]]}}}],"schema":"https://github.com/citation-style-language/schema/raw/master/csl-citation.json"} </w:instrText>
      </w:r>
      <w:r w:rsidRPr="006F2D58">
        <w:rPr>
          <w:color w:val="FF0000"/>
          <w:lang w:bidi="en-US"/>
        </w:rPr>
        <w:fldChar w:fldCharType="separate"/>
      </w:r>
      <w:r w:rsidRPr="006F2D58">
        <w:rPr>
          <w:color w:val="FF0000"/>
          <w:lang w:bidi="en-US"/>
        </w:rPr>
        <w:t>[18], [19], [24]</w:t>
      </w:r>
      <w:r w:rsidRPr="006F2D58">
        <w:rPr>
          <w:color w:val="FF0000"/>
        </w:rPr>
        <w:fldChar w:fldCharType="end"/>
      </w:r>
      <w:r w:rsidRPr="006F2D58">
        <w:rPr>
          <w:color w:val="FF0000"/>
          <w:lang w:bidi="en-US"/>
        </w:rPr>
        <w:t xml:space="preserve"> introduced a novel backbone to the YOLO architectures, </w:t>
      </w:r>
      <w:proofErr w:type="spellStart"/>
      <w:r w:rsidRPr="006F2D58">
        <w:rPr>
          <w:color w:val="FF0000"/>
          <w:lang w:bidi="en-US"/>
        </w:rPr>
        <w:t>EfficientRep</w:t>
      </w:r>
      <w:proofErr w:type="spellEnd"/>
      <w:r w:rsidRPr="006F2D58">
        <w:rPr>
          <w:color w:val="FF0000"/>
          <w:lang w:bidi="en-US"/>
        </w:rPr>
        <w:t xml:space="preserve"> with </w:t>
      </w:r>
      <w:proofErr w:type="spellStart"/>
      <w:r w:rsidRPr="006F2D58">
        <w:rPr>
          <w:color w:val="FF0000"/>
          <w:lang w:bidi="en-US"/>
        </w:rPr>
        <w:t>RepOptimizer</w:t>
      </w:r>
      <w:proofErr w:type="spellEnd"/>
      <w:r w:rsidRPr="006F2D58">
        <w:rPr>
          <w:color w:val="FF0000"/>
          <w:lang w:bidi="en-US"/>
        </w:rPr>
        <w:t xml:space="preserve"> focusing on efficiency. YOLOv7 </w:t>
      </w:r>
      <w:r w:rsidRPr="006F2D58">
        <w:rPr>
          <w:color w:val="FF0000"/>
          <w:lang w:bidi="en-US"/>
        </w:rPr>
        <w:fldChar w:fldCharType="begin"/>
      </w:r>
      <w:r w:rsidRPr="006F2D58">
        <w:rPr>
          <w:color w:val="FF0000"/>
          <w:lang w:bidi="en-US"/>
        </w:rPr>
        <w:instrText xml:space="preserve"> ADDIN ZOTERO_ITEM CSL_CITATION {"citationID":"A5eyNYzF","properties":{"formattedCitation":"[18], [19], [25]","plainCitation":"[18], [19], [25]","noteIndex":0},"citationItems":[{"id":1439,"uris":["http://zotero.org/users/8619560/items/IGKB3IMS"],"itemData":{"id":1439,"type":"article","abstract":"This review systematically examines the progression of the You Only Look Once (YOLO) object detection algorithms from YOLOv1 to the recently unveiled YOLOv12. Employing a reverse chronological analysis, this study examines the advancements introduced by YOLO algorithms, beginning with YOLOv12 and progressing through YOLO11 (or YOLOv11), YOLOv10, YOLOv9, YOLOv8, and subsequent versions to explore each version's contributions to enhancing speed, detection accuracy, and computational efficiency in real-time object detection. Additionally, this study reviews the alternative versions derived from YOLO architectural advancements of YOLO-NAS, YOLO-X, YOLO-R, DAMO-YOLO, and Gold-YOLO. By detailing the incremental technological advancements in subsequent YOLO versions, this review chronicles the evolution of YOLO, and discusses the challenges and limitations in each of the earlier versions. The evolution signifies a path towards integrating YOLO with multimodal, context-aware, and Artificial General Intelligence (AGI) systems for the next YOLO decade, promising significant implications for future developments in AI-driven applications. (Key terms: YOLOv12, YOLOv12 architecture, YOLOv11, YOLO11, YOLO Review, YOLOv14, YOLOv15, YOLO architecture, YOLOv12 architecture)","DOI":"10.1007/s10462-025-11253-3","note":"arXiv:2406.19407 [cs]","source":"arXiv.org","title":"YOLOv12 to Its Genesis: A Decadal and Comprehensive Review of The You Only Look Once (YOLO) Series","title-short":"YOLOv12 to Its Genesis","URL":"http://arxiv.org/abs/2406.19407","author":[{"family":"Sapkota","given":"Ranjan"},{"family":"Qureshi","given":"Rizwan"},{"family":"Calero","given":"Marco Flores"},{"family":"Badjugar","given":"Chetan"},{"family":"Nepal","given":"Upesh"},{"family":"Poulose","given":"Alwin"},{"family":"Zeno","given":"Peter"},{"family":"Vaddevolu","given":"Uday Bhanu Prakash"},{"family":"Khan","given":"Sheheryar"},{"family":"Shoman","given":"Maged"},{"family":"Yan","given":"Hong"},{"family":"Karkee","given":"Manoj"}],"accessed":{"date-parts":[["2025",5,26]]},"issued":{"date-parts":[["2025",2,21]]}}},{"id":1447,"uris":["http://zotero.org/users/8619560/items/FL9B4B5Z"],"itemData":{"id":1447,"type":"article","abstract":"The YOLO (You Only Look Once) series has been a leading framework in real-time object detection, consistently improving the balance between speed and accuracy. However, integrating attention mechanisms into YOLO has been challenging due to their high computational overhead. YOLOv12 introduces a novel approach that successfully incorporates attention-based enhancements while preserving real-time performance. This paper provides a comprehensive review of YOLOv12's architectural innovations, including Area Attention for computationally efficient self-attention, Residual Efficient Layer Aggregation Networks for improved feature aggregation, and FlashAttention for optimized memory access. Additionally, we benchmark YOLOv12 against prior YOLO versions and competing object detectors, analyzing its improvements in accuracy, inference speed, and computational efficiency. Through this analysis, we demonstrate how YOLOv12 advances real-time object detection by refining the latency-accuracy trade-off and optimizing computational resources.","DOI":"10.48550/arXiv.2504.11995","note":"arXiv:2504.11995 [cs]","number":"arXiv:2504.11995","publisher":"arXiv","source":"arXiv.org","title":"A Review of YOLOv12: Attention-Based Enhancements vs. Previous Versions","title-short":"A Review of YOLOv12","URL":"http://arxiv.org/abs/2504.11995","author":[{"family":"Khanam","given":"Rahima"},{"family":"Hussain","given":"Muhammad"}],"accessed":{"date-parts":[["2025",5,26]]},"issued":{"date-parts":[["2025",4,16]]}}},{"id":1468,"uris":["http://zotero.org/users/8619560/items/PKYUS9RT"],"itemData":{"id":1468,"type":"paper-conference","abstract":"Real-time object detection is one of the most important research topics in computer vision. As new approaches regarding architecture optimization and training optimization are continually being developed, we have found two research topics that have spawned when dealing with these latest state-of-the-art methods. To address the topics, we propose a trainable bag-of-freebies oriented solution. We combine the flexible and efficient training tools with the proposed architecture and the compound scaling method. YOLOv7 surpasses all known object detectors in both speed and accuracy in the range from 5 FPS to 120 FPS and has the highest accuracy 56.8% AP among all known real-time object detectors with 30 FPS or higher on GPU V100. Source code is released in https://github.com/WongKinYiu/yolov7.","container-title":"2023 IEEE/CVF Conference on Computer Vision and Pattern Recognition (CVPR)","DOI":"10.1109/CVPR52729.2023.00721","event-title":"2023 IEEE/CVF Conference on Computer Vision and Pattern Recognition (CVPR)","note":"ISSN: 2575-7075","page":"7464-7475","source":"IEEE Xplore","title":"YOLOv7: Trainable Bag-of-Freebies Sets New State-of-the-Art for Real-Time Object Detectors","title-short":"YOLOv7","URL":"https://ieeexplore.ieee.org/document/10204762","author":[{"family":"Wang","given":"Chien-Yao"},{"family":"Bochkovskiy","given":"Alexey"},{"family":"Liao","given":"Hong-Yuan Mark"}],"accessed":{"date-parts":[["2025",5,26]]},"issued":{"date-parts":[["2023",6]]}}}],"schema":"https://github.com/citation-style-language/schema/raw/master/csl-citation.json"} </w:instrText>
      </w:r>
      <w:r w:rsidRPr="006F2D58">
        <w:rPr>
          <w:color w:val="FF0000"/>
          <w:lang w:bidi="en-US"/>
        </w:rPr>
        <w:fldChar w:fldCharType="separate"/>
      </w:r>
      <w:r w:rsidRPr="006F2D58">
        <w:rPr>
          <w:color w:val="FF0000"/>
          <w:lang w:bidi="en-US"/>
        </w:rPr>
        <w:t>[18], [19], [25]</w:t>
      </w:r>
      <w:r w:rsidRPr="006F2D58">
        <w:rPr>
          <w:color w:val="FF0000"/>
        </w:rPr>
        <w:fldChar w:fldCharType="end"/>
      </w:r>
      <w:r w:rsidRPr="006F2D58">
        <w:rPr>
          <w:color w:val="FF0000"/>
          <w:lang w:bidi="en-US"/>
        </w:rPr>
        <w:t xml:space="preserve"> brought in a trainable bag-of-freebies and the Extended Efficient Layer Aggregation Network (E-ELAN) which achieved increased efficiency. YOLOv8 </w:t>
      </w:r>
      <w:r w:rsidRPr="006F2D58">
        <w:rPr>
          <w:color w:val="FF0000"/>
          <w:lang w:bidi="en-US"/>
        </w:rPr>
        <w:fldChar w:fldCharType="begin"/>
      </w:r>
      <w:r w:rsidRPr="006F2D58">
        <w:rPr>
          <w:color w:val="FF0000"/>
          <w:lang w:bidi="en-US"/>
        </w:rPr>
        <w:instrText xml:space="preserve"> ADDIN ZOTERO_ITEM CSL_CITATION {"citationID":"XioXOs4F","properties":{"formattedCitation":"[18], [19], [23]","plainCitation":"[18], [19], [23]","noteIndex":0},"citationItems":[{"id":1439,"uris":["http://zotero.org/users/8619560/items/IGKB3IMS"],"itemData":{"id":1439,"type":"article","abstract":"This review systematically examines the progression of the You Only Look Once (YOLO) object detection algorithms from YOLOv1 to the recently unveiled YOLOv12. Employing a reverse chronological analysis, this study examines the advancements introduced by YOLO algorithms, beginning with YOLOv12 and progressing through YOLO11 (or YOLOv11), YOLOv10, YOLOv9, YOLOv8, and subsequent versions to explore each version's contributions to enhancing speed, detection accuracy, and computational efficiency in real-time object detection. Additionally, this study reviews the alternative versions derived from YOLO architectural advancements of YOLO-NAS, YOLO-X, YOLO-R, DAMO-YOLO, and Gold-YOLO. By detailing the incremental technological advancements in subsequent YOLO versions, this review chronicles the evolution of YOLO, and discusses the challenges and limitations in each of the earlier versions. The evolution signifies a path towards integrating YOLO with multimodal, context-aware, and Artificial General Intelligence (AGI) systems for the next YOLO decade, promising significant implications for future developments in AI-driven applications. (Key terms: YOLOv12, YOLOv12 architecture, YOLOv11, YOLO11, YOLO Review, YOLOv14, YOLOv15, YOLO architecture, YOLOv12 architecture)","DOI":"10.1007/s10462-025-11253-3","note":"arXiv:2406.19407 [cs]","source":"arXiv.org","title":"YOLOv12 to Its Genesis: A Decadal and Comprehensive Review of The You Only Look Once (YOLO) Series","title-short":"YOLOv12 to Its Genesis","URL":"http://arxiv.org/abs/2406.19407","author":[{"family":"Sapkota","given":"Ranjan"},{"family":"Qureshi","given":"Rizwan"},{"family":"Calero","given":"Marco Flores"},{"family":"Badjugar","given":"Chetan"},{"family":"Nepal","given":"Upesh"},{"family":"Poulose","given":"Alwin"},{"family":"Zeno","given":"Peter"},{"family":"Vaddevolu","given":"Uday Bhanu Prakash"},{"family":"Khan","given":"Sheheryar"},{"family":"Shoman","given":"Maged"},{"family":"Yan","given":"Hong"},{"family":"Karkee","given":"Manoj"}],"accessed":{"date-parts":[["2025",5,26]]},"issued":{"date-parts":[["2025",2,21]]}}},{"id":1447,"uris":["http://zotero.org/users/8619560/items/FL9B4B5Z"],"itemData":{"id":1447,"type":"article","abstract":"The YOLO (You Only Look Once) series has been a leading framework in real-time object detection, consistently improving the balance between speed and accuracy. However, integrating attention mechanisms into YOLO has been challenging due to their high computational overhead. YOLOv12 introduces a novel approach that successfully incorporates attention-based enhancements while preserving real-time performance. This paper provides a comprehensive review of YOLOv12's architectural innovations, including Area Attention for computationally efficient self-attention, Residual Efficient Layer Aggregation Networks for improved feature aggregation, and FlashAttention for optimized memory access. Additionally, we benchmark YOLOv12 against prior YOLO versions and competing object detectors, analyzing its improvements in accuracy, inference speed, and computational efficiency. Through this analysis, we demonstrate how YOLOv12 advances real-time object detection by refining the latency-accuracy trade-off and optimizing computational resources.","DOI":"10.48550/arXiv.2504.11995","note":"arXiv:2504.11995 [cs]","number":"arXiv:2504.11995","publisher":"arXiv","source":"arXiv.org","title":"A Review of YOLOv12: Attention-Based Enhancements vs. Previous Versions","title-short":"A Review of YOLOv12","URL":"http://arxiv.org/abs/2504.11995","author":[{"family":"Khanam","given":"Rahima"},{"family":"Hussain","given":"Muhammad"}],"accessed":{"date-parts":[["2025",5,26]]},"issued":{"date-parts":[["2025",4,16]]}}},{"id":1443,"uris":["http://zotero.org/users/8619560/items/GU7G34JD"],"itemData":{"id":1443,"type":"software","title":"Ultralytics YOLO","URL":"https://github.com/ultralytics/ultralytics","author":[{"family":"Jocher","given":"Glenn"},{"family":"Qiu","given":"Jing"}],"issued":{"date-parts":[["2024"]]}}}],"schema":"https://github.com/citation-style-language/schema/raw/master/csl-citation.json"} </w:instrText>
      </w:r>
      <w:r w:rsidRPr="006F2D58">
        <w:rPr>
          <w:color w:val="FF0000"/>
          <w:lang w:bidi="en-US"/>
        </w:rPr>
        <w:fldChar w:fldCharType="separate"/>
      </w:r>
      <w:r w:rsidRPr="006F2D58">
        <w:rPr>
          <w:color w:val="FF0000"/>
          <w:lang w:bidi="en-US"/>
        </w:rPr>
        <w:t>[18], [19], [23]</w:t>
      </w:r>
      <w:r w:rsidRPr="006F2D58">
        <w:rPr>
          <w:color w:val="FF0000"/>
        </w:rPr>
        <w:fldChar w:fldCharType="end"/>
      </w:r>
      <w:r w:rsidRPr="006F2D58">
        <w:rPr>
          <w:color w:val="FF0000"/>
          <w:lang w:bidi="en-US"/>
        </w:rPr>
        <w:t xml:space="preserve">, also from </w:t>
      </w:r>
      <w:proofErr w:type="spellStart"/>
      <w:r w:rsidRPr="006F2D58">
        <w:rPr>
          <w:color w:val="FF0000"/>
          <w:lang w:bidi="en-US"/>
        </w:rPr>
        <w:t>Ultralytics</w:t>
      </w:r>
      <w:proofErr w:type="spellEnd"/>
      <w:r w:rsidRPr="006F2D58">
        <w:rPr>
          <w:color w:val="FF0000"/>
          <w:lang w:bidi="en-US"/>
        </w:rPr>
        <w:t xml:space="preserve"> </w:t>
      </w:r>
      <w:r w:rsidRPr="006F2D58">
        <w:rPr>
          <w:color w:val="FF0000"/>
          <w:lang w:bidi="en-US"/>
        </w:rPr>
        <w:fldChar w:fldCharType="begin"/>
      </w:r>
      <w:r w:rsidRPr="006F2D58">
        <w:rPr>
          <w:color w:val="FF0000"/>
          <w:lang w:bidi="en-US"/>
        </w:rPr>
        <w:instrText xml:space="preserve"> ADDIN ZOTERO_ITEM CSL_CITATION {"citationID":"0QgsX4Uv","properties":{"formattedCitation":"[23]","plainCitation":"[23]","noteIndex":0},"citationItems":[{"id":1443,"uris":["http://zotero.org/users/8619560/items/GU7G34JD"],"itemData":{"id":1443,"type":"software","title":"Ultralytics YOLO","URL":"https://github.com/ultralytics/ultralytics","author":[{"family":"Jocher","given":"Glenn"},{"family":"Qiu","given":"Jing"}],"issued":{"date-parts":[["2024"]]}}}],"schema":"https://github.com/citation-style-language/schema/raw/master/csl-citation.json"} </w:instrText>
      </w:r>
      <w:r w:rsidRPr="006F2D58">
        <w:rPr>
          <w:color w:val="FF0000"/>
          <w:lang w:bidi="en-US"/>
        </w:rPr>
        <w:fldChar w:fldCharType="separate"/>
      </w:r>
      <w:r w:rsidRPr="006F2D58">
        <w:rPr>
          <w:color w:val="FF0000"/>
          <w:lang w:bidi="en-US"/>
        </w:rPr>
        <w:t>[23]</w:t>
      </w:r>
      <w:r w:rsidRPr="006F2D58">
        <w:rPr>
          <w:color w:val="FF0000"/>
        </w:rPr>
        <w:fldChar w:fldCharType="end"/>
      </w:r>
      <w:r w:rsidRPr="006F2D58">
        <w:rPr>
          <w:color w:val="FF0000"/>
          <w:lang w:bidi="en-US"/>
        </w:rPr>
        <w:t xml:space="preserve">, refined the architecture with the C2f module and transitioned to an anchor-free detection allowing for more specialized and simpler detection. YOLOv9 </w:t>
      </w:r>
      <w:r w:rsidRPr="006F2D58">
        <w:rPr>
          <w:color w:val="FF0000"/>
          <w:lang w:bidi="en-US"/>
        </w:rPr>
        <w:fldChar w:fldCharType="begin"/>
      </w:r>
      <w:r w:rsidRPr="006F2D58">
        <w:rPr>
          <w:color w:val="FF0000"/>
          <w:lang w:bidi="en-US"/>
        </w:rPr>
        <w:instrText xml:space="preserve"> ADDIN ZOTERO_ITEM CSL_CITATION {"citationID":"vBP1eLuo","properties":{"formattedCitation":"[18], [19], [26]","plainCitation":"[18], [19], [26]","noteIndex":0},"citationItems":[{"id":1439,"uris":["http://zotero.org/users/8619560/items/IGKB3IMS"],"itemData":{"id":1439,"type":"article","abstract":"This review systematically examines the progression of the You Only Look Once (YOLO) object detection algorithms from YOLOv1 to the recently unveiled YOLOv12. Employing a reverse chronological analysis, this study examines the advancements introduced by YOLO algorithms, beginning with YOLOv12 and progressing through YOLO11 (or YOLOv11), YOLOv10, YOLOv9, YOLOv8, and subsequent versions to explore each version's contributions to enhancing speed, detection accuracy, and computational efficiency in real-time object detection. Additionally, this study reviews the alternative versions derived from YOLO architectural advancements of YOLO-NAS, YOLO-X, YOLO-R, DAMO-YOLO, and Gold-YOLO. By detailing the incremental technological advancements in subsequent YOLO versions, this review chronicles the evolution of YOLO, and discusses the challenges and limitations in each of the earlier versions. The evolution signifies a path towards integrating YOLO with multimodal, context-aware, and Artificial General Intelligence (AGI) systems for the next YOLO decade, promising significant implications for future developments in AI-driven applications. (Key terms: YOLOv12, YOLOv12 architecture, YOLOv11, YOLO11, YOLO Review, YOLOv14, YOLOv15, YOLO architecture, YOLOv12 architecture)","DOI":"10.1007/s10462-025-11253-3","note":"arXiv:2406.19407 [cs]","source":"arXiv.org","title":"YOLOv12 to Its Genesis: A Decadal and Comprehensive Review of The You Only Look Once (YOLO) Series","title-short":"YOLOv12 to Its Genesis","URL":"http://arxiv.org/abs/2406.19407","author":[{"family":"Sapkota","given":"Ranjan"},{"family":"Qureshi","given":"Rizwan"},{"family":"Calero","given":"Marco Flores"},{"family":"Badjugar","given":"Chetan"},{"family":"Nepal","given":"Upesh"},{"family":"Poulose","given":"Alwin"},{"family":"Zeno","given":"Peter"},{"family":"Vaddevolu","given":"Uday Bhanu Prakash"},{"family":"Khan","given":"Sheheryar"},{"family":"Shoman","given":"Maged"},{"family":"Yan","given":"Hong"},{"family":"Karkee","given":"Manoj"}],"accessed":{"date-parts":[["2025",5,26]]},"issued":{"date-parts":[["2025",2,21]]}}},{"id":1447,"uris":["http://zotero.org/users/8619560/items/FL9B4B5Z"],"itemData":{"id":1447,"type":"article","abstract":"The YOLO (You Only Look Once) series has been a leading framework in real-time object detection, consistently improving the balance between speed and accuracy. However, integrating attention mechanisms into YOLO has been challenging due to their high computational overhead. YOLOv12 introduces a novel approach that successfully incorporates attention-based enhancements while preserving real-time performance. This paper provides a comprehensive review of YOLOv12's architectural innovations, including Area Attention for computationally efficient self-attention, Residual Efficient Layer Aggregation Networks for improved feature aggregation, and FlashAttention for optimized memory access. Additionally, we benchmark YOLOv12 against prior YOLO versions and competing object detectors, analyzing its improvements in accuracy, inference speed, and computational efficiency. Through this analysis, we demonstrate how YOLOv12 advances real-time object detection by refining the latency-accuracy trade-off and optimizing computational resources.","DOI":"10.48550/arXiv.2504.11995","note":"arXiv:2504.11995 [cs]","number":"arXiv:2504.11995","publisher":"arXiv","source":"arXiv.org","title":"A Review of YOLOv12: Attention-Based Enhancements vs. Previous Versions","title-short":"A Review of YOLOv12","URL":"http://arxiv.org/abs/2504.11995","author":[{"family":"Khanam","given":"Rahima"},{"family":"Hussain","given":"Muhammad"}],"accessed":{"date-parts":[["2025",5,26]]},"issued":{"date-parts":[["2025",4,16]]}}},{"id":1472,"uris":["http://zotero.org/users/8619560/items/SEGFNZMS"],"itemData":{"id":1472,"type":"article","abstract":"Today's deep learning methods focus on how to design the most appropriate objective functions so that the prediction results of the model can be closest to the ground truth. Meanwhile, an appropriate architecture that can facilitate acquisition of enough information for prediction has to be designed. Existing methods ignore a fact that when input data undergoes layer-by-layer feature extraction and spatial transformation, large amount of information will be lost. This paper will delve into the important issues of data loss when data is transmitted through deep networks, namely information bottleneck and reversible functions. We proposed the concept of programmable gradient information (PGI) to cope with the various changes required by deep networks to achieve multiple objectives. PGI can provide complete input information for the target task to calculate objective function, so that reliable gradient information can be obtained to update network weights. In addition, a new lightweight network architecture -- Generalized Efficient Layer Aggregation Network (GELAN), based on gradient path planning is designed. GELAN's architecture confirms that PGI has gained superior results on lightweight models. We verified the proposed GELAN and PGI on MS COCO dataset based object detection. The results show that GELAN only uses conventional convolution operators to achieve better parameter utilization than the state-of-the-art methods developed based on depth-wise convolution. PGI can be used for variety of models from lightweight to large. It can be used to obtain complete information, so that train-from-scratch models can achieve better results than state-of-the-art models pre-trained using large datasets, the comparison results are shown in Figure 1. The source codes are at: https://github.com/WongKinYiu/yolov9.","DOI":"10.48550/arXiv.2402.13616","note":"arXiv:2402.13616 [cs]","number":"arXiv:2402.13616","publisher":"arXiv","source":"arXiv.org","title":"YOLOv9: Learning What You Want to Learn Using Programmable Gradient Information","title-short":"YOLOv9","URL":"http://arxiv.org/abs/2402.13616","author":[{"family":"Wang","given":"Chien-Yao"},{"family":"Yeh","given":"I.-Hau"},{"family":"Liao","given":"Hong-Yuan Mark"}],"accessed":{"date-parts":[["2025",5,26]]},"issued":{"date-parts":[["2024",2,29]]}}}],"schema":"https://github.com/citation-style-language/schema/raw/master/csl-citation.json"} </w:instrText>
      </w:r>
      <w:r w:rsidRPr="006F2D58">
        <w:rPr>
          <w:color w:val="FF0000"/>
          <w:lang w:bidi="en-US"/>
        </w:rPr>
        <w:fldChar w:fldCharType="separate"/>
      </w:r>
      <w:r w:rsidRPr="006F2D58">
        <w:rPr>
          <w:color w:val="FF0000"/>
          <w:lang w:bidi="en-US"/>
        </w:rPr>
        <w:t>[18], [19], [26]</w:t>
      </w:r>
      <w:r w:rsidRPr="006F2D58">
        <w:rPr>
          <w:color w:val="FF0000"/>
        </w:rPr>
        <w:fldChar w:fldCharType="end"/>
      </w:r>
      <w:r w:rsidRPr="006F2D58">
        <w:rPr>
          <w:color w:val="FF0000"/>
          <w:lang w:bidi="en-US"/>
        </w:rPr>
        <w:t xml:space="preserve"> addressed information degradation in deep networks by introducing the Generalized Efficient Layer Aggregation Network (GELAN) architecture and Programmable Gradient Information (PGI). YOLOv10 </w:t>
      </w:r>
      <w:r w:rsidRPr="006F2D58">
        <w:rPr>
          <w:color w:val="FF0000"/>
          <w:lang w:bidi="en-US"/>
        </w:rPr>
        <w:fldChar w:fldCharType="begin"/>
      </w:r>
      <w:r w:rsidRPr="006F2D58">
        <w:rPr>
          <w:color w:val="FF0000"/>
          <w:lang w:bidi="en-US"/>
        </w:rPr>
        <w:instrText xml:space="preserve"> ADDIN ZOTERO_ITEM CSL_CITATION {"citationID":"oblE8jdc","properties":{"formattedCitation":"[18], [19], [27]","plainCitation":"[18], [19], [27]","noteIndex":0},"citationItems":[{"id":1439,"uris":["http://zotero.org/users/8619560/items/IGKB3IMS"],"itemData":{"id":1439,"type":"article","abstract":"This review systematically examines the progression of the You Only Look Once (YOLO) object detection algorithms from YOLOv1 to the recently unveiled YOLOv12. Employing a reverse chronological analysis, this study examines the advancements introduced by YOLO algorithms, beginning with YOLOv12 and progressing through YOLO11 (or YOLOv11), YOLOv10, YOLOv9, YOLOv8, and subsequent versions to explore each version's contributions to enhancing speed, detection accuracy, and computational efficiency in real-time object detection. Additionally, this study reviews the alternative versions derived from YOLO architectural advancements of YOLO-NAS, YOLO-X, YOLO-R, DAMO-YOLO, and Gold-YOLO. By detailing the incremental technological advancements in subsequent YOLO versions, this review chronicles the evolution of YOLO, and discusses the challenges and limitations in each of the earlier versions. The evolution signifies a path towards integrating YOLO with multimodal, context-aware, and Artificial General Intelligence (AGI) systems for the next YOLO decade, promising significant implications for future developments in AI-driven applications. (Key terms: YOLOv12, YOLOv12 architecture, YOLOv11, YOLO11, YOLO Review, YOLOv14, YOLOv15, YOLO architecture, YOLOv12 architecture)","DOI":"10.1007/s10462-025-11253-3","note":"arXiv:2406.19407 [cs]","source":"arXiv.org","title":"YOLOv12 to Its Genesis: A Decadal and Comprehensive Review of The You Only Look Once (YOLO) Series","title-short":"YOLOv12 to Its Genesis","URL":"http://arxiv.org/abs/2406.19407","author":[{"family":"Sapkota","given":"Ranjan"},{"family":"Qureshi","given":"Rizwan"},{"family":"Calero","given":"Marco Flores"},{"family":"Badjugar","given":"Chetan"},{"family":"Nepal","given":"Upesh"},{"family":"Poulose","given":"Alwin"},{"family":"Zeno","given":"Peter"},{"family":"Vaddevolu","given":"Uday Bhanu Prakash"},{"family":"Khan","given":"Sheheryar"},{"family":"Shoman","given":"Maged"},{"family":"Yan","given":"Hong"},{"family":"Karkee","given":"Manoj"}],"accessed":{"date-parts":[["2025",5,26]]},"issued":{"date-parts":[["2025",2,21]]}}},{"id":1447,"uris":["http://zotero.org/users/8619560/items/FL9B4B5Z"],"itemData":{"id":1447,"type":"article","abstract":"The YOLO (You Only Look Once) series has been a leading framework in real-time object detection, consistently improving the balance between speed and accuracy. However, integrating attention mechanisms into YOLO has been challenging due to their high computational overhead. YOLOv12 introduces a novel approach that successfully incorporates attention-based enhancements while preserving real-time performance. This paper provides a comprehensive review of YOLOv12's architectural innovations, including Area Attention for computationally efficient self-attention, Residual Efficient Layer Aggregation Networks for improved feature aggregation, and FlashAttention for optimized memory access. Additionally, we benchmark YOLOv12 against prior YOLO versions and competing object detectors, analyzing its improvements in accuracy, inference speed, and computational efficiency. Through this analysis, we demonstrate how YOLOv12 advances real-time object detection by refining the latency-accuracy trade-off and optimizing computational resources.","DOI":"10.48550/arXiv.2504.11995","note":"arXiv:2504.11995 [cs]","number":"arXiv:2504.11995","publisher":"arXiv","source":"arXiv.org","title":"A Review of YOLOv12: Attention-Based Enhancements vs. Previous Versions","title-short":"A Review of YOLOv12","URL":"http://arxiv.org/abs/2504.11995","author":[{"family":"Khanam","given":"Rahima"},{"family":"Hussain","given":"Muhammad"}],"accessed":{"date-parts":[["2025",5,26]]},"issued":{"date-parts":[["2025",4,16]]}}},{"id":1471,"uris":["http://zotero.org/users/8619560/items/QDTGKR2Q"],"itemData":{"id":1471,"type":"article","abstract":"Over the past years, YOLOs have emerged as the predominant paradigm in the field of real-time object detection owing to their effective balance between computational cost and detection performance. Researchers have explored the architectural designs, optimization objectives, data augmentation strategies, and others for YOLOs, achieving notable progress. However, the reliance on the non-maximum suppression (NMS) for post-processing hampers the end-to-end deployment of YOLOs and adversely impacts the inference latency. Besides, the design of various components in YOLOs lacks the comprehensive and thorough inspection, resulting in noticeable computational redundancy and limiting the model's capability. It renders the suboptimal efficiency, along with considerable potential for performance improvements. In this work, we aim to further advance the performance-efficiency boundary of YOLOs from both the post-processing and model architecture. To this end, we first present the consistent dual assignments for NMS-free training of YOLOs, which brings competitive performance and low inference latency simultaneously. Moreover, we introduce the holistic efficiency-accuracy driven model design strategy for YOLOs. We comprehensively optimize various components of YOLOs from both efficiency and accuracy perspectives, which greatly reduces the computational overhead and enhances the capability. The outcome of our effort is a new generation of YOLO series for real-time end-to-end object detection, dubbed YOLOv10. Extensive experiments show that YOLOv10 achieves state-of-the-art performance and efficiency across various model scales. For example, our YOLOv10-S is 1.8$\\times$ faster than RT-DETR-R18 under the similar AP on COCO, meanwhile enjoying 2.8$\\times$ smaller number of parameters and FLOPs. Compared with YOLOv9-C, YOLOv10-B has 46\\% less latency and 25\\% fewer parameters for the same performance.","DOI":"10.48550/arXiv.2405.14458","note":"arXiv:2405.14458 [cs]","number":"arXiv:2405.14458","publisher":"arXiv","source":"arXiv.org","title":"YOLOv10: Real-Time End-to-End Object Detection","title-short":"YOLOv10","URL":"http://arxiv.org/abs/2405.14458","author":[{"family":"Wang","given":"Ao"},{"family":"Chen","given":"Hui"},{"family":"Liu","given":"Lihao"},{"family":"Chen","given":"Kai"},{"family":"Lin","given":"Zijia"},{"family":"Han","given":"Jungong"},{"family":"Ding","given":"Guiguang"}],"accessed":{"date-parts":[["2025",5,26]]},"issued":{"date-parts":[["2024",10,30]]}}}],"schema":"https://github.com/citation-style-language/schema/raw/master/csl-citation.json"} </w:instrText>
      </w:r>
      <w:r w:rsidRPr="006F2D58">
        <w:rPr>
          <w:color w:val="FF0000"/>
          <w:lang w:bidi="en-US"/>
        </w:rPr>
        <w:fldChar w:fldCharType="separate"/>
      </w:r>
      <w:r w:rsidRPr="006F2D58">
        <w:rPr>
          <w:color w:val="FF0000"/>
          <w:lang w:bidi="en-US"/>
        </w:rPr>
        <w:t>[18], [19], [27]</w:t>
      </w:r>
      <w:r w:rsidRPr="006F2D58">
        <w:rPr>
          <w:color w:val="FF0000"/>
        </w:rPr>
        <w:fldChar w:fldCharType="end"/>
      </w:r>
      <w:r w:rsidRPr="006F2D58">
        <w:rPr>
          <w:color w:val="FF0000"/>
          <w:lang w:bidi="en-US"/>
        </w:rPr>
        <w:t xml:space="preserve"> achieved remarkable real-time efficiency by eliminating non-maximum suppression (NMS) and implementing a dual assignment strategy, along with architectural innovations like lightweight classification heads. The latest before YOLOv12, YOLOv11 </w:t>
      </w:r>
      <w:r w:rsidRPr="006F2D58">
        <w:rPr>
          <w:color w:val="FF0000"/>
          <w:lang w:bidi="en-US"/>
        </w:rPr>
        <w:fldChar w:fldCharType="begin"/>
      </w:r>
      <w:r w:rsidRPr="006F2D58">
        <w:rPr>
          <w:color w:val="FF0000"/>
          <w:lang w:bidi="en-US"/>
        </w:rPr>
        <w:instrText xml:space="preserve"> ADDIN ZOTERO_ITEM CSL_CITATION {"citationID":"MAxi98bY","properties":{"formattedCitation":"[18], [19], [23]","plainCitation":"[18], [19], [23]","noteIndex":0},"citationItems":[{"id":1439,"uris":["http://zotero.org/users/8619560/items/IGKB3IMS"],"itemData":{"id":1439,"type":"article","abstract":"This review systematically examines the progression of the You Only Look Once (YOLO) object detection algorithms from YOLOv1 to the recently unveiled YOLOv12. Employing a reverse chronological analysis, this study examines the advancements introduced by YOLO algorithms, beginning with YOLOv12 and progressing through YOLO11 (or YOLOv11), YOLOv10, YOLOv9, YOLOv8, and subsequent versions to explore each version's contributions to enhancing speed, detection accuracy, and computational efficiency in real-time object detection. Additionally, this study reviews the alternative versions derived from YOLO architectural advancements of YOLO-NAS, YOLO-X, YOLO-R, DAMO-YOLO, and Gold-YOLO. By detailing the incremental technological advancements in subsequent YOLO versions, this review chronicles the evolution of YOLO, and discusses the challenges and limitations in each of the earlier versions. The evolution signifies a path towards integrating YOLO with multimodal, context-aware, and Artificial General Intelligence (AGI) systems for the next YOLO decade, promising significant implications for future developments in AI-driven applications. (Key terms: YOLOv12, YOLOv12 architecture, YOLOv11, YOLO11, YOLO Review, YOLOv14, YOLOv15, YOLO architecture, YOLOv12 architecture)","DOI":"10.1007/s10462-025-11253-3","note":"arXiv:2406.19407 [cs]","source":"arXiv.org","title":"YOLOv12 to Its Genesis: A Decadal and Comprehensive Review of The You Only Look Once (YOLO) Series","title-short":"YOLOv12 to Its Genesis","URL":"http://arxiv.org/abs/2406.19407","author":[{"family":"Sapkota","given":"Ranjan"},{"family":"Qureshi","given":"Rizwan"},{"family":"Calero","given":"Marco Flores"},{"family":"Badjugar","given":"Chetan"},{"family":"Nepal","given":"Upesh"},{"family":"Poulose","given":"Alwin"},{"family":"Zeno","given":"Peter"},{"family":"Vaddevolu","given":"Uday Bhanu Prakash"},{"family":"Khan","given":"Sheheryar"},{"family":"Shoman","given":"Maged"},{"family":"Yan","given":"Hong"},{"family":"Karkee","given":"Manoj"}],"accessed":{"date-parts":[["2025",5,26]]},"issued":{"date-parts":[["2025",2,21]]}}},{"id":1447,"uris":["http://zotero.org/users/8619560/items/FL9B4B5Z"],"itemData":{"id":1447,"type":"article","abstract":"The YOLO (You Only Look Once) series has been a leading framework in real-time object detection, consistently improving the balance between speed and accuracy. However, integrating attention mechanisms into YOLO has been challenging due to their high computational overhead. YOLOv12 introduces a novel approach that successfully incorporates attention-based enhancements while preserving real-time performance. This paper provides a comprehensive review of YOLOv12's architectural innovations, including Area Attention for computationally efficient self-attention, Residual Efficient Layer Aggregation Networks for improved feature aggregation, and FlashAttention for optimized memory access. Additionally, we benchmark YOLOv12 against prior YOLO versions and competing object detectors, analyzing its improvements in accuracy, inference speed, and computational efficiency. Through this analysis, we demonstrate how YOLOv12 advances real-time object detection by refining the latency-accuracy trade-off and optimizing computational resources.","DOI":"10.48550/arXiv.2504.11995","note":"arXiv:2504.11995 [cs]","number":"arXiv:2504.11995","publisher":"arXiv","source":"arXiv.org","title":"A Review of YOLOv12: Attention-Based Enhancements vs. Previous Versions","title-short":"A Review of YOLOv12","URL":"http://arxiv.org/abs/2504.11995","author":[{"family":"Khanam","given":"Rahima"},{"family":"Hussain","given":"Muhammad"}],"accessed":{"date-parts":[["2025",5,26]]},"issued":{"date-parts":[["2025",4,16]]}}},{"id":1443,"uris":["http://zotero.org/users/8619560/items/GU7G34JD"],"itemData":{"id":1443,"type":"software","title":"Ultralytics YOLO","URL":"https://github.com/ultralytics/ultralytics","author":[{"family":"Jocher","given":"Glenn"},{"family":"Qiu","given":"Jing"}],"issued":{"date-parts":[["2024"]]}}}],"schema":"https://github.com/citation-style-language/schema/raw/master/csl-citation.json"} </w:instrText>
      </w:r>
      <w:r w:rsidRPr="006F2D58">
        <w:rPr>
          <w:color w:val="FF0000"/>
          <w:lang w:bidi="en-US"/>
        </w:rPr>
        <w:fldChar w:fldCharType="separate"/>
      </w:r>
      <w:r w:rsidRPr="006F2D58">
        <w:rPr>
          <w:color w:val="FF0000"/>
          <w:lang w:bidi="en-US"/>
        </w:rPr>
        <w:t>[18], [19], [23]</w:t>
      </w:r>
      <w:r w:rsidRPr="006F2D58">
        <w:rPr>
          <w:color w:val="FF0000"/>
        </w:rPr>
        <w:fldChar w:fldCharType="end"/>
      </w:r>
      <w:r w:rsidRPr="006F2D58">
        <w:rPr>
          <w:color w:val="FF0000"/>
          <w:lang w:bidi="en-US"/>
        </w:rPr>
        <w:t>, integrated the C3k2 block, SPPF, and C2PSA (Convolutional block with Parallel Spatial Attention) for enhanced feature extraction and spatial attention, balancing precision and efficiency for diverse applications.</w:t>
      </w:r>
    </w:p>
    <w:p w14:paraId="73247B46" w14:textId="77777777" w:rsidR="006F2D58" w:rsidRPr="006F2D58" w:rsidRDefault="006F2D58" w:rsidP="006F2D58">
      <w:pPr>
        <w:rPr>
          <w:color w:val="FF0000"/>
          <w:lang w:bidi="en-US"/>
        </w:rPr>
      </w:pPr>
      <w:r w:rsidRPr="006F2D58">
        <w:rPr>
          <w:color w:val="FF0000"/>
          <w:lang w:bidi="en-US"/>
        </w:rPr>
        <w:t xml:space="preserve">YOLOv12 </w:t>
      </w:r>
      <w:r w:rsidRPr="006F2D58">
        <w:rPr>
          <w:color w:val="FF0000"/>
          <w:lang w:bidi="en-US"/>
        </w:rPr>
        <w:fldChar w:fldCharType="begin"/>
      </w:r>
      <w:r w:rsidRPr="006F2D58">
        <w:rPr>
          <w:color w:val="FF0000"/>
          <w:lang w:bidi="en-US"/>
        </w:rPr>
        <w:instrText xml:space="preserve"> ADDIN ZOTERO_ITEM CSL_CITATION {"citationID":"lMXJLe8I","properties":{"formattedCitation":"[18], [19], [23], [28]","plainCitation":"[18], [19], [23], [28]","noteIndex":0},"citationItems":[{"id":1439,"uris":["http://zotero.org/users/8619560/items/IGKB3IMS"],"itemData":{"id":1439,"type":"article","abstract":"This review systematically examines the progression of the You Only Look Once (YOLO) object detection algorithms from YOLOv1 to the recently unveiled YOLOv12. Employing a reverse chronological analysis, this study examines the advancements introduced by YOLO algorithms, beginning with YOLOv12 and progressing through YOLO11 (or YOLOv11), YOLOv10, YOLOv9, YOLOv8, and subsequent versions to explore each version's contributions to enhancing speed, detection accuracy, and computational efficiency in real-time object detection. Additionally, this study reviews the alternative versions derived from YOLO architectural advancements of YOLO-NAS, YOLO-X, YOLO-R, DAMO-YOLO, and Gold-YOLO. By detailing the incremental technological advancements in subsequent YOLO versions, this review chronicles the evolution of YOLO, and discusses the challenges and limitations in each of the earlier versions. The evolution signifies a path towards integrating YOLO with multimodal, context-aware, and Artificial General Intelligence (AGI) systems for the next YOLO decade, promising significant implications for future developments in AI-driven applications. (Key terms: YOLOv12, YOLOv12 architecture, YOLOv11, YOLO11, YOLO Review, YOLOv14, YOLOv15, YOLO architecture, YOLOv12 architecture)","DOI":"10.1007/s10462-025-11253-3","note":"arXiv:2406.19407 [cs]","source":"arXiv.org","title":"YOLOv12 to Its Genesis: A Decadal and Comprehensive Review of The You Only Look Once (YOLO) Series","title-short":"YOLOv12 to Its Genesis","URL":"http://arxiv.org/abs/2406.19407","author":[{"family":"Sapkota","given":"Ranjan"},{"family":"Qureshi","given":"Rizwan"},{"family":"Calero","given":"Marco Flores"},{"family":"Badjugar","given":"Chetan"},{"family":"Nepal","given":"Upesh"},{"family":"Poulose","given":"Alwin"},{"family":"Zeno","given":"Peter"},{"family":"Vaddevolu","given":"Uday Bhanu Prakash"},{"family":"Khan","given":"Sheheryar"},{"family":"Shoman","given":"Maged"},{"family":"Yan","given":"Hong"},{"family":"Karkee","given":"Manoj"}],"accessed":{"date-parts":[["2025",5,26]]},"issued":{"date-parts":[["2025",2,21]]}}},{"id":1443,"uris":["http://zotero.org/users/8619560/items/GU7G34JD"],"itemData":{"id":1443,"type":"software","title":"Ultralytics YOLO","URL":"https://github.com/ultralytics/ultralytics","author":[{"family":"Jocher","given":"Glenn"},{"family":"Qiu","given":"Jing"}],"issued":{"date-parts":[["2024"]]}}},{"id":1433,"uris":["http://zotero.org/users/8619560/items/I4SMGGNV"],"itemData":{"id":1433,"type":"article","abstract":"Enhancing the network architecture of the YOLO framework has been crucial for a long time, but has focused on CNN-based improvements despite the proven superiority of attention mechanisms in modeling capabilities. This is because attention-based models cannot match the speed of CNN-based models. This paper proposes an attention-centric YOLO framework, namely YOLOv12, that matches the speed of previous CNN-based ones while harnessing the performance benefits of attention mechanisms. YOLOv12 surpasses all popular real-time object detectors in accuracy with competitive speed. For example, YOLOv12-N achieves 40.6% mAP with an inference latency of 1.64 ms on a T4 GPU, outperforming advanced YOLOv10-N / YOLOv11-N by 2.1%/1.2% mAP with a comparable speed. This advantage extends to other model scales. YOLOv12 also surpasses end-to-end real-time detectors that improve DETR, such as RT-DETR / RT-DETRv2: YOLOv12-S beats RT-DETR-R18 / RT-DETRv2-R18 while running 42% faster, using only 36% of the computation and 45% of the parameters. More comparisons are shown in Figure 1.","DOI":"10.48550/arXiv.2502.12524","note":"arXiv:2502.12524 [cs]","number":"arXiv:2502.12524","publisher":"arXiv","source":"arXiv.org","title":"YOLOv12: Attention-Centric Real-Time Object Detectors","title-short":"YOLOv12","URL":"http://arxiv.org/abs/2502.12524","author":[{"family":"Tian","given":"Yunjie"},{"family":"Ye","given":"Qixiang"},{"family":"Doermann","given":"David"}],"accessed":{"date-parts":[["2025",5,26]]},"issued":{"date-parts":[["2025",2,18]]}}},{"id":1447,"uris":["http://zotero.org/users/8619560/items/FL9B4B5Z"],"itemData":{"id":1447,"type":"article","abstract":"The YOLO (You Only Look Once) series has been a leading framework in real-time object detection, consistently improving the balance between speed and accuracy. However, integrating attention mechanisms into YOLO has been challenging due to their high computational overhead. YOLOv12 introduces a novel approach that successfully incorporates attention-based enhancements while preserving real-time performance. This paper provides a comprehensive review of YOLOv12's architectural innovations, including Area Attention for computationally efficient self-attention, Residual Efficient Layer Aggregation Networks for improved feature aggregation, and FlashAttention for optimized memory access. Additionally, we benchmark YOLOv12 against prior YOLO versions and competing object detectors, analyzing its improvements in accuracy, inference speed, and computational efficiency. Through this analysis, we demonstrate how YOLOv12 advances real-time object detection by refining the latency-accuracy trade-off and optimizing computational resources.","DOI":"10.48550/arXiv.2504.11995","note":"arXiv:2504.11995 [cs]","number":"arXiv:2504.11995","publisher":"arXiv","source":"arXiv.org","title":"A Review of YOLOv12: Attention-Based Enhancements vs. Previous Versions","title-short":"A Review of YOLOv12","URL":"http://arxiv.org/abs/2504.11995","author":[{"family":"Khanam","given":"Rahima"},{"family":"Hussain","given":"Muhammad"}],"accessed":{"date-parts":[["2025",5,26]]},"issued":{"date-parts":[["2025",4,16]]}}}],"schema":"https://github.com/citation-style-language/schema/raw/master/csl-citation.json"} </w:instrText>
      </w:r>
      <w:r w:rsidRPr="006F2D58">
        <w:rPr>
          <w:color w:val="FF0000"/>
          <w:lang w:bidi="en-US"/>
        </w:rPr>
        <w:fldChar w:fldCharType="separate"/>
      </w:r>
      <w:r w:rsidRPr="006F2D58">
        <w:rPr>
          <w:color w:val="FF0000"/>
          <w:lang w:bidi="en-US"/>
        </w:rPr>
        <w:t>[18], [19], [23], [28]</w:t>
      </w:r>
      <w:r w:rsidRPr="006F2D58">
        <w:rPr>
          <w:color w:val="FF0000"/>
          <w:lang w:bidi="en-US"/>
        </w:rPr>
        <w:fldChar w:fldCharType="end"/>
      </w:r>
      <w:r w:rsidRPr="006F2D58">
        <w:rPr>
          <w:color w:val="FF0000"/>
          <w:lang w:bidi="en-US"/>
        </w:rPr>
        <w:t xml:space="preserve">, introduced in February 2025, although based on the YOLO framework has made a significant shift in approach from its predecessors, moving towards an attention-centric design achieving state-of-the-art performance in both accuracy and efficiency while maintaining real-time detection capabilities. Unlike previous YOLO methods that primarily relied on CNN-based improvements for speed and accuracy, YOLOv12 integrates attention mechanisms while maintaining the high inference speed for real-time object detection </w:t>
      </w:r>
      <w:r w:rsidRPr="006F2D58">
        <w:rPr>
          <w:color w:val="FF0000"/>
          <w:lang w:bidi="en-US"/>
        </w:rPr>
        <w:fldChar w:fldCharType="begin"/>
      </w:r>
      <w:r w:rsidRPr="006F2D58">
        <w:rPr>
          <w:color w:val="FF0000"/>
          <w:lang w:bidi="en-US"/>
        </w:rPr>
        <w:instrText xml:space="preserve"> ADDIN ZOTERO_ITEM CSL_CITATION {"citationID":"nZeJ7Sx6","properties":{"formattedCitation":"[19], [28]","plainCitation":"[19], [28]","noteIndex":0},"citationItems":[{"id":1433,"uris":["http://zotero.org/users/8619560/items/I4SMGGNV"],"itemData":{"id":1433,"type":"article","abstract":"Enhancing the network architecture of the YOLO framework has been crucial for a long time, but has focused on CNN-based improvements despite the proven superiority of attention mechanisms in modeling capabilities. This is because attention-based models cannot match the speed of CNN-based models. This paper proposes an attention-centric YOLO framework, namely YOLOv12, that matches the speed of previous CNN-based ones while harnessing the performance benefits of attention mechanisms. YOLOv12 surpasses all popular real-time object detectors in accuracy with competitive speed. For example, YOLOv12-N achieves 40.6% mAP with an inference latency of 1.64 ms on a T4 GPU, outperforming advanced YOLOv10-N / YOLOv11-N by 2.1%/1.2% mAP with a comparable speed. This advantage extends to other model scales. YOLOv12 also surpasses end-to-end real-time detectors that improve DETR, such as RT-DETR / RT-DETRv2: YOLOv12-S beats RT-DETR-R18 / RT-DETRv2-R18 while running 42% faster, using only 36% of the computation and 45% of the parameters. More comparisons are shown in Figure 1.","DOI":"10.48550/arXiv.2502.12524","note":"arXiv:2502.12524 [cs]","number":"arXiv:2502.12524","publisher":"arXiv","source":"arXiv.org","title":"YOLOv12: Attention-Centric Real-Time Object Detectors","title-short":"YOLOv12","URL":"http://arxiv.org/abs/2502.12524","author":[{"family":"Tian","given":"Yunjie"},{"family":"Ye","given":"Qixiang"},{"family":"Doermann","given":"David"}],"accessed":{"date-parts":[["2025",5,26]]},"issued":{"date-parts":[["2025",2,18]]}}},{"id":1447,"uris":["http://zotero.org/users/8619560/items/FL9B4B5Z"],"itemData":{"id":1447,"type":"article","abstract":"The YOLO (You Only Look Once) series has been a leading framework in real-time object detection, consistently improving the balance between speed and accuracy. However, integrating attention mechanisms into YOLO has been challenging due to their high computational overhead. YOLOv12 introduces a novel approach that successfully incorporates attention-based enhancements while preserving real-time performance. This paper provides a comprehensive review of YOLOv12's architectural innovations, including Area Attention for computationally efficient self-attention, Residual Efficient Layer Aggregation Networks for improved feature aggregation, and FlashAttention for optimized memory access. Additionally, we benchmark YOLOv12 against prior YOLO versions and competing object detectors, analyzing its improvements in accuracy, inference speed, and computational efficiency. Through this analysis, we demonstrate how YOLOv12 advances real-time object detection by refining the latency-accuracy trade-off and optimizing computational resources.","DOI":"10.48550/arXiv.2504.11995","note":"arXiv:2504.11995 [cs]","number":"arXiv:2504.11995","publisher":"arXiv","source":"arXiv.org","title":"A Review of YOLOv12: Attention-Based Enhancements vs. Previous Versions","title-short":"A Review of YOLOv12","URL":"http://arxiv.org/abs/2504.11995","author":[{"family":"Khanam","given":"Rahima"},{"family":"Hussain","given":"Muhammad"}],"accessed":{"date-parts":[["2025",5,26]]},"issued":{"date-parts":[["2025",4,16]]}}}],"schema":"https://github.com/citation-style-language/schema/raw/master/csl-citation.json"} </w:instrText>
      </w:r>
      <w:r w:rsidRPr="006F2D58">
        <w:rPr>
          <w:color w:val="FF0000"/>
          <w:lang w:bidi="en-US"/>
        </w:rPr>
        <w:fldChar w:fldCharType="separate"/>
      </w:r>
      <w:r w:rsidRPr="006F2D58">
        <w:rPr>
          <w:color w:val="FF0000"/>
          <w:lang w:bidi="en-US"/>
        </w:rPr>
        <w:t>[19], [28]</w:t>
      </w:r>
      <w:r w:rsidRPr="006F2D58">
        <w:rPr>
          <w:color w:val="FF0000"/>
          <w:lang w:bidi="en-US"/>
        </w:rPr>
        <w:fldChar w:fldCharType="end"/>
      </w:r>
      <w:r w:rsidRPr="006F2D58">
        <w:rPr>
          <w:color w:val="FF0000"/>
          <w:lang w:bidi="en-US"/>
        </w:rPr>
        <w:t xml:space="preserve"> and thus, challenging the traditional view that attention-based models are too slow for real-time. YOLOv12 has managed to achieve this through innovations such as the Area Attention module, which reduces computational complexity and maintains a large receptive field, and Residual Efficient Layer Aggregation Networks (R-ELAN), designed to improve feature aggregation and address </w:t>
      </w:r>
      <w:proofErr w:type="spellStart"/>
      <w:r w:rsidRPr="006F2D58">
        <w:rPr>
          <w:color w:val="FF0000"/>
          <w:lang w:bidi="en-US"/>
        </w:rPr>
        <w:t>optimisation</w:t>
      </w:r>
      <w:proofErr w:type="spellEnd"/>
      <w:r w:rsidRPr="006F2D58">
        <w:rPr>
          <w:color w:val="FF0000"/>
          <w:lang w:bidi="en-US"/>
        </w:rPr>
        <w:t xml:space="preserve"> challenges, particularly in larger models. Additional architectural refinements include using </w:t>
      </w:r>
      <w:proofErr w:type="spellStart"/>
      <w:r w:rsidRPr="006F2D58">
        <w:rPr>
          <w:color w:val="FF0000"/>
          <w:lang w:bidi="en-US"/>
        </w:rPr>
        <w:t>FlashAttention</w:t>
      </w:r>
      <w:proofErr w:type="spellEnd"/>
      <w:r w:rsidRPr="006F2D58">
        <w:rPr>
          <w:color w:val="FF0000"/>
          <w:lang w:bidi="en-US"/>
        </w:rPr>
        <w:t xml:space="preserve"> to handle memory access issues, adjusting the MLP ratio, implementing attention with convolutions for efficiency, removing positional encoding, and incorporating a large separable convolution (Position Perceiver) to aid positional perception. </w:t>
      </w:r>
    </w:p>
    <w:p w14:paraId="599A1567" w14:textId="77777777" w:rsidR="006F2D58" w:rsidRPr="006F2D58" w:rsidRDefault="006F2D58" w:rsidP="006F2D58">
      <w:pPr>
        <w:rPr>
          <w:color w:val="FF0000"/>
          <w:lang w:bidi="en-US"/>
        </w:rPr>
      </w:pPr>
      <w:r w:rsidRPr="006F2D58">
        <w:rPr>
          <w:color w:val="FF0000"/>
          <w:lang w:bidi="en-US"/>
        </w:rPr>
        <w:t xml:space="preserve">The development of YOLOv12 involved extensive analyses </w:t>
      </w:r>
      <w:r w:rsidRPr="006F2D58">
        <w:rPr>
          <w:color w:val="FF0000"/>
          <w:lang w:bidi="en-US"/>
        </w:rPr>
        <w:fldChar w:fldCharType="begin"/>
      </w:r>
      <w:r w:rsidRPr="006F2D58">
        <w:rPr>
          <w:color w:val="FF0000"/>
          <w:lang w:bidi="en-US"/>
        </w:rPr>
        <w:instrText xml:space="preserve"> ADDIN ZOTERO_ITEM CSL_CITATION {"citationID":"OmSvHIFO","properties":{"formattedCitation":"[28]","plainCitation":"[28]","noteIndex":0},"citationItems":[{"id":1433,"uris":["http://zotero.org/users/8619560/items/I4SMGGNV"],"itemData":{"id":1433,"type":"article","abstract":"Enhancing the network architecture of the YOLO framework has been crucial for a long time, but has focused on CNN-based improvements despite the proven superiority of attention mechanisms in modeling capabilities. This is because attention-based models cannot match the speed of CNN-based models. This paper proposes an attention-centric YOLO framework, namely YOLOv12, that matches the speed of previous CNN-based ones while harnessing the performance benefits of attention mechanisms. YOLOv12 surpasses all popular real-time object detectors in accuracy with competitive speed. For example, YOLOv12-N achieves 40.6% mAP with an inference latency of 1.64 ms on a T4 GPU, outperforming advanced YOLOv10-N / YOLOv11-N by 2.1%/1.2% mAP with a comparable speed. This advantage extends to other model scales. YOLOv12 also surpasses end-to-end real-time detectors that improve DETR, such as RT-DETR / RT-DETRv2: YOLOv12-S beats RT-DETR-R18 / RT-DETRv2-R18 while running 42% faster, using only 36% of the computation and 45% of the parameters. More comparisons are shown in Figure 1.","DOI":"10.48550/arXiv.2502.12524","note":"arXiv:2502.12524 [cs]","number":"arXiv:2502.12524","publisher":"arXiv","source":"arXiv.org","title":"YOLOv12: Attention-Centric Real-Time Object Detectors","title-short":"YOLOv12","URL":"http://arxiv.org/abs/2502.12524","author":[{"family":"Tian","given":"Yunjie"},{"family":"Ye","given":"Qixiang"},{"family":"Doermann","given":"David"}],"accessed":{"date-parts":[["2025",5,26]]},"issued":{"date-parts":[["2025",2,18]]}}}],"schema":"https://github.com/citation-style-language/schema/raw/master/csl-citation.json"} </w:instrText>
      </w:r>
      <w:r w:rsidRPr="006F2D58">
        <w:rPr>
          <w:color w:val="FF0000"/>
          <w:lang w:bidi="en-US"/>
        </w:rPr>
        <w:fldChar w:fldCharType="separate"/>
      </w:r>
      <w:r w:rsidRPr="006F2D58">
        <w:rPr>
          <w:color w:val="FF0000"/>
          <w:lang w:bidi="en-US"/>
        </w:rPr>
        <w:t>[28]</w:t>
      </w:r>
      <w:r w:rsidRPr="006F2D58">
        <w:rPr>
          <w:color w:val="FF0000"/>
          <w:lang w:bidi="en-US"/>
        </w:rPr>
        <w:fldChar w:fldCharType="end"/>
      </w:r>
      <w:r w:rsidRPr="006F2D58">
        <w:rPr>
          <w:color w:val="FF0000"/>
          <w:lang w:bidi="en-US"/>
        </w:rPr>
        <w:t xml:space="preserve"> to validate its design and performance. Comparative studies demonstrate that YOLOv12 achieves state-of-the-art results in accuracy (mAP) with superior speed (latency) and reduced computational cost (FLOPs) compared to popular methods like YOLOv6, YOLOv8, YOLOv10, YOLOv11, and RT-DETR variants across different model scales. Ablation studies specifically confirmed the effectiveness of R-ELAN (showing its necessity for stable training in larger models) and Area Attention (demonstrating significant speedups). Diagnostic studies also evaluated various architectural choices, including attention implementation methods, the hierarchical design, training epochs, the Position Perceiver, positional embedding, MLP ratio, and the impact of </w:t>
      </w:r>
      <w:proofErr w:type="spellStart"/>
      <w:r w:rsidRPr="006F2D58">
        <w:rPr>
          <w:color w:val="FF0000"/>
          <w:lang w:bidi="en-US"/>
        </w:rPr>
        <w:t>FlashAttention</w:t>
      </w:r>
      <w:proofErr w:type="spellEnd"/>
      <w:r w:rsidRPr="006F2D58">
        <w:rPr>
          <w:color w:val="FF0000"/>
          <w:lang w:bidi="en-US"/>
        </w:rPr>
        <w:t xml:space="preserve">. Moreover, </w:t>
      </w:r>
      <w:proofErr w:type="spellStart"/>
      <w:r w:rsidRPr="006F2D58">
        <w:rPr>
          <w:color w:val="FF0000"/>
          <w:lang w:bidi="en-US"/>
        </w:rPr>
        <w:lastRenderedPageBreak/>
        <w:t>visualisations</w:t>
      </w:r>
      <w:proofErr w:type="spellEnd"/>
      <w:r w:rsidRPr="006F2D58">
        <w:rPr>
          <w:color w:val="FF0000"/>
          <w:lang w:bidi="en-US"/>
        </w:rPr>
        <w:t xml:space="preserve"> through heatmaps show YOLOv12's improved object perception compared to earlier versions.</w:t>
      </w:r>
    </w:p>
    <w:p w14:paraId="0733FCB1" w14:textId="77777777" w:rsidR="006F2D58" w:rsidRPr="006F2D58" w:rsidRDefault="006F2D58" w:rsidP="006F2D58">
      <w:pPr>
        <w:rPr>
          <w:color w:val="FF0000"/>
          <w:lang w:bidi="en-US"/>
        </w:rPr>
      </w:pPr>
      <w:r w:rsidRPr="006F2D58">
        <w:rPr>
          <w:color w:val="FF0000"/>
          <w:lang w:bidi="en-US"/>
        </w:rPr>
        <w:t xml:space="preserve">YOLOv12, just as previous versions of the YOLO framework, is developed in a family of different model scales. These scales represent different trade-offs between accuracy, inference speed (latency), computational cost (FLOPs), and the number of parameters. There are five scales for YOLOv12 denoted by their suffixes: YOLOv12-N (Nano), YOLOv12-S (Small), YOLOv12-M (Medium), YOLOv12-L (Large), and YOLOv12-X (Extra Large). As the scale increases from N to X, the models generally become more accurate but also require more computation, have more parameters, and exhibit higher inference latency. This allows users to choose the variant that best fits their specific needs, whether </w:t>
      </w:r>
      <w:proofErr w:type="spellStart"/>
      <w:r w:rsidRPr="006F2D58">
        <w:rPr>
          <w:color w:val="FF0000"/>
          <w:lang w:bidi="en-US"/>
        </w:rPr>
        <w:t>prioritising</w:t>
      </w:r>
      <w:proofErr w:type="spellEnd"/>
      <w:r w:rsidRPr="006F2D58">
        <w:rPr>
          <w:color w:val="FF0000"/>
          <w:lang w:bidi="en-US"/>
        </w:rPr>
        <w:t xml:space="preserve"> maximum speed (e.g., YOLOv12-N) or highest accuracy (e.g., YOLOv12-X).</w:t>
      </w:r>
    </w:p>
    <w:p w14:paraId="7071D7D5" w14:textId="77777777" w:rsidR="006F2D58" w:rsidRDefault="006F2D58" w:rsidP="006F2D58">
      <w:pPr>
        <w:rPr>
          <w:color w:val="FF0000"/>
          <w:lang w:bidi="en-US"/>
        </w:rPr>
      </w:pPr>
      <w:r w:rsidRPr="006F2D58">
        <w:rPr>
          <w:color w:val="FF0000"/>
          <w:lang w:bidi="en-US"/>
        </w:rPr>
        <w:t xml:space="preserve">Despite its recent introduction, YOLOv12 has already seen various applications with promising results. It has been applied to early detection of sexually transmitted diseases </w:t>
      </w:r>
      <w:r w:rsidRPr="006F2D58">
        <w:rPr>
          <w:color w:val="FF0000"/>
          <w:lang w:bidi="en-US"/>
        </w:rPr>
        <w:fldChar w:fldCharType="begin"/>
      </w:r>
      <w:r w:rsidRPr="006F2D58">
        <w:rPr>
          <w:color w:val="FF0000"/>
          <w:lang w:bidi="en-US"/>
        </w:rPr>
        <w:instrText xml:space="preserve"> ADDIN ZOTERO_ITEM CSL_CITATION {"citationID":"VmjaX1YY","properties":{"formattedCitation":"[29]","plainCitation":"[29]","noteIndex":0},"citationItems":[{"id":1486,"uris":["http://zotero.org/users/8619560/items/3FCVVWQ2"],"itemData":{"id":1486,"type":"article-journal","abstract":"This paper focuses on the use of YOLOv12 for the early detection of Sexually Transmitted Infections, which are a global public health challenge. YOLOv12 is a deep-learning model released on February 18th, 2025. Its release has shifted from the traditional CNN-based approaches to attention-centric architecture yet still maintains high accuracy, fast inference and robust object detection capabilities with better global context modeling. This raises many interesting questions, such as whether it can perform better on real-world problems such as early detection STIs. Can the model show consistent results on different skin tones? Can it help reduce the risk of long-term effects of untreated STIs? Can YOLOv12 outperform YOLOv10 and YOLOv11? How can we validate the results? This study will answer these questions and show us how we arrived at our conclusions.","container-title":"Open Journal of Applied Sciences","DOI":"10.4236/ojapps.2025.154078","issue":"4","language":"en","license":"http://creativecommons.org/licenses/by-nc/4.0/","note":"number: 4\npublisher: Scientific Research Publishing","page":"1126-1144","source":"www.scirp.org","title":"Early Detection of Sexually Transmitted Infections Using YOLO 12: A Deep Learning Approach","title-short":"Early Detection of Sexually Transmitted Infections Using YOLO 12","volume":"15","author":[{"family":"Chileshe","given":"Martin"},{"family":"Nyirenda","given":"Mayumbo"},{"family":"Kaoma","given":"John"}],"issued":{"date-parts":[["2025",3,27]]}}}],"schema":"https://github.com/citation-style-language/schema/raw/master/csl-citation.json"} </w:instrText>
      </w:r>
      <w:r w:rsidRPr="006F2D58">
        <w:rPr>
          <w:color w:val="FF0000"/>
          <w:lang w:bidi="en-US"/>
        </w:rPr>
        <w:fldChar w:fldCharType="separate"/>
      </w:r>
      <w:r w:rsidRPr="006F2D58">
        <w:rPr>
          <w:color w:val="FF0000"/>
          <w:lang w:bidi="en-US"/>
        </w:rPr>
        <w:t>[29]</w:t>
      </w:r>
      <w:r w:rsidRPr="006F2D58">
        <w:rPr>
          <w:color w:val="FF0000"/>
          <w:lang w:bidi="en-US"/>
        </w:rPr>
        <w:fldChar w:fldCharType="end"/>
      </w:r>
      <w:r w:rsidRPr="006F2D58">
        <w:rPr>
          <w:color w:val="FF0000"/>
          <w:lang w:bidi="en-US"/>
        </w:rPr>
        <w:t xml:space="preserve">, tracking of unmanned aerial vehicles </w:t>
      </w:r>
      <w:r w:rsidRPr="006F2D58">
        <w:rPr>
          <w:color w:val="FF0000"/>
          <w:lang w:bidi="en-US"/>
        </w:rPr>
        <w:fldChar w:fldCharType="begin"/>
      </w:r>
      <w:r w:rsidRPr="006F2D58">
        <w:rPr>
          <w:color w:val="FF0000"/>
          <w:lang w:bidi="en-US"/>
        </w:rPr>
        <w:instrText xml:space="preserve"> ADDIN ZOTERO_ITEM CSL_CITATION {"citationID":"HC1cutoo","properties":{"formattedCitation":"[30]","plainCitation":"[30]","noteIndex":0},"citationItems":[{"id":1488,"uris":["http://zotero.org/users/8619560/items/LP6R9YIR"],"itemData":{"id":1488,"type":"article","abstract":"Detecting and tracking multiple unmanned aerial vehicles (UAVs) in thermal infrared video is inherently challenging due to low contrast, environmental noise, and small target sizes. This paper provides a straightforward approach to address multi-UAV tracking in thermal infrared video, leveraging recent advances in detection and tracking. Instead of relying on the well-established YOLOv5 with DeepSORT combination, we present a tracking framework built on YOLOv12 and BoT-SORT, enhanced with tailored training and inference strategies. We evaluate our approach following the 4th Anti-UAV Challenge metrics and reach competitive performance. Notably, we achieved strong results without using contrast enhancement or temporal information fusion to enrich UAV features, highlighting our approach as a \"Strong Baseline\" for multi-UAV tracking tasks. We provide implementation details, in-depth experimental analysis, and a discussion of potential improvements. The code is available at https://github.com/wish44165/YOLOv12-BoT-SORT-ReID .","DOI":"10.48550/arXiv.2503.17237","note":"arXiv:2503.17237 [cs]","number":"arXiv:2503.17237","publisher":"arXiv","source":"arXiv.org","title":"Strong Baseline: Multi-UAV Tracking via YOLOv12 with BoT-SORT-ReID","title-short":"Strong Baseline","URL":"http://arxiv.org/abs/2503.17237","author":[{"family":"Chen","given":"Yu-Hsi"}],"accessed":{"date-parts":[["2025",5,26]]},"issued":{"date-parts":[["2025",4,7]]}}}],"schema":"https://github.com/citation-style-language/schema/raw/master/csl-citation.json"} </w:instrText>
      </w:r>
      <w:r w:rsidRPr="006F2D58">
        <w:rPr>
          <w:color w:val="FF0000"/>
          <w:lang w:bidi="en-US"/>
        </w:rPr>
        <w:fldChar w:fldCharType="separate"/>
      </w:r>
      <w:r w:rsidRPr="006F2D58">
        <w:rPr>
          <w:color w:val="FF0000"/>
          <w:lang w:bidi="en-US"/>
        </w:rPr>
        <w:t>[30]</w:t>
      </w:r>
      <w:r w:rsidRPr="006F2D58">
        <w:rPr>
          <w:color w:val="FF0000"/>
          <w:lang w:bidi="en-US"/>
        </w:rPr>
        <w:fldChar w:fldCharType="end"/>
      </w:r>
      <w:r w:rsidRPr="006F2D58">
        <w:rPr>
          <w:color w:val="FF0000"/>
          <w:lang w:bidi="en-US"/>
        </w:rPr>
        <w:t xml:space="preserve">, fruit detection </w:t>
      </w:r>
      <w:r w:rsidRPr="006F2D58">
        <w:rPr>
          <w:color w:val="FF0000"/>
          <w:lang w:bidi="en-US"/>
        </w:rPr>
        <w:fldChar w:fldCharType="begin"/>
      </w:r>
      <w:r w:rsidRPr="006F2D58">
        <w:rPr>
          <w:color w:val="FF0000"/>
          <w:lang w:bidi="en-US"/>
        </w:rPr>
        <w:instrText xml:space="preserve"> ADDIN ZOTERO_ITEM CSL_CITATION {"citationID":"JhEyJGJT","properties":{"formattedCitation":"[31], [32]","plainCitation":"[31], [32]","noteIndex":0},"citationItems":[{"id":1493,"uris":["http://zotero.org/users/8619560/items/NGY27RBF"],"itemData":{"id":1493,"type":"article-journal","abstract":"Accurate detection of fruits and vegetables is a key task in agricultural automation. However, existing detection methods typically focus on identifying a single type of fruit or vegetable and are not equipped to handle complex and diverse environments. To address this, we introduce the first large-scale benchmark dataset for fruit and vegetable detection—FV40. This dataset contains 14,511 images, covering 40 different categories of fruits and vegetables, with over 100,000 annotated bounding boxes. Additionally, we propose a novel framework for fruit and vegetable detection—FVRT-DETR. Based on the Transformer architecture, this framework features an end-to-end real-time detection algorithm. FVRT-DETR enhances feature extraction by integrating the Mamba backbone network and improves detection performance for objects of varying scales through the design of a multi-scale deep feature fusion encoder (MDFF encoder) module. Extensive experiments show that FVRT-DETR performs excellently on the FV40 dataset. In particular, it demonstrates a significant performance advantage in detection of small objects and under complex scenarios. Compared to existing state-of-the-art detection algorithms, such as YOLOv10, FVRT-DETR achieves better results across multiple key metrics. The FVRT-DETR framework and the FV40 dataset provide an efficient and scalable solution for fruit and vegetable detection, offering significant academic value and practical application potential.","container-title":"Agriculture","DOI":"10.3390/agriculture15070760","ISSN":"2077-0472","issue":"7","language":"en","license":"http://creativecommons.org/licenses/by/3.0/","note":"number: 7\npublisher: Multidisciplinary Digital Publishing Institute","page":"760","source":"www.mdpi.com","title":"Fast and Accurate Detection of Forty Types of Fruits and Vegetables: Dataset and Method","title-short":"Fast and Accurate Detection of Forty Types of Fruits and Vegetables","volume":"15","author":[{"family":"Bu","given":"Xiaosheng"},{"family":"Wu","given":"Yongfeng"},{"family":"Lv","given":"Hongtai"},{"family":"Yu","given":"Youling"}],"issued":{"date-parts":[["2025",1]]}}},{"id":1490,"uris":["http://zotero.org/users/8619560/items/QG5QP5FH"],"itemData":{"id":1490,"type":"article","abstract":"This study conducts a detailed comparison of RF-DETR object detection base model and YOLOv12 object detection model configurations for detecting greenfruits in a complex orchard environment marked by label ambiguity, occlusions, and background blending. A custom dataset was developed featuring both single-class (greenfruit) and multi-class (occluded and non-occluded greenfruits) annotations to assess model performance under dynamic real-world conditions. RF-DETR object detection model, utilizing a DINOv2 backbone and deformable attention, excelled in global context modeling, effectively identifying partially occluded or ambiguous greenfruits. In contrast, YOLOv12 leveraged CNN-based attention for enhanced local feature extraction, optimizing it for computational efficiency and edge deployment. RF-DETR achieved the highest mean Average Precision (mAP50) of 0.9464 in single-class detection, proving its superior ability to localize greenfruits in cluttered scenes. Although YOLOv12N recorded the highest mAP@50:95 of 0.7620, RF-DETR consistently outperformed in complex spatial scenarios. For multi-class detection, RF-DETR led with an mAP@50 of 0.8298, showing its capability to differentiate between occluded and non-occluded fruits, while YOLOv12L scored highest in mAP@50:95 with 0.6622, indicating better classification in detailed occlusion contexts. Training dynamics analysis highlighted RF-DETR's swift convergence, particularly in single-class settings where it plateaued within 10 epochs, demonstrating the efficiency of transformer-based architectures in adapting to dynamic visual data. These findings validate RF-DETR's effectiveness for precision agricultural applications, with YOLOv12 suited for fast-response scenarios. &gt;Index Terms: RF-DETR object detection, YOLOv12, YOLOv13, YOLOv14, YOLOv15, YOLOE, YOLO World, YOLO, You Only Look Once, Roboflow, Detection Transformers, CNNs","DOI":"10.48550/arXiv.2504.13099","note":"arXiv:2504.13099 [cs]","number":"arXiv:2504.13099","publisher":"arXiv","source":"arXiv.org","title":"RF-DETR Object Detection vs YOLOv12 : A Study of Transformer-based and CNN-based Architectures for Single-Class and Multi-Class Greenfruit Detection in Complex Orchard Environments Under Label Ambiguity","title-short":"RF-DETR Object Detection vs YOLOv12","URL":"http://arxiv.org/abs/2504.13099","author":[{"family":"Sapkota","given":"Ranjan"},{"family":"Cheppally","given":"Rahul Harsha"},{"family":"Sharda","given":"Ajay"},{"family":"Karkee","given":"Manoj"}],"accessed":{"date-parts":[["2025",5,26]]},"issued":{"date-parts":[["2025",4,17]]}}}],"schema":"https://github.com/citation-style-language/schema/raw/master/csl-citation.json"} </w:instrText>
      </w:r>
      <w:r w:rsidRPr="006F2D58">
        <w:rPr>
          <w:color w:val="FF0000"/>
          <w:lang w:bidi="en-US"/>
        </w:rPr>
        <w:fldChar w:fldCharType="separate"/>
      </w:r>
      <w:r w:rsidRPr="006F2D58">
        <w:rPr>
          <w:color w:val="FF0000"/>
          <w:lang w:bidi="en-US"/>
        </w:rPr>
        <w:t>[31], [32]</w:t>
      </w:r>
      <w:r w:rsidRPr="006F2D58">
        <w:rPr>
          <w:color w:val="FF0000"/>
          <w:lang w:bidi="en-US"/>
        </w:rPr>
        <w:fldChar w:fldCharType="end"/>
      </w:r>
      <w:r w:rsidRPr="006F2D58">
        <w:rPr>
          <w:color w:val="FF0000"/>
          <w:lang w:bidi="en-US"/>
        </w:rPr>
        <w:t xml:space="preserve">, and marine litter detection </w:t>
      </w:r>
      <w:r w:rsidRPr="006F2D58">
        <w:rPr>
          <w:color w:val="FF0000"/>
          <w:lang w:bidi="en-US"/>
        </w:rPr>
        <w:fldChar w:fldCharType="begin"/>
      </w:r>
      <w:r w:rsidRPr="006F2D58">
        <w:rPr>
          <w:color w:val="FF0000"/>
          <w:lang w:bidi="en-US"/>
        </w:rPr>
        <w:instrText xml:space="preserve"> ADDIN ZOTERO_ITEM CSL_CITATION {"citationID":"gRBXVx8B","properties":{"formattedCitation":"[33], [34]","plainCitation":"[33], [34]","noteIndex":0},"citationItems":[{"id":1497,"uris":["http://zotero.org/users/8619560/items/ZZEXKT6D"],"itemData":{"id":1497,"type":"article-journal","abstract":"Detecting dense, small litter on water surfaces presents a significant challenge in the field of unmanned litter-cleaning vehicles. Dense small objects on water surfaces are easily influenced by various factors, including ripples, reflections, and changing lighting conditions. Existing detection methods often fail to effectively mine multidimensional global features and tend to overlook the impact of feature conflicts on small object detection. To overcome these challenges, we propose the Dense Small Floating Litter Detection Network (DSFLDNet), which incorporates multidimensional attention mechanisms in both the spatial and frequency domains. We have designed spatial and channel attention modules that utilize multiple sets of orthogonal frequency filters to enhance the network's sensitivity to small objects against complex water surface backgrounds. In our backbone architecture, we enhance feature extraction capabilities through parallel information extraction and channel blending techniques. A feature fusion approach that combines a feature pyramid with multidimensional attention mechanisms is implemented to mitigate conflicts between features at different levels, thereby improving overall detection accuracy. The proposed model demonstrates optimal experimental performance on both custom private datasets and publicly available data. Specifically, it achieves an accuracy of 93.1 %, a recall rate of 93.9 %, and a mean average precision of 97.3 % on the Dense Small Object Datasets, with a processing frame rate of 107 frames per second. Moreover, this model has been successfully deployed on an unmanned vessel for real-time detection, proving to be an effective tool for cleaning and recycling debris from water surfaces.","container-title":"Marine Pollution Bulletin","DOI":"10.1016/j.marpolbul.2025.118189","ISSN":"0025-326X","journalAbbreviation":"Marine Pollution Bulletin","page":"118189","source":"ScienceDirect","title":"Real-time dense small object detection model for floating litter detection and removal on water surfaces","volume":"218","author":[{"family":"Ye","given":"JianHua"},{"family":"Zhang","given":"YunDa"},{"family":"Li","given":"Pan"},{"family":"Guo","given":"Ze"},{"family":"Zeng","given":"Shoujin"},{"family":"Wei","given":"Tieping"}],"issued":{"date-parts":[["2025",9,1]]}}},{"id":1498,"uris":["http://zotero.org/users/8619560/items/3DAA2HLC"],"itemData":{"id":1498,"type":"article-journal","abstract":"Marine litter has emerged as a pressing global environmental and public health crisis, posing severe threats to biodiversity, food security, and coastal economies. Effective large-scale monitoring and early detection are critical for mitigating marine pollution, yet current manual and sensor-based approaches are limited by high costs, low efficiency, and insufficient accuracy across diverse marine environments. This study presents a real-time marine litter detection framework based on the latest YOLOv12 algorithm to address these challenges. We developed a multi-class annotated dataset comprising 15 representative marine litter categories using both aerial and underwater imagery. The proposed model integrates attention-enhanced convolutional modules, multi-scale feature fusion, and Distribution Focal Loss to improve detection performance under complex oceanic conditions. Experimental results demonstrate that YOLOv12 achieves an mAP@50 of 0.8354 and mAP@50–95 of 0.7025, with robust performance in the presence of occlusion, reflections, small-object detection, and multi-object coexistence. Visual and quantitative evaluations confirm the model's potential for real-world deployment in autonomous platforms such as UAVs and underwater robots. This work offers a scalable and high-precision solution for marine litter monitoring, providing critical technical support for pollution mitigation, environmental governance, and sustainable ocean management.","container-title":"Marine Pollution Bulletin","DOI":"10.1016/j.marpolbul.2025.118136","ISSN":"0025-326X","journalAbbreviation":"Marine Pollution Bulletin","page":"118136","source":"ScienceDirect","title":"Toward smart ocean monitoring: Real-time detection of marine litter using YOLOv12 in support of pollution mitigation","title-short":"Toward smart ocean monitoring","volume":"217","author":[{"family":"Ma","given":"Jianhua"},{"family":"Zhou","given":"Yongzhang"},{"family":"Zhou","given":"Zimeng"},{"family":"Zhang","given":"Yuqing"},{"family":"He","given":"Luhao"}],"issued":{"date-parts":[["2025",8,1]]}}}],"schema":"https://github.com/citation-style-language/schema/raw/master/csl-citation.json"} </w:instrText>
      </w:r>
      <w:r w:rsidRPr="006F2D58">
        <w:rPr>
          <w:color w:val="FF0000"/>
          <w:lang w:bidi="en-US"/>
        </w:rPr>
        <w:fldChar w:fldCharType="separate"/>
      </w:r>
      <w:r w:rsidRPr="006F2D58">
        <w:rPr>
          <w:color w:val="FF0000"/>
          <w:lang w:bidi="en-US"/>
        </w:rPr>
        <w:t>[33], [34]</w:t>
      </w:r>
      <w:r w:rsidRPr="006F2D58">
        <w:rPr>
          <w:color w:val="FF0000"/>
          <w:lang w:bidi="en-US"/>
        </w:rPr>
        <w:fldChar w:fldCharType="end"/>
      </w:r>
      <w:r w:rsidRPr="006F2D58">
        <w:rPr>
          <w:color w:val="FF0000"/>
          <w:lang w:bidi="en-US"/>
        </w:rPr>
        <w:t xml:space="preserve"> outperforming its predecessors. These results confirm again its ability and suitability to object detection tasks.</w:t>
      </w:r>
    </w:p>
    <w:p w14:paraId="75F2F9D2" w14:textId="77777777" w:rsidR="006F2D58" w:rsidRDefault="006F2D58" w:rsidP="006F2D58">
      <w:pPr>
        <w:rPr>
          <w:color w:val="FF0000"/>
          <w:lang w:bidi="en-US"/>
        </w:rPr>
      </w:pPr>
    </w:p>
    <w:p w14:paraId="10E12F51" w14:textId="77777777" w:rsidR="006F2D58" w:rsidRPr="006F2D58" w:rsidRDefault="006F2D58" w:rsidP="006F2D58">
      <w:pPr>
        <w:rPr>
          <w:color w:val="FF0000"/>
          <w:lang w:bidi="en-US"/>
        </w:rPr>
      </w:pPr>
      <w:r w:rsidRPr="006F2D58">
        <w:rPr>
          <w:color w:val="FF0000"/>
          <w:lang w:bidi="en-US"/>
        </w:rPr>
        <w:t xml:space="preserve">Real-Time </w:t>
      </w:r>
      <w:proofErr w:type="spellStart"/>
      <w:r w:rsidRPr="006F2D58">
        <w:rPr>
          <w:color w:val="FF0000"/>
          <w:lang w:bidi="en-US"/>
        </w:rPr>
        <w:t>DEtection</w:t>
      </w:r>
      <w:proofErr w:type="spellEnd"/>
      <w:r w:rsidRPr="006F2D58">
        <w:rPr>
          <w:color w:val="FF0000"/>
          <w:lang w:bidi="en-US"/>
        </w:rPr>
        <w:t xml:space="preserve"> </w:t>
      </w:r>
      <w:proofErr w:type="spellStart"/>
      <w:r w:rsidRPr="006F2D58">
        <w:rPr>
          <w:color w:val="FF0000"/>
          <w:lang w:bidi="en-US"/>
        </w:rPr>
        <w:t>TRansformer</w:t>
      </w:r>
      <w:proofErr w:type="spellEnd"/>
      <w:r w:rsidRPr="006F2D58">
        <w:rPr>
          <w:color w:val="FF0000"/>
          <w:lang w:bidi="en-US"/>
        </w:rPr>
        <w:t xml:space="preserve"> (RT-DETR) </w:t>
      </w:r>
      <w:r w:rsidRPr="006F2D58">
        <w:rPr>
          <w:color w:val="FF0000"/>
          <w:lang w:bidi="en-US"/>
        </w:rPr>
        <w:fldChar w:fldCharType="begin"/>
      </w:r>
      <w:r w:rsidRPr="006F2D58">
        <w:rPr>
          <w:color w:val="FF0000"/>
          <w:lang w:bidi="en-US"/>
        </w:rPr>
        <w:instrText xml:space="preserve"> ADDIN ZOTERO_ITEM CSL_CITATION {"citationID":"xn3gGPT5","properties":{"formattedCitation":"[32], [35], [36]","plainCitation":"[32], [35], [36]","noteIndex":0},"citationItems":[{"id":1490,"uris":["http://zotero.org/users/8619560/items/QG5QP5FH"],"itemData":{"id":1490,"type":"article","abstract":"This study conducts a detailed comparison of RF-DETR object detection base model and YOLOv12 object detection model configurations for detecting greenfruits in a complex orchard environment marked by label ambiguity, occlusions, and background blending. A custom dataset was developed featuring both single-class (greenfruit) and multi-class (occluded and non-occluded greenfruits) annotations to assess model performance under dynamic real-world conditions. RF-DETR object detection model, utilizing a DINOv2 backbone and deformable attention, excelled in global context modeling, effectively identifying partially occluded or ambiguous greenfruits. In contrast, YOLOv12 leveraged CNN-based attention for enhanced local feature extraction, optimizing it for computational efficiency and edge deployment. RF-DETR achieved the highest mean Average Precision (mAP50) of 0.9464 in single-class detection, proving its superior ability to localize greenfruits in cluttered scenes. Although YOLOv12N recorded the highest mAP@50:95 of 0.7620, RF-DETR consistently outperformed in complex spatial scenarios. For multi-class detection, RF-DETR led with an mAP@50 of 0.8298, showing its capability to differentiate between occluded and non-occluded fruits, while YOLOv12L scored highest in mAP@50:95 with 0.6622, indicating better classification in detailed occlusion contexts. Training dynamics analysis highlighted RF-DETR's swift convergence, particularly in single-class settings where it plateaued within 10 epochs, demonstrating the efficiency of transformer-based architectures in adapting to dynamic visual data. These findings validate RF-DETR's effectiveness for precision agricultural applications, with YOLOv12 suited for fast-response scenarios. &gt;Index Terms: RF-DETR object detection, YOLOv12, YOLOv13, YOLOv14, YOLOv15, YOLOE, YOLO World, YOLO, You Only Look Once, Roboflow, Detection Transformers, CNNs","DOI":"10.48550/arXiv.2504.13099","note":"arXiv:2504.13099 [cs]","number":"arXiv:2504.13099","publisher":"arXiv","source":"arXiv.org","title":"RF-DETR Object Detection vs YOLOv12 : A Study of Transformer-based and CNN-based Architectures for Single-Class and Multi-Class Greenfruit Detection in Complex Orchard Environments Under Label Ambiguity","title-short":"RF-DETR Object Detection vs YOLOv12","URL":"http://arxiv.org/abs/2504.13099","author":[{"family":"Sapkota","given":"Ranjan"},{"family":"Cheppally","given":"Rahul Harsha"},{"family":"Sharda","given":"Ajay"},{"family":"Karkee","given":"Manoj"}],"accessed":{"date-parts":[["2025",5,26]]},"issued":{"date-parts":[["2025",4,17]]}}},{"id":1518,"uris":["http://zotero.org/users/8619560/items/GPP5PYQN"],"itemData":{"id":1518,"type":"paper-conference","abstract":"The YOLO series has become the most popular frame-work for real-time object detection due to its reasonable trade-off between speed and accuracy. However, we observe that the speed and accuracy of YOLOs are negatively affected by the NMS. Recently, end-to-end Transformer-based detectors (DETRs) have provided an alternative to eliminating NMS. Nevertheless, the high computational cost limits their practicality and hinders them from fully exploiting the advantage of excluding NMS. In this paper, we propose the Real-Time DEtection TRansformer (RT-DETR), the first real-time end-to-end object detector to our best knowledge that addresses the above dilemma. We build RT-DETR in two steps, drawing on the advanced DETR: first we focus on maintaining accuracy while improving speed, followed by maintaining speed while improving accuracy. Specifically, we design an efficient hybrid encoder to expeditiously process multi-scale features by decoupling intra-scale interaction and cross-scale fusion to improve speed. Then, we propose the uncertainty-minimal query selection to provide high-quality initial queries to the decoder, thereby improving accuracy. In addition, RT-DETR supports flexible speed tuning by adjusting the number of decoder layers to adapt to various scenarios without retraining. Our RT-DETR-R50 /R101 achieves 53.1% 154.3% AP on COCO and 108 /74 FPS on T4 GPU, outperforming previously advanced YOLOs in both speed and accuracy. Furthermore, RT-DETR-R50 outperforms DINO-R50 by 2.2% AP in accuracy and about 21 times in FPS. After pre-training with Objects365, RT-DETR-R50 / R101 achieves 55.3% 156.2% AP. The project page: https://zhao-yian.github.io/RTDEtr.","container-title":"2024 IEEE/CVF Conference on Computer Vision and Pattern Recognition (CVPR)","DOI":"10.1109/CVPR52733.2024.01605","event-title":"2024 IEEE/CVF Conference on Computer Vision and Pattern Recognition (CVPR)","note":"ISSN: 2575-7075","page":"16965-16974","source":"IEEE Xplore","title":"DETRs Beat YOLOs on Real-time Object Detection","URL":"https://ieeexplore.ieee.org/document/10657220","author":[{"family":"Zhao","given":"Yian"},{"family":"Lv","given":"Wenyu"},{"family":"Xu","given":"Shangliang"},{"family":"Wei","given":"Jinman"},{"family":"Wang","given":"Guanzhong"},{"family":"Dang","given":"Qingqing"},{"family":"Liu","given":"Yi"},{"family":"Chen","given":"Jie"}],"accessed":{"date-parts":[["2025",6,4]]},"issued":{"date-parts":[["2024",6]]}}},{"id":1520,"uris":["http://zotero.org/users/8619560/items/RXWXH2Z4"],"itemData":{"id":1520,"type":"webpage","abstract":"In this report, we present RT-DETRv2, an improved Real-Time DEtection TRansformer (RT-DETR). RT-DETRv2 builds upon the previous state-of-the-art real-time detector, RT-DETR, and opens up a set of bag-of-freebies for flexibility and practicality, as well as optimizing the training strategy to achieve enhanced performance. To improve the flexibility, we suggest setting a distinct number of sampling points for features at different scales in the deformable attention to achieve selective multi-scale feature extraction by the decoder. To enhance practicality, we propose an optional discrete sampling operator to replace the grid_sample operator that is specific to RT-DETR compared to YOLOs. This removes the deployment constraints typically associated with DETRs. For the training strategy, we propose dynamic data augmentation and scale-adaptive hyperparameters customization to improve performance without loss of speed. Source code and pre-trained models will be available at https://github.com/lyuwenyu/RT-DETR.","container-title":"arXiv.org","language":"en","title":"RT-DETRv2: Improved Baseline with Bag-of-Freebies for Real-Time Detection Transformer","title-short":"RT-DETRv2","URL":"https://arxiv.org/abs/2407.17140v1","author":[{"family":"Lv","given":"Wenyu"},{"family":"Zhao","given":"Yian"},{"family":"Chang","given":"Qinyao"},{"family":"Huang","given":"Kui"},{"family":"Wang","given":"Guanzhong"},{"family":"Liu","given":"Yi"}],"accessed":{"date-parts":[["2025",6,4]]},"issued":{"date-parts":[["2024",7,24]]}}}],"schema":"https://github.com/citation-style-language/schema/raw/master/csl-citation.json"} </w:instrText>
      </w:r>
      <w:r w:rsidRPr="006F2D58">
        <w:rPr>
          <w:color w:val="FF0000"/>
          <w:lang w:bidi="en-US"/>
        </w:rPr>
        <w:fldChar w:fldCharType="separate"/>
      </w:r>
      <w:r w:rsidRPr="006F2D58">
        <w:rPr>
          <w:color w:val="FF0000"/>
          <w:lang w:bidi="en-US"/>
        </w:rPr>
        <w:t>[32], [35], [36]</w:t>
      </w:r>
      <w:r w:rsidRPr="006F2D58">
        <w:rPr>
          <w:color w:val="FF0000"/>
          <w:lang w:bidi="en-US"/>
        </w:rPr>
        <w:fldChar w:fldCharType="end"/>
      </w:r>
      <w:r w:rsidRPr="006F2D58">
        <w:rPr>
          <w:color w:val="FF0000"/>
          <w:lang w:bidi="en-US"/>
        </w:rPr>
        <w:t xml:space="preserve"> provides an alternative approach that removes the need for non-maximum suppression through the use of an end-to-end transformer. RT-DETR is a redesigned version of DETRs with a focus on increasing computational efficiency while maintaining/increasing accuracy. The traditional Transformer encoder is substituted for a hybrid encoder which allows for increased speed by separately processing the intra-scale interaction and cross-scale fusion of features. The increase in detection accuracy is achieved through a query selection mechanism. RT-DETRv2 </w:t>
      </w:r>
      <w:r w:rsidRPr="006F2D58">
        <w:rPr>
          <w:color w:val="FF0000"/>
          <w:lang w:bidi="en-US"/>
        </w:rPr>
        <w:fldChar w:fldCharType="begin"/>
      </w:r>
      <w:r w:rsidRPr="006F2D58">
        <w:rPr>
          <w:color w:val="FF0000"/>
          <w:lang w:bidi="en-US"/>
        </w:rPr>
        <w:instrText xml:space="preserve"> ADDIN ZOTERO_ITEM CSL_CITATION {"citationID":"igTLrdVm","properties":{"formattedCitation":"[36]","plainCitation":"[36]","noteIndex":0},"citationItems":[{"id":1520,"uris":["http://zotero.org/users/8619560/items/RXWXH2Z4"],"itemData":{"id":1520,"type":"webpage","abstract":"In this report, we present RT-DETRv2, an improved Real-Time DEtection TRansformer (RT-DETR). RT-DETRv2 builds upon the previous state-of-the-art real-time detector, RT-DETR, and opens up a set of bag-of-freebies for flexibility and practicality, as well as optimizing the training strategy to achieve enhanced performance. To improve the flexibility, we suggest setting a distinct number of sampling points for features at different scales in the deformable attention to achieve selective multi-scale feature extraction by the decoder. To enhance practicality, we propose an optional discrete sampling operator to replace the grid_sample operator that is specific to RT-DETR compared to YOLOs. This removes the deployment constraints typically associated with DETRs. For the training strategy, we propose dynamic data augmentation and scale-adaptive hyperparameters customization to improve performance without loss of speed. Source code and pre-trained models will be available at https://github.com/lyuwenyu/RT-DETR.","container-title":"arXiv.org","language":"en","title":"RT-DETRv2: Improved Baseline with Bag-of-Freebies for Real-Time Detection Transformer","title-short":"RT-DETRv2","URL":"https://arxiv.org/abs/2407.17140v1","author":[{"family":"Lv","given":"Wenyu"},{"family":"Zhao","given":"Yian"},{"family":"Chang","given":"Qinyao"},{"family":"Huang","given":"Kui"},{"family":"Wang","given":"Guanzhong"},{"family":"Liu","given":"Yi"}],"accessed":{"date-parts":[["2025",6,4]]},"issued":{"date-parts":[["2024",7,24]]}}}],"schema":"https://github.com/citation-style-language/schema/raw/master/csl-citation.json"} </w:instrText>
      </w:r>
      <w:r w:rsidRPr="006F2D58">
        <w:rPr>
          <w:color w:val="FF0000"/>
          <w:lang w:bidi="en-US"/>
        </w:rPr>
        <w:fldChar w:fldCharType="separate"/>
      </w:r>
      <w:r w:rsidRPr="006F2D58">
        <w:rPr>
          <w:color w:val="FF0000"/>
          <w:lang w:bidi="en-US"/>
        </w:rPr>
        <w:t>[36]</w:t>
      </w:r>
      <w:r w:rsidRPr="006F2D58">
        <w:rPr>
          <w:color w:val="FF0000"/>
          <w:lang w:bidi="en-US"/>
        </w:rPr>
        <w:fldChar w:fldCharType="end"/>
      </w:r>
      <w:r w:rsidRPr="006F2D58">
        <w:rPr>
          <w:color w:val="FF0000"/>
          <w:lang w:bidi="en-US"/>
        </w:rPr>
        <w:t xml:space="preserve"> improves upon its predecessor through an improved training strategy, specifically dynamic data augmentation and scale-adaptive hyperparameters. It improves multi-scale detection through the introduction of Selective Multi-Scale Sampling.</w:t>
      </w:r>
    </w:p>
    <w:p w14:paraId="29E0EDF3" w14:textId="77777777" w:rsidR="006F2D58" w:rsidRPr="006F2D58" w:rsidRDefault="006F2D58" w:rsidP="006F2D58">
      <w:pPr>
        <w:rPr>
          <w:color w:val="FF0000"/>
          <w:lang w:bidi="en-US"/>
        </w:rPr>
      </w:pPr>
      <w:r w:rsidRPr="006F2D58">
        <w:rPr>
          <w:color w:val="FF0000"/>
          <w:lang w:bidi="en-US"/>
        </w:rPr>
        <w:t xml:space="preserve">YOLO-World </w:t>
      </w:r>
      <w:r w:rsidRPr="006F2D58">
        <w:rPr>
          <w:color w:val="FF0000"/>
          <w:lang w:bidi="en-US"/>
        </w:rPr>
        <w:fldChar w:fldCharType="begin"/>
      </w:r>
      <w:r w:rsidRPr="006F2D58">
        <w:rPr>
          <w:color w:val="FF0000"/>
          <w:lang w:bidi="en-US"/>
        </w:rPr>
        <w:instrText xml:space="preserve"> ADDIN ZOTERO_ITEM CSL_CITATION {"citationID":"BeeeklqO","properties":{"formattedCitation":"[37]","plainCitation":"[37]","noteIndex":0},"citationItems":[{"id":1523,"uris":["http://zotero.org/users/8619560/items/KLJ4PPFL"],"itemData":{"id":1523,"type":"article","abstract":"The You Only Look Once (YOLO) series of detectors have established themselves as efficient and practical tools. However, their reliance on predefined and trained object categories limits their applicability in open scenarios. Addressing this limitation, we introduce YOLO-World, an innovative approach that enhances YOLO with open-vocabulary detection capabilities through vision-language modeling and pre-training on large-scale datasets. Specifically, we propose a new Re-parameterizable Vision-Language Path Aggregation Network (RepVL-PAN) and region-text contrastive loss to facilitate the interaction between visual and linguistic information. Our method excels in detecting a wide range of objects in a zero-shot manner with high efficiency. On the challenging LVIS dataset, YOLO-World achieves 35.4 AP with 52.0 FPS on V100, which outperforms many state-of-the-art methods in terms of both accuracy and speed. Furthermore, the fine-tuned YOLO-World achieves remarkable performance on several downstream tasks, including object detection and open-vocabulary instance segmentation.","DOI":"10.48550/arXiv.2401.17270","note":"arXiv:2401.17270 [cs]","number":"arXiv:2401.17270","publisher":"arXiv","source":"arXiv.org","title":"YOLO-World: Real-Time Open-Vocabulary Object Detection","title-short":"YOLO-World","URL":"http://arxiv.org/abs/2401.17270","author":[{"family":"Cheng","given":"Tianheng"},{"family":"Song","given":"Lin"},{"family":"Ge","given":"Yixiao"},{"family":"Liu","given":"Wenyu"},{"family":"Wang","given":"Xinggang"},{"family":"Shan","given":"Ying"}],"accessed":{"date-parts":[["2025",6,4]]},"issued":{"date-parts":[["2024",2,22]]}}}],"schema":"https://github.com/citation-style-language/schema/raw/master/csl-citation.json"} </w:instrText>
      </w:r>
      <w:r w:rsidRPr="006F2D58">
        <w:rPr>
          <w:color w:val="FF0000"/>
          <w:lang w:bidi="en-US"/>
        </w:rPr>
        <w:fldChar w:fldCharType="separate"/>
      </w:r>
      <w:r w:rsidRPr="006F2D58">
        <w:rPr>
          <w:color w:val="FF0000"/>
          <w:lang w:bidi="en-US"/>
        </w:rPr>
        <w:t>[37]</w:t>
      </w:r>
      <w:r w:rsidRPr="006F2D58">
        <w:rPr>
          <w:color w:val="FF0000"/>
          <w:lang w:bidi="en-US"/>
        </w:rPr>
        <w:fldChar w:fldCharType="end"/>
      </w:r>
      <w:r w:rsidRPr="006F2D58">
        <w:rPr>
          <w:color w:val="FF0000"/>
          <w:lang w:bidi="en-US"/>
        </w:rPr>
        <w:t xml:space="preserve"> is an extension of the YOLO approach based on YOLOv8 [11] with open-vocabulary detection capabilities through vision-language modeling. Its incorporation of vision-language modeling demonstrated an increased capacity of identifying a broad array of objects in zero-shot scenarios with high efficiency. YOLO-World introduces a Re-parameterizable Vision-Language Path Aggregation Network (</w:t>
      </w:r>
      <w:proofErr w:type="spellStart"/>
      <w:r w:rsidRPr="006F2D58">
        <w:rPr>
          <w:color w:val="FF0000"/>
          <w:lang w:bidi="en-US"/>
        </w:rPr>
        <w:t>RepVL</w:t>
      </w:r>
      <w:proofErr w:type="spellEnd"/>
      <w:r w:rsidRPr="006F2D58">
        <w:rPr>
          <w:color w:val="FF0000"/>
          <w:lang w:bidi="en-US"/>
        </w:rPr>
        <w:t xml:space="preserve">-PAN) which allows interaction between visual and linguistic information and region-text contrastive loss aligning visual regions with textual descriptions. It demonstrated an increased ability of detecting objects making it suitable for real-world applications. </w:t>
      </w:r>
    </w:p>
    <w:p w14:paraId="3EB7809B" w14:textId="77777777" w:rsidR="006F2D58" w:rsidRPr="006F2D58" w:rsidRDefault="006F2D58" w:rsidP="006F2D58">
      <w:pPr>
        <w:rPr>
          <w:color w:val="FF0000"/>
          <w:lang w:bidi="en-US"/>
        </w:rPr>
      </w:pPr>
      <w:r w:rsidRPr="006F2D58">
        <w:rPr>
          <w:color w:val="FF0000"/>
          <w:lang w:bidi="en-US"/>
        </w:rPr>
        <w:t xml:space="preserve">YOLOE </w:t>
      </w:r>
      <w:r w:rsidRPr="006F2D58">
        <w:rPr>
          <w:color w:val="FF0000"/>
          <w:lang w:bidi="en-US"/>
        </w:rPr>
        <w:fldChar w:fldCharType="begin"/>
      </w:r>
      <w:r w:rsidRPr="006F2D58">
        <w:rPr>
          <w:color w:val="FF0000"/>
          <w:lang w:bidi="en-US"/>
        </w:rPr>
        <w:instrText xml:space="preserve"> ADDIN ZOTERO_ITEM CSL_CITATION {"citationID":"Hiv8mmLP","properties":{"formattedCitation":"[38]","plainCitation":"[38]","noteIndex":0},"citationItems":[{"id":1527,"uris":["http://zotero.org/users/8619560/items/3QNDWSVS"],"itemData":{"id":1527,"type":"article","abstract":"Object detection and segmentation are widely employed in computer vision applications, yet conventional models like YOLO series, while efficient and accurate, are limited by predefined categories, hindering adaptability in open scenarios. Recent open-set methods leverage text prompts, visual cues, or prompt-free paradigm to overcome this, but often compromise between performance and efficiency due to high computational demands or deployment complexity. In this work, we introduce YOLOE, which integrates detection and segmentation across diverse open prompt mechanisms within a single highly efficient model, achieving real-time seeing anything. For text prompts, we propose Re-parameterizable Region-Text Alignment (RepRTA) strategy. It refines pretrained textual embeddings via a re-parameterizable lightweight auxiliary network and enhances visual-textual alignment with zero inference and transferring overhead. For visual prompts, we present Semantic-Activated Visual Prompt Encoder (SAVPE). It employs decoupled semantic and activation branches to bring improved visual embedding and accuracy with minimal complexity. For prompt-free scenario, we introduce Lazy Region-Prompt Contrast (LRPC) strategy. It utilizes a built-in large vocabulary and specialized embedding to identify all objects, avoiding costly language model dependency. Extensive experiments show YOLOE's exceptional zero-shot performance and transferability with high inference efficiency and low training cost. Notably, on LVIS, with 3$\\times$ less training cost and 1.4$\\times$ inference speedup, YOLOE-v8-S surpasses YOLO-Worldv2-S by 3.5 AP. When transferring to COCO, YOLOE-v8-L achieves 0.6 AP$^b$ and 0.4 AP$^m$ gains over closed-set YOLOv8-L with nearly 4$\\times$ less training time. Code and models are available at https://github.com/THU-MIG/yoloe.","DOI":"10.48550/arXiv.2503.07465","note":"arXiv:2503.07465 [cs]","number":"arXiv:2503.07465","publisher":"arXiv","source":"arXiv.org","title":"YOLOE: Real-Time Seeing Anything","title-short":"YOLOE","URL":"http://arxiv.org/abs/2503.07465","author":[{"family":"Wang","given":"Ao"},{"family":"Liu","given":"Lihao"},{"family":"Chen","given":"Hui"},{"family":"Lin","given":"Zijia"},{"family":"Han","given":"Jungong"},{"family":"Ding","given":"Guiguang"}],"accessed":{"date-parts":[["2025",6,5]]},"issued":{"date-parts":[["2025",3,10]]}}}],"schema":"https://github.com/citation-style-language/schema/raw/master/csl-citation.json"} </w:instrText>
      </w:r>
      <w:r w:rsidRPr="006F2D58">
        <w:rPr>
          <w:color w:val="FF0000"/>
          <w:lang w:bidi="en-US"/>
        </w:rPr>
        <w:fldChar w:fldCharType="separate"/>
      </w:r>
      <w:r w:rsidRPr="006F2D58">
        <w:rPr>
          <w:color w:val="FF0000"/>
          <w:lang w:bidi="en-US"/>
        </w:rPr>
        <w:t>[38]</w:t>
      </w:r>
      <w:r w:rsidRPr="006F2D58">
        <w:rPr>
          <w:color w:val="FF0000"/>
          <w:lang w:bidi="en-US"/>
        </w:rPr>
        <w:fldChar w:fldCharType="end"/>
      </w:r>
      <w:r w:rsidRPr="006F2D58">
        <w:rPr>
          <w:color w:val="FF0000"/>
          <w:lang w:bidi="en-US"/>
        </w:rPr>
        <w:t xml:space="preserve"> is another extension of the YOLO approach based on YOLOv8 [11] and YOLOv11 [11] that was designed for object detection and instance segmentation of images guided through prompt mechanisms. YOLOE supports text prompts through its Re-parameterizable Region-Text Alignment (</w:t>
      </w:r>
      <w:proofErr w:type="spellStart"/>
      <w:r w:rsidRPr="006F2D58">
        <w:rPr>
          <w:color w:val="FF0000"/>
          <w:lang w:bidi="en-US"/>
        </w:rPr>
        <w:t>RepRTA</w:t>
      </w:r>
      <w:proofErr w:type="spellEnd"/>
      <w:r w:rsidRPr="006F2D58">
        <w:rPr>
          <w:color w:val="FF0000"/>
          <w:lang w:bidi="en-US"/>
        </w:rPr>
        <w:t>) strategy, it also supports visual prompts through Semantic Activated Visual Prompt Encoder (SAVPE</w:t>
      </w:r>
      <w:proofErr w:type="gramStart"/>
      <w:r w:rsidRPr="006F2D58">
        <w:rPr>
          <w:color w:val="FF0000"/>
          <w:lang w:bidi="en-US"/>
        </w:rPr>
        <w:t>)</w:t>
      </w:r>
      <w:proofErr w:type="gramEnd"/>
      <w:r w:rsidRPr="006F2D58">
        <w:rPr>
          <w:color w:val="FF0000"/>
          <w:lang w:bidi="en-US"/>
        </w:rPr>
        <w:t xml:space="preserve"> and it also allows for prompt-free scenario through a Lazy Region-</w:t>
      </w:r>
      <w:r w:rsidRPr="006F2D58">
        <w:rPr>
          <w:color w:val="FF0000"/>
          <w:lang w:bidi="en-US"/>
        </w:rPr>
        <w:lastRenderedPageBreak/>
        <w:t xml:space="preserve">Prompt Contrast (LRPC) strategy. Its ability to integrate contextual information through its prompt-guided approach might be beneficial as the identification of context-relevant information is one of the most important preprocessing steps </w:t>
      </w:r>
      <w:r w:rsidRPr="006F2D58">
        <w:rPr>
          <w:color w:val="FF0000"/>
          <w:lang w:bidi="en-US"/>
        </w:rPr>
        <w:fldChar w:fldCharType="begin"/>
      </w:r>
      <w:r w:rsidRPr="006F2D58">
        <w:rPr>
          <w:color w:val="FF0000"/>
          <w:lang w:bidi="en-US"/>
        </w:rPr>
        <w:instrText xml:space="preserve"> ADDIN ZOTERO_ITEM CSL_CITATION {"citationID":"eeqBAGkW","properties":{"formattedCitation":"[39]","plainCitation":"[39]","noteIndex":0},"citationItems":[{"id":1534,"uris":["http://zotero.org/users/8619560/items/DQUBGZNJ"],"itemData":{"id":1534,"type":"article-journal","abstract":"In light of the energy crisis, extensive research is being conducted to enhance load forecasting, optimize the targeting of demand response programs, and advise building occupants on actions to enhance energy performance. Cluster analysis is increasingly applied to usage data across all consumer types. More accurate consumer identification translates to improved resource planning. In the context of Industry 4.0, where comprehensive data are collected across various domains, we propose using existing sensor data from household appliances to extract the usage patterns and characterize the resource demands of consumers from residential households. We propose a general pipeline for extracting features from raw sensor data alongside global features for clustering device usages and classifying them based on extracted time series. We applied the proposed method to real data from three different types of household devices. We propose a strategy to identify the number of existent clusters in real data. We employed the label data obtained from clustering for the classification of consumers based on data recorded on different time ranges and achieved an increase in accuracy of up to 15% when we expanded the time range for the recorded data on the entire dataset, obtaining an accuracy of over 99.89%. We further explore the data meta-features for a minimal dataset by examining the necessary time interval for the recorded data, dataset dimensions, and the feature set. This analysis aims to achieve an effective trade-off between time and performance.","container-title":"Electronics","DOI":"10.3390/electronics13071364","ISSN":"2079-9292","issue":"7","language":"en","license":"http://creativecommons.org/licenses/by/3.0/","note":"number: 7\npublisher: Multidisciplinary Digital Publishing Institute","page":"1364","source":"www.mdpi.com","title":"From Sensors to Insights: An Original Method for Consumer Behavior Identification in Appliance Usage","title-short":"From Sensors to Insights","volume":"13","author":[{"family":"Portase","given":"Raluca Laura"},{"family":"Tolas","given":"Ramona"},{"family":"Potolea","given":"Rodica"}],"issued":{"date-parts":[["2024",1]]}}}],"schema":"https://github.com/citation-style-language/schema/raw/master/csl-citation.json"} </w:instrText>
      </w:r>
      <w:r w:rsidRPr="006F2D58">
        <w:rPr>
          <w:color w:val="FF0000"/>
          <w:lang w:bidi="en-US"/>
        </w:rPr>
        <w:fldChar w:fldCharType="separate"/>
      </w:r>
      <w:r w:rsidRPr="006F2D58">
        <w:rPr>
          <w:color w:val="FF0000"/>
          <w:lang w:bidi="en-US"/>
        </w:rPr>
        <w:t>[39]</w:t>
      </w:r>
      <w:r w:rsidRPr="006F2D58">
        <w:rPr>
          <w:color w:val="FF0000"/>
          <w:lang w:bidi="en-US"/>
        </w:rPr>
        <w:fldChar w:fldCharType="end"/>
      </w:r>
      <w:r w:rsidRPr="006F2D58">
        <w:rPr>
          <w:color w:val="FF0000"/>
          <w:lang w:bidi="en-US"/>
        </w:rPr>
        <w:t>.</w:t>
      </w:r>
    </w:p>
    <w:p w14:paraId="587B2EE7" w14:textId="77777777" w:rsidR="006F2D58" w:rsidRPr="006F2D58" w:rsidRDefault="006F2D58" w:rsidP="006F2D58">
      <w:pPr>
        <w:rPr>
          <w:color w:val="FF0000"/>
          <w:lang w:bidi="en-US"/>
        </w:rPr>
      </w:pPr>
    </w:p>
    <w:p w14:paraId="375AEED6" w14:textId="77777777" w:rsidR="006F2D58" w:rsidRPr="006F2D58" w:rsidRDefault="006F2D58" w:rsidP="006F2D58">
      <w:pPr>
        <w:rPr>
          <w:color w:val="FF0000"/>
          <w:lang w:bidi="en-US"/>
        </w:rPr>
      </w:pPr>
    </w:p>
    <w:p w14:paraId="3340C6B6" w14:textId="746B99F5" w:rsidR="006F2D58" w:rsidRPr="006F2D58" w:rsidRDefault="006F2D58" w:rsidP="00147963">
      <w:pPr>
        <w:rPr>
          <w:color w:val="FF0000"/>
        </w:rPr>
      </w:pPr>
    </w:p>
    <w:p w14:paraId="415694C8" w14:textId="77777777" w:rsidR="006F2D58" w:rsidRDefault="006F2D58" w:rsidP="00147963"/>
    <w:p w14:paraId="7658177E" w14:textId="77777777" w:rsidR="006F2D58" w:rsidRDefault="006F2D58" w:rsidP="00147963"/>
    <w:p w14:paraId="064148D4" w14:textId="190EC680" w:rsidR="006F2D58" w:rsidRDefault="00147963" w:rsidP="006F2D58">
      <w:pPr>
        <w:pStyle w:val="Heading2"/>
      </w:pPr>
      <w:r>
        <w:t>Performance evaluation</w:t>
      </w:r>
    </w:p>
    <w:p w14:paraId="321BE0C2" w14:textId="77777777" w:rsidR="006F2D58" w:rsidRPr="006F2D58" w:rsidRDefault="006F2D58" w:rsidP="006F2D58">
      <w:pPr>
        <w:rPr>
          <w:color w:val="FF0000"/>
          <w:lang w:val="ro-RO"/>
        </w:rPr>
      </w:pPr>
      <w:proofErr w:type="spellStart"/>
      <w:r w:rsidRPr="006F2D58">
        <w:rPr>
          <w:color w:val="FF0000"/>
          <w:lang w:val="ro-RO"/>
        </w:rPr>
        <w:t>Although</w:t>
      </w:r>
      <w:proofErr w:type="spellEnd"/>
      <w:r w:rsidRPr="006F2D58">
        <w:rPr>
          <w:color w:val="FF0000"/>
          <w:lang w:val="ro-RO"/>
        </w:rPr>
        <w:t xml:space="preserve"> it </w:t>
      </w:r>
      <w:proofErr w:type="spellStart"/>
      <w:r w:rsidRPr="006F2D58">
        <w:rPr>
          <w:color w:val="FF0000"/>
          <w:lang w:val="ro-RO"/>
        </w:rPr>
        <w:t>is</w:t>
      </w:r>
      <w:proofErr w:type="spellEnd"/>
      <w:r w:rsidRPr="006F2D58">
        <w:rPr>
          <w:color w:val="FF0000"/>
          <w:lang w:val="ro-RO"/>
        </w:rPr>
        <w:t xml:space="preserve"> a </w:t>
      </w:r>
      <w:proofErr w:type="spellStart"/>
      <w:r w:rsidRPr="006F2D58">
        <w:rPr>
          <w:color w:val="FF0000"/>
          <w:lang w:val="ro-RO"/>
        </w:rPr>
        <w:t>common</w:t>
      </w:r>
      <w:proofErr w:type="spellEnd"/>
      <w:r w:rsidRPr="006F2D58">
        <w:rPr>
          <w:color w:val="FF0000"/>
          <w:lang w:val="ro-RO"/>
        </w:rPr>
        <w:t xml:space="preserve"> </w:t>
      </w:r>
      <w:proofErr w:type="spellStart"/>
      <w:r w:rsidRPr="006F2D58">
        <w:rPr>
          <w:color w:val="FF0000"/>
          <w:lang w:val="ro-RO"/>
        </w:rPr>
        <w:t>pratice</w:t>
      </w:r>
      <w:proofErr w:type="spellEnd"/>
      <w:r w:rsidRPr="006F2D58">
        <w:rPr>
          <w:color w:val="FF0000"/>
          <w:lang w:val="ro-RO"/>
        </w:rPr>
        <w:t xml:space="preserve">, </w:t>
      </w:r>
      <w:proofErr w:type="spellStart"/>
      <w:r w:rsidRPr="006F2D58">
        <w:rPr>
          <w:color w:val="FF0000"/>
          <w:lang w:val="ro-RO"/>
        </w:rPr>
        <w:t>the</w:t>
      </w:r>
      <w:proofErr w:type="spellEnd"/>
      <w:r w:rsidRPr="006F2D58">
        <w:rPr>
          <w:color w:val="FF0000"/>
          <w:lang w:val="ro-RO"/>
        </w:rPr>
        <w:t xml:space="preserve"> </w:t>
      </w:r>
      <w:proofErr w:type="spellStart"/>
      <w:r w:rsidRPr="006F2D58">
        <w:rPr>
          <w:color w:val="FF0000"/>
          <w:lang w:val="ro-RO"/>
        </w:rPr>
        <w:t>assesstment</w:t>
      </w:r>
      <w:proofErr w:type="spellEnd"/>
      <w:r w:rsidRPr="006F2D58">
        <w:rPr>
          <w:color w:val="FF0000"/>
          <w:lang w:val="ro-RO"/>
        </w:rPr>
        <w:t xml:space="preserve"> of performance </w:t>
      </w:r>
      <w:proofErr w:type="spellStart"/>
      <w:r w:rsidRPr="006F2D58">
        <w:rPr>
          <w:color w:val="FF0000"/>
          <w:lang w:val="ro-RO"/>
        </w:rPr>
        <w:t>through</w:t>
      </w:r>
      <w:proofErr w:type="spellEnd"/>
      <w:r w:rsidRPr="006F2D58">
        <w:rPr>
          <w:color w:val="FF0000"/>
          <w:lang w:val="ro-RO"/>
        </w:rPr>
        <w:t xml:space="preserve"> a single performance metric </w:t>
      </w:r>
      <w:proofErr w:type="spellStart"/>
      <w:r w:rsidRPr="006F2D58">
        <w:rPr>
          <w:color w:val="FF0000"/>
          <w:lang w:val="ro-RO"/>
        </w:rPr>
        <w:t>may</w:t>
      </w:r>
      <w:proofErr w:type="spellEnd"/>
      <w:r w:rsidRPr="006F2D58">
        <w:rPr>
          <w:color w:val="FF0000"/>
          <w:lang w:val="ro-RO"/>
        </w:rPr>
        <w:t xml:space="preserve"> </w:t>
      </w:r>
      <w:proofErr w:type="spellStart"/>
      <w:r w:rsidRPr="006F2D58">
        <w:rPr>
          <w:color w:val="FF0000"/>
          <w:lang w:val="ro-RO"/>
        </w:rPr>
        <w:t>be</w:t>
      </w:r>
      <w:proofErr w:type="spellEnd"/>
      <w:r w:rsidRPr="006F2D58">
        <w:rPr>
          <w:color w:val="FF0000"/>
          <w:lang w:val="ro-RO"/>
        </w:rPr>
        <w:t xml:space="preserve"> </w:t>
      </w:r>
      <w:proofErr w:type="spellStart"/>
      <w:r w:rsidRPr="006F2D58">
        <w:rPr>
          <w:color w:val="FF0000"/>
          <w:lang w:val="ro-RO"/>
        </w:rPr>
        <w:t>perilous</w:t>
      </w:r>
      <w:proofErr w:type="spellEnd"/>
      <w:r w:rsidRPr="006F2D58">
        <w:rPr>
          <w:color w:val="FF0000"/>
          <w:lang w:val="ro-RO"/>
        </w:rPr>
        <w:t xml:space="preserve"> </w:t>
      </w:r>
      <w:r w:rsidRPr="006F2D58">
        <w:rPr>
          <w:color w:val="FF0000"/>
          <w:lang w:val="ro-RO"/>
        </w:rPr>
        <w:fldChar w:fldCharType="begin"/>
      </w:r>
      <w:r w:rsidRPr="006F2D58">
        <w:rPr>
          <w:color w:val="FF0000"/>
          <w:lang w:val="ro-RO"/>
        </w:rPr>
        <w:instrText xml:space="preserve"> ADDIN ZOTERO_ITEM CSL_CITATION {"citationID":"XsWkiUVc","properties":{"formattedCitation":"[40], [41]","plainCitation":"[40], [41]","noteIndex":0},"citationItems":[{"id":1551,"uris":["http://zotero.org/users/8619560/items/URNY36TV"],"itemData":{"id":1551,"type":"article","abstract":"Comparing model performances on benchmark datasets is an integral part of measuring and driving progress in artificial intelligence. A model's performance on a benchmark dataset is commonly assessed based on a single or a small set of performance metrics. While this enables quick comparisons, it may entail the risk of inadequately reflecting model performance if the metric does not sufficiently cover all performance characteristics. It is unknown to what extent this might impact benchmarking efforts. To address this question, we analysed the current landscape of performance metrics based on data covering 3867 machine learning model performance results from the open repository 'Papers with Code'. Our results suggest that the large majority of metrics currently used have properties that may result in an inadequate reflection of a models' performance. While alternative metrics that address problematic properties have been proposed, they are currently rarely used. Furthermore, we describe ambiguities in reported metrics, which may lead to difficulties in interpreting and comparing model performances.","DOI":"10.48550/arXiv.2008.02577","note":"arXiv:2008.02577 [cs]","number":"arXiv:2008.02577","publisher":"arXiv","source":"arXiv.org","title":"A critical analysis of metrics used for measuring progress in artificial intelligence","URL":"http://arxiv.org/abs/2008.02577","author":[{"family":"Blagec","given":"Kathrin"},{"family":"Dorffner","given":"Georg"},{"family":"Moradi","given":"Milad"},{"family":"Samwald","given":"Matthias"}],"accessed":{"date-parts":[["2025",6,13]]},"issued":{"date-parts":[["2021",11,8]]}}},{"id":1224,"uris":["http://zotero.org/users/8619560/items/SU8PMB6J"],"itemData":{"id":1224,"type":"article-journal","abstract":"Clustering algorithms are essential in data analysis, but evaluating their performance is challenging when the true labels are not available, especially for non-convex clusters. Traditional performance evaluation metrics struggle to identify clustering quality, often assigning higher scores for linearly separated clusters than the true clusters. We propose an original approach to distance computation that accounts for the data structure, thus improving the clustering quality evaluation for non-convex clusters without affecting other shapes of clusters. We also showcase the applicability of this method through a modified version of K-Means using the proposed method that is capable of correctly separating non-convex clusters. The validation included the analysis of performance and time complexity of 3 traditional clustering quality evaluation metrics and the K-Means clustering algorithm against their augmented versions with the proposed approach. This analysis conducted on 7 benchmark synthetic datasets and 6 real datasets with various numbers of examples and features of diverse characteristics and joint complexities: simple convex clusters, overlapped and imbalanced clusters, and non-convex clusters. Through these analyses, we show the ineffectiveness of traditional methods and that the proposed approach overcomes the weaknesses of traditional methods.","container-title":"Knowledge and Information Systems","DOI":"10.1007/s10115-024-02275-4","ISSN":"0219-3116","journalAbbreviation":"Knowl Inf Syst","language":"en","license":"All rights reserved","source":"Springer Link","title":"A path-based distance computation for non-convexity with applications in clustering","URL":"https://doi.org/10.1007/s10115-024-02275-4","author":[{"family":"Ardelean","given":"Eugen-Richard"},{"family":"Portase","given":"Raluca Laura"},{"family":"Potolea","given":"Rodica"},{"family":"Dînșoreanu","given":"Mihaela"}],"accessed":{"date-parts":[["2024",11,29]]},"issued":{"date-parts":[["2024",11,1]]}}}],"schema":"https://github.com/citation-style-language/schema/raw/master/csl-citation.json"} </w:instrText>
      </w:r>
      <w:r w:rsidRPr="006F2D58">
        <w:rPr>
          <w:color w:val="FF0000"/>
          <w:lang w:val="ro-RO"/>
        </w:rPr>
        <w:fldChar w:fldCharType="separate"/>
      </w:r>
      <w:r w:rsidRPr="006F2D58">
        <w:rPr>
          <w:color w:val="FF0000"/>
          <w:lang w:bidi="en-US"/>
        </w:rPr>
        <w:t>[40], [41]</w:t>
      </w:r>
      <w:r w:rsidRPr="006F2D58">
        <w:rPr>
          <w:color w:val="FF0000"/>
        </w:rPr>
        <w:fldChar w:fldCharType="end"/>
      </w:r>
      <w:r w:rsidRPr="006F2D58">
        <w:rPr>
          <w:color w:val="FF0000"/>
          <w:lang w:val="ro-RO"/>
        </w:rPr>
        <w:t xml:space="preserve"> </w:t>
      </w:r>
      <w:proofErr w:type="spellStart"/>
      <w:r w:rsidRPr="006F2D58">
        <w:rPr>
          <w:color w:val="FF0000"/>
          <w:lang w:val="ro-RO"/>
        </w:rPr>
        <w:t>if</w:t>
      </w:r>
      <w:proofErr w:type="spellEnd"/>
      <w:r w:rsidRPr="006F2D58">
        <w:rPr>
          <w:color w:val="FF0000"/>
          <w:lang w:val="ro-RO"/>
        </w:rPr>
        <w:t xml:space="preserve"> </w:t>
      </w:r>
      <w:proofErr w:type="spellStart"/>
      <w:r w:rsidRPr="006F2D58">
        <w:rPr>
          <w:color w:val="FF0000"/>
          <w:lang w:val="ro-RO"/>
        </w:rPr>
        <w:t>the</w:t>
      </w:r>
      <w:proofErr w:type="spellEnd"/>
      <w:r w:rsidRPr="006F2D58">
        <w:rPr>
          <w:color w:val="FF0000"/>
          <w:lang w:val="ro-RO"/>
        </w:rPr>
        <w:t xml:space="preserve"> metric </w:t>
      </w:r>
      <w:proofErr w:type="spellStart"/>
      <w:r w:rsidRPr="006F2D58">
        <w:rPr>
          <w:color w:val="FF0000"/>
          <w:lang w:val="ro-RO"/>
        </w:rPr>
        <w:t>does</w:t>
      </w:r>
      <w:proofErr w:type="spellEnd"/>
      <w:r w:rsidRPr="006F2D58">
        <w:rPr>
          <w:color w:val="FF0000"/>
          <w:lang w:val="ro-RO"/>
        </w:rPr>
        <w:t xml:space="preserve"> </w:t>
      </w:r>
      <w:proofErr w:type="spellStart"/>
      <w:r w:rsidRPr="006F2D58">
        <w:rPr>
          <w:color w:val="FF0000"/>
          <w:lang w:val="ro-RO"/>
        </w:rPr>
        <w:t>not</w:t>
      </w:r>
      <w:proofErr w:type="spellEnd"/>
      <w:r w:rsidRPr="006F2D58">
        <w:rPr>
          <w:color w:val="FF0000"/>
          <w:lang w:val="ro-RO"/>
        </w:rPr>
        <w:t xml:space="preserve"> </w:t>
      </w:r>
      <w:proofErr w:type="spellStart"/>
      <w:r w:rsidRPr="006F2D58">
        <w:rPr>
          <w:color w:val="FF0000"/>
          <w:lang w:val="ro-RO"/>
        </w:rPr>
        <w:t>cover</w:t>
      </w:r>
      <w:proofErr w:type="spellEnd"/>
      <w:r w:rsidRPr="006F2D58">
        <w:rPr>
          <w:color w:val="FF0000"/>
          <w:lang w:val="ro-RO"/>
        </w:rPr>
        <w:t xml:space="preserve"> </w:t>
      </w:r>
      <w:proofErr w:type="spellStart"/>
      <w:r w:rsidRPr="006F2D58">
        <w:rPr>
          <w:color w:val="FF0000"/>
          <w:lang w:val="ro-RO"/>
        </w:rPr>
        <w:t>all</w:t>
      </w:r>
      <w:proofErr w:type="spellEnd"/>
      <w:r w:rsidRPr="006F2D58">
        <w:rPr>
          <w:color w:val="FF0000"/>
          <w:lang w:val="ro-RO"/>
        </w:rPr>
        <w:t xml:space="preserve"> relevant </w:t>
      </w:r>
      <w:proofErr w:type="spellStart"/>
      <w:r w:rsidRPr="006F2D58">
        <w:rPr>
          <w:color w:val="FF0000"/>
          <w:lang w:val="ro-RO"/>
        </w:rPr>
        <w:t>aspects</w:t>
      </w:r>
      <w:proofErr w:type="spellEnd"/>
      <w:r w:rsidRPr="006F2D58">
        <w:rPr>
          <w:color w:val="FF0000"/>
          <w:lang w:val="ro-RO"/>
        </w:rPr>
        <w:t xml:space="preserve"> </w:t>
      </w:r>
      <w:proofErr w:type="spellStart"/>
      <w:r w:rsidRPr="006F2D58">
        <w:rPr>
          <w:color w:val="FF0000"/>
          <w:lang w:val="ro-RO"/>
        </w:rPr>
        <w:t>leading</w:t>
      </w:r>
      <w:proofErr w:type="spellEnd"/>
      <w:r w:rsidRPr="006F2D58">
        <w:rPr>
          <w:color w:val="FF0000"/>
          <w:lang w:val="ro-RO"/>
        </w:rPr>
        <w:t xml:space="preserve"> </w:t>
      </w:r>
      <w:proofErr w:type="spellStart"/>
      <w:r w:rsidRPr="006F2D58">
        <w:rPr>
          <w:color w:val="FF0000"/>
          <w:lang w:val="ro-RO"/>
        </w:rPr>
        <w:t>to</w:t>
      </w:r>
      <w:proofErr w:type="spellEnd"/>
      <w:r w:rsidRPr="006F2D58">
        <w:rPr>
          <w:color w:val="FF0000"/>
          <w:lang w:val="ro-RO"/>
        </w:rPr>
        <w:t xml:space="preserve"> a </w:t>
      </w:r>
      <w:proofErr w:type="spellStart"/>
      <w:r w:rsidRPr="006F2D58">
        <w:rPr>
          <w:color w:val="FF0000"/>
          <w:lang w:val="ro-RO"/>
        </w:rPr>
        <w:t>misleading</w:t>
      </w:r>
      <w:proofErr w:type="spellEnd"/>
      <w:r w:rsidRPr="006F2D58">
        <w:rPr>
          <w:color w:val="FF0000"/>
          <w:lang w:val="ro-RO"/>
        </w:rPr>
        <w:t xml:space="preserve"> </w:t>
      </w:r>
      <w:proofErr w:type="spellStart"/>
      <w:r w:rsidRPr="006F2D58">
        <w:rPr>
          <w:color w:val="FF0000"/>
          <w:lang w:val="ro-RO"/>
        </w:rPr>
        <w:t>and</w:t>
      </w:r>
      <w:proofErr w:type="spellEnd"/>
      <w:r w:rsidRPr="006F2D58">
        <w:rPr>
          <w:color w:val="FF0000"/>
          <w:lang w:val="ro-RO"/>
        </w:rPr>
        <w:t xml:space="preserve"> </w:t>
      </w:r>
      <w:proofErr w:type="spellStart"/>
      <w:r w:rsidRPr="006F2D58">
        <w:rPr>
          <w:color w:val="FF0000"/>
          <w:lang w:val="ro-RO"/>
        </w:rPr>
        <w:t>biased</w:t>
      </w:r>
      <w:proofErr w:type="spellEnd"/>
      <w:r w:rsidRPr="006F2D58">
        <w:rPr>
          <w:color w:val="FF0000"/>
          <w:lang w:val="ro-RO"/>
        </w:rPr>
        <w:t xml:space="preserve"> </w:t>
      </w:r>
      <w:proofErr w:type="spellStart"/>
      <w:r w:rsidRPr="006F2D58">
        <w:rPr>
          <w:color w:val="FF0000"/>
          <w:lang w:val="ro-RO"/>
        </w:rPr>
        <w:t>assessment</w:t>
      </w:r>
      <w:proofErr w:type="spellEnd"/>
      <w:r w:rsidRPr="006F2D58">
        <w:rPr>
          <w:color w:val="FF0000"/>
          <w:lang w:val="ro-RO"/>
        </w:rPr>
        <w:t xml:space="preserve">. </w:t>
      </w:r>
    </w:p>
    <w:p w14:paraId="0DAB9B03" w14:textId="77777777" w:rsidR="006F2D58" w:rsidRDefault="006F2D58" w:rsidP="006F2D58"/>
    <w:p w14:paraId="69B15A39" w14:textId="77777777" w:rsidR="006F2D58" w:rsidRPr="006F2D58" w:rsidRDefault="006F2D58" w:rsidP="006F2D58"/>
    <w:p w14:paraId="61C5D165" w14:textId="69563722" w:rsidR="00147963" w:rsidRDefault="00EB1DA6" w:rsidP="00147963">
      <w:r>
        <w:t>Precision</w:t>
      </w:r>
    </w:p>
    <w:p w14:paraId="01B4013D" w14:textId="798788E9" w:rsidR="00EB1DA6" w:rsidRDefault="00EB1DA6" w:rsidP="00147963">
      <w:r>
        <w:t>Recall</w:t>
      </w:r>
    </w:p>
    <w:p w14:paraId="0865C023" w14:textId="13595A42" w:rsidR="00EB1DA6" w:rsidRDefault="00EB1DA6" w:rsidP="00147963">
      <w:r>
        <w:t>F1</w:t>
      </w:r>
    </w:p>
    <w:p w14:paraId="7841192C" w14:textId="702D54DE" w:rsidR="0011175E" w:rsidRDefault="0011175E" w:rsidP="00147963">
      <w:proofErr w:type="spellStart"/>
      <w:r>
        <w:t>IoU</w:t>
      </w:r>
      <w:proofErr w:type="spellEnd"/>
    </w:p>
    <w:p w14:paraId="1B931619" w14:textId="491D0F91" w:rsidR="00EB1DA6" w:rsidRDefault="00EB1DA6" w:rsidP="00147963">
      <w:r>
        <w:t>mAP</w:t>
      </w:r>
      <w:r w:rsidR="0011175E">
        <w:t>@50</w:t>
      </w:r>
    </w:p>
    <w:p w14:paraId="26721A48" w14:textId="7E20B54B" w:rsidR="0011175E" w:rsidRPr="00147963" w:rsidRDefault="0011175E" w:rsidP="00147963">
      <w:r>
        <w:t>mAP@50-95</w:t>
      </w:r>
    </w:p>
    <w:p w14:paraId="5FAB404F" w14:textId="77777777" w:rsidR="00AA3315" w:rsidRDefault="00AA3315" w:rsidP="00AA3315">
      <w:pPr>
        <w:tabs>
          <w:tab w:val="left" w:pos="216"/>
        </w:tabs>
        <w:spacing w:after="0"/>
      </w:pPr>
    </w:p>
    <w:p w14:paraId="38B76FF4" w14:textId="7E2ED236" w:rsidR="00C71B32" w:rsidRDefault="00FF30DF" w:rsidP="00C71B32">
      <w:pPr>
        <w:pStyle w:val="Heading1"/>
      </w:pPr>
      <w:r>
        <w:t>Results</w:t>
      </w:r>
    </w:p>
    <w:p w14:paraId="62A5478E" w14:textId="1DAE001E" w:rsidR="003457CC" w:rsidRPr="003457CC" w:rsidRDefault="003457CC" w:rsidP="003457CC">
      <w:r>
        <w:t>All results presented are on the test set.</w:t>
      </w:r>
    </w:p>
    <w:p w14:paraId="4C234AE8" w14:textId="77777777" w:rsidR="00AC23C8" w:rsidRDefault="00AC23C8" w:rsidP="00AC23C8">
      <w:pPr>
        <w:pStyle w:val="Heading3"/>
      </w:pPr>
      <w:r>
        <w:t>BCNB</w:t>
      </w:r>
    </w:p>
    <w:p w14:paraId="00FD92DB" w14:textId="77777777" w:rsidR="00AC23C8" w:rsidRDefault="00AC23C8" w:rsidP="00AC23C8">
      <w:r>
        <w:t xml:space="preserve">BCNB </w:t>
      </w:r>
      <w:r>
        <w:fldChar w:fldCharType="begin"/>
      </w:r>
      <w:r>
        <w:instrText xml:space="preserve"> ADDIN ZOTERO_ITEM CSL_CITATION {"citationID":"Wtoc2LqC","properties":{"formattedCitation":"(3)","plainCitation":"(3)","noteIndex":0},"citationItems":[{"id":1542,"uris":["http://zotero.org/users/8619560/items/ES69CBK3"],"itemData":{"id":1542,"type":"article-journal","abstract":"Objectives\nTo develop and validate a deep learning (DL)-based primary tumor biopsy signature for predicting axillary lymph node (ALN) metastasis preoperatively in early breast cancer (EBC) patients with clinically negative ALN.\n\nMethods\nA total of 1,058 EBC patients with pathologically confirmed ALN status were enrolled from May 2010 to August 2020. A DL core-needle biopsy (DL-CNB) model was built on the attention-based multiple instance-learning (AMIL) framework to predict ALN status utilizing the DL features, which were extracted from the cancer areas of digitized whole-slide images (WSIs) of breast CNB specimens annotated by two pathologists. Accuracy, sensitivity, specificity, receiver operating characteristic (ROC) curves, and areas under the ROC curve (AUCs) were analyzed to evaluate our model.\n\nResults\nThe best-performing DL-CNB model with VGG16_BN as the feature extractor achieved an AUC of 0.816 (95% confidence interval (CI): 0.758, 0.865) in predicting positive ALN metastasis in the independent test cohort. Furthermore, our model incorporating the clinical data, which was called DL-CNB+C, yielded the best accuracy of 0.831 (95%CI: 0.775, 0.878), especially for patients younger than 50 years (AUC: 0.918, 95%CI: 0.825, 0.971). The interpretation of DL-CNB model showed that the top signatures most predictive of ALN metastasis were characterized by the nucleus features including density (p = 0.015), circumference (p = 0.009), circularity (p = 0.010), and orientation (p = 0.012).\n\nConclusion\nOur study provides a novel DL-based biomarker on primary tumor CNB slides to predict the metastatic status of ALN preoperatively for patients with EBC.","container-title":"Frontiers in Oncology","DOI":"10.3389/fonc.2021.759007","ISSN":"2234-943X","journalAbbreviation":"Front. Oncol.","language":"English","note":"publisher: Frontiers","source":"Frontiers","title":"Predicting Axillary Lymph Node Metastasis in Early Breast Cancer Using Deep Learning on Primary Tumor Biopsy Slides","URL":"https://www.frontiersin.org/journals/oncology/articles/10.3389/fonc.2021.759007/full","volume":"11","author":[{"family":"Xu","given":"Feng"},{"family":"Zhu","given":"Chuang"},{"family":"Tang","given":"Wenqi"},{"family":"Wang","given":"Ying"},{"family":"Zhang","given":"Yu"},{"family":"Li","given":"Jie"},{"family":"Jiang","given":"Hongchuan"},{"family":"Shi","given":"Zhongyue"},{"family":"Liu","given":"Jun"},{"family":"Jin","given":"Mulan"}],"accessed":{"date-parts":[["2025",8,20]]},"issued":{"date-parts":[["2021",10,14]]}}}],"schema":"https://github.com/citation-style-language/schema/raw/master/csl-citation.json"} </w:instrText>
      </w:r>
      <w:r>
        <w:fldChar w:fldCharType="separate"/>
      </w:r>
      <w:r w:rsidRPr="00C510FD">
        <w:t>(3)</w:t>
      </w:r>
      <w:r>
        <w:fldChar w:fldCharType="end"/>
      </w:r>
    </w:p>
    <w:p w14:paraId="1AF7969B" w14:textId="77777777" w:rsidR="00AC23C8" w:rsidRDefault="00AC23C8" w:rsidP="00AC23C8"/>
    <w:p w14:paraId="275970E2" w14:textId="77777777" w:rsidR="00AC23C8" w:rsidRPr="00EE2DF7" w:rsidRDefault="00AC23C8" w:rsidP="00AC23C8">
      <w:r w:rsidRPr="00EE2DF7">
        <w:t xml:space="preserve">Due to the large size of the </w:t>
      </w:r>
      <w:proofErr w:type="spellStart"/>
      <w:r w:rsidRPr="00EE2DF7">
        <w:t>wsi</w:t>
      </w:r>
      <w:proofErr w:type="spellEnd"/>
      <w:r w:rsidRPr="00EE2DF7">
        <w:t xml:space="preserve"> histology images, a compression must be made to increase the efficiency and reduce both the storage size and inference time of neural network models </w:t>
      </w:r>
      <w:r w:rsidRPr="00EE2DF7">
        <w:fldChar w:fldCharType="begin"/>
      </w:r>
      <w:r>
        <w:instrText xml:space="preserve"> ADDIN ZOTERO_ITEM CSL_CITATION {"citationID":"9VVa6zx1","properties":{"formattedCitation":"(8)","plainCitation":"(8)","noteIndex":0},"citationItems":[{"id":1484,"uris":["http://zotero.org/users/8619560/items/WGXMJICZ"],"itemData":{"id":1484,"type":"paper-conference","abstract":"The condition of the Glomeruli, or filter sacks, in renal Direct Immunofluorescence (DIF) specimens is a critical indicator for diagnosing kidney diseases. A digital pathology system which digitizes a glass histology slide into a Whole Slide Image (WSI) and then automatically detects and zooms in on the glomeruli with a higher magnification objective will be extremely helpful for pathologists. In this paper, using glomerulus detection as the study case, we provide analysis and observations on several important issues to help with the development of Computer Aided Diagnostic (CAD) systems to process WSIs. Large image resolution, large file size, and data scarcity are always challenging to deal with. To this end, we first examine image downsampling rates in terms of their effect on detection accuracy. Second, we examine the impact of image compression. Third, we examine the relationship between the size of the training set and detection accuracy. To understand the above issues, experiments are performed on the state-of-the-art detectors: Faster R-CNN, R-FCN, Mask R-CNN and SSD. Critical findings are observed: (1) The best balance between detection accuracy, detection speed and file size is achieved at 8 times downsampling captured with a 40 × objective; (2) compression which reduces the file size dramatically, does not necessarily have an adverse effect on overall accuracy; (3) reducing the amount of training data to some extents causes a drop in precision but has a negligible impact on the recall; (4) in most cases, Faster R-CNN achieves the best accuracy in the glomerulus detection task. We show that the image file size of 40 × WSI images can be reduced by a factor of over 6000 with negligible loss of glomerulus detection accuracy.","container-title":"2019 Digital Image Computing: Techniques and Applications (DICTA)","DOI":"10.1109/DICTA47822.2019.8945813","event-title":"2019 Digital Image Computing: Techniques and Applications (DICTA)","page":"1-8","source":"IEEE Xplore","title":"To What Extent Does Downsampling, Compression, and Data Scarcity Impact Renal Image Analysis?","URL":"https://ieeexplore.ieee.org/document/8945813","author":[{"family":"Peng","given":"Can"},{"family":"Zhao","given":"Kun"},{"family":"Wiliem","given":"Arnold"},{"family":"Zhang","given":"Teng"},{"family":"Hobson","given":"Peter"},{"family":"Jennings","given":"Anthony"},{"family":"Lovell","given":"Brian C."}],"accessed":{"date-parts":[["2025",8,17]]},"issued":{"date-parts":[["2019",12]]}}}],"schema":"https://github.com/citation-style-language/schema/raw/master/csl-citation.json"} </w:instrText>
      </w:r>
      <w:r w:rsidRPr="00EE2DF7">
        <w:fldChar w:fldCharType="separate"/>
      </w:r>
      <w:r w:rsidRPr="00D16773">
        <w:t>(8)</w:t>
      </w:r>
      <w:r w:rsidRPr="00EE2DF7">
        <w:fldChar w:fldCharType="end"/>
      </w:r>
      <w:r w:rsidRPr="00EE2DF7">
        <w:t xml:space="preserve">. It has been shown that </w:t>
      </w:r>
      <w:proofErr w:type="spellStart"/>
      <w:r w:rsidRPr="00EE2DF7">
        <w:t>downsampling</w:t>
      </w:r>
      <w:proofErr w:type="spellEnd"/>
      <w:r w:rsidRPr="00EE2DF7">
        <w:t xml:space="preserve"> of 16x can actually improve the precision of object detection models while slightly lowering recall on renal WSI histology images </w:t>
      </w:r>
      <w:r w:rsidRPr="00EE2DF7">
        <w:fldChar w:fldCharType="begin"/>
      </w:r>
      <w:r>
        <w:instrText xml:space="preserve"> ADDIN ZOTERO_ITEM CSL_CITATION {"citationID":"L4vv1UMI","properties":{"formattedCitation":"(8)","plainCitation":"(8)","noteIndex":0},"citationItems":[{"id":1484,"uris":["http://zotero.org/users/8619560/items/WGXMJICZ"],"itemData":{"id":1484,"type":"paper-conference","abstract":"The condition of the Glomeruli, or filter sacks, in renal Direct Immunofluorescence (DIF) specimens is a critical indicator for diagnosing kidney diseases. A digital pathology system which digitizes a glass histology slide into a Whole Slide Image (WSI) and then automatically detects and zooms in on the glomeruli with a higher magnification objective will be extremely helpful for pathologists. In this paper, using glomerulus detection as the study case, we provide analysis and observations on several important issues to help with the development of Computer Aided Diagnostic (CAD) systems to process WSIs. Large image resolution, large file size, and data scarcity are always challenging to deal with. To this end, we first examine image downsampling rates in terms of their effect on detection accuracy. Second, we examine the impact of image compression. Third, we examine the relationship between the size of the training set and detection accuracy. To understand the above issues, experiments are performed on the state-of-the-art detectors: Faster R-CNN, R-FCN, Mask R-CNN and SSD. Critical findings are observed: (1) The best balance between detection accuracy, detection speed and file size is achieved at 8 times downsampling captured with a 40 × objective; (2) compression which reduces the file size dramatically, does not necessarily have an adverse effect on overall accuracy; (3) reducing the amount of training data to some extents causes a drop in precision but has a negligible impact on the recall; (4) in most cases, Faster R-CNN achieves the best accuracy in the glomerulus detection task. We show that the image file size of 40 × WSI images can be reduced by a factor of over 6000 with negligible loss of glomerulus detection accuracy.","container-title":"2019 Digital Image Computing: Techniques and Applications (DICTA)","DOI":"10.1109/DICTA47822.2019.8945813","event-title":"2019 Digital Image Computing: Techniques and Applications (DICTA)","page":"1-8","source":"IEEE Xplore","title":"To What Extent Does Downsampling, Compression, and Data Scarcity Impact Renal Image Analysis?","URL":"https://ieeexplore.ieee.org/document/8945813","author":[{"family":"Peng","given":"Can"},{"family":"Zhao","given":"Kun"},{"family":"Wiliem","given":"Arnold"},{"family":"Zhang","given":"Teng"},{"family":"Hobson","given":"Peter"},{"family":"Jennings","given":"Anthony"},{"family":"Lovell","given":"Brian C."}],"accessed":{"date-parts":[["2025",8,17]]},"issued":{"date-parts":[["2019",12]]}}}],"schema":"https://github.com/citation-style-language/schema/raw/master/csl-citation.json"} </w:instrText>
      </w:r>
      <w:r w:rsidRPr="00EE2DF7">
        <w:fldChar w:fldCharType="separate"/>
      </w:r>
      <w:r w:rsidRPr="00D16773">
        <w:t>(8)</w:t>
      </w:r>
      <w:r w:rsidRPr="00EE2DF7">
        <w:fldChar w:fldCharType="end"/>
      </w:r>
      <w:r w:rsidRPr="00EE2DF7">
        <w:t xml:space="preserve"> with the optimal </w:t>
      </w:r>
      <w:proofErr w:type="spellStart"/>
      <w:r w:rsidRPr="00EE2DF7">
        <w:lastRenderedPageBreak/>
        <w:t>downsampling</w:t>
      </w:r>
      <w:proofErr w:type="spellEnd"/>
      <w:r w:rsidRPr="00EE2DF7">
        <w:t xml:space="preserve"> being at 8x. It has also been shown that compression is </w:t>
      </w:r>
      <w:proofErr w:type="spellStart"/>
      <w:r w:rsidRPr="00EE2DF7">
        <w:t>a</w:t>
      </w:r>
      <w:proofErr w:type="spellEnd"/>
      <w:r w:rsidRPr="00EE2DF7">
        <w:t xml:space="preserve"> available option for further downsizing the high resolution images </w:t>
      </w:r>
      <w:r w:rsidRPr="00EE2DF7">
        <w:fldChar w:fldCharType="begin"/>
      </w:r>
      <w:r>
        <w:instrText xml:space="preserve"> ADDIN ZOTERO_ITEM CSL_CITATION {"citationID":"1NtIQLR7","properties":{"formattedCitation":"(8)","plainCitation":"(8)","noteIndex":0},"citationItems":[{"id":1484,"uris":["http://zotero.org/users/8619560/items/WGXMJICZ"],"itemData":{"id":1484,"type":"paper-conference","abstract":"The condition of the Glomeruli, or filter sacks, in renal Direct Immunofluorescence (DIF) specimens is a critical indicator for diagnosing kidney diseases. A digital pathology system which digitizes a glass histology slide into a Whole Slide Image (WSI) and then automatically detects and zooms in on the glomeruli with a higher magnification objective will be extremely helpful for pathologists. In this paper, using glomerulus detection as the study case, we provide analysis and observations on several important issues to help with the development of Computer Aided Diagnostic (CAD) systems to process WSIs. Large image resolution, large file size, and data scarcity are always challenging to deal with. To this end, we first examine image downsampling rates in terms of their effect on detection accuracy. Second, we examine the impact of image compression. Third, we examine the relationship between the size of the training set and detection accuracy. To understand the above issues, experiments are performed on the state-of-the-art detectors: Faster R-CNN, R-FCN, Mask R-CNN and SSD. Critical findings are observed: (1) The best balance between detection accuracy, detection speed and file size is achieved at 8 times downsampling captured with a 40 × objective; (2) compression which reduces the file size dramatically, does not necessarily have an adverse effect on overall accuracy; (3) reducing the amount of training data to some extents causes a drop in precision but has a negligible impact on the recall; (4) in most cases, Faster R-CNN achieves the best accuracy in the glomerulus detection task. We show that the image file size of 40 × WSI images can be reduced by a factor of over 6000 with negligible loss of glomerulus detection accuracy.","container-title":"2019 Digital Image Computing: Techniques and Applications (DICTA)","DOI":"10.1109/DICTA47822.2019.8945813","event-title":"2019 Digital Image Computing: Techniques and Applications (DICTA)","page":"1-8","source":"IEEE Xplore","title":"To What Extent Does Downsampling, Compression, and Data Scarcity Impact Renal Image Analysis?","URL":"https://ieeexplore.ieee.org/document/8945813","author":[{"family":"Peng","given":"Can"},{"family":"Zhao","given":"Kun"},{"family":"Wiliem","given":"Arnold"},{"family":"Zhang","given":"Teng"},{"family":"Hobson","given":"Peter"},{"family":"Jennings","given":"Anthony"},{"family":"Lovell","given":"Brian C."}],"accessed":{"date-parts":[["2025",8,17]]},"issued":{"date-parts":[["2019",12]]}}}],"schema":"https://github.com/citation-style-language/schema/raw/master/csl-citation.json"} </w:instrText>
      </w:r>
      <w:r w:rsidRPr="00EE2DF7">
        <w:fldChar w:fldCharType="separate"/>
      </w:r>
      <w:r w:rsidRPr="00D16773">
        <w:t>(8)</w:t>
      </w:r>
      <w:r w:rsidRPr="00EE2DF7">
        <w:fldChar w:fldCharType="end"/>
      </w:r>
      <w:r w:rsidRPr="00EE2DF7">
        <w:t xml:space="preserve"> with an optimal rate of 40%. It was also shown that lower resolution images can be beneficial for the performance of segmentation models </w:t>
      </w:r>
      <w:r w:rsidRPr="00EE2DF7">
        <w:fldChar w:fldCharType="begin"/>
      </w:r>
      <w:r>
        <w:instrText xml:space="preserve"> ADDIN ZOTERO_ITEM CSL_CITATION {"citationID":"wRMfBv0r","properties":{"formattedCitation":"(9)","plainCitation":"(9)","noteIndex":0},"citationItems":[{"id":1538,"uris":["http://zotero.org/users/8619560/items/LN8V2FHI"],"itemData":{"id":1538,"type":"article-journal","abstract":"In this paper, we propose a pipeline to investigate the performance of semantic segmentation model that employs an encoder-decoder architecture with atrous separable convolution and spatial pyramid pooling, trained on multi-resolution whole slide breast pathological images with different patch sizes. Our segmentation model obtains the best performance on zoom level 2 (10$$\\times $$magnification) with AUC score 0.974 in terms of slide-level classification. This outperforms both the performance of the pathologist and other semantic segmentation models on the Camelyon16 dataset. By offering a larger field of view and reducing noise and detail, training a semantic segmentation model on the properly selected lower resolution pathology images can further improve the precision of pixel-wise cancer region segmentation. By contrast, the corresponding inference time is 14 times shorter than the inference time trained on the highest resolution patches, and it is also shorter than the time required by a pathologist with time constraints. Moreover, we prove that the model trained on lower resolution patches can still generate refined external polygons of cancer region on the highest resolution image. This study provides new insights into efficient gigapixel histopathology analysis that will make clinical adoption more likely.","container-title":"Multimedia Tools and Applications","DOI":"10.1007/s11042-023-15984-9","ISSN":"1573-7721","issue":"4","journalAbbreviation":"Multimed Tools Appl","language":"en","page":"11999-12015","source":"Springer Link","title":"Improving the speed and quality of cancer segmentation using lower resolution pathology images","volume":"83","author":[{"family":"Li","given":"Jieyi"},{"family":"Osseyran","given":"Anwar"},{"family":"Hekster","given":"Ruben"},{"family":"Rudinac","given":"Stevan"},{"family":"Codreanu","given":"Valeriu"},{"family":"Podareanu","given":"Damian"}],"issued":{"date-parts":[["2024",1,1]]}}}],"schema":"https://github.com/citation-style-language/schema/raw/master/csl-citation.json"} </w:instrText>
      </w:r>
      <w:r w:rsidRPr="00EE2DF7">
        <w:fldChar w:fldCharType="separate"/>
      </w:r>
      <w:r w:rsidRPr="00D16773">
        <w:t>(9)</w:t>
      </w:r>
      <w:r w:rsidRPr="00EE2DF7">
        <w:fldChar w:fldCharType="end"/>
      </w:r>
      <w:r w:rsidRPr="00EE2DF7">
        <w:t>.</w:t>
      </w:r>
    </w:p>
    <w:p w14:paraId="2D4C5266" w14:textId="77777777" w:rsidR="00AC23C8" w:rsidRDefault="00AC23C8" w:rsidP="00AC23C8">
      <w:r w:rsidRPr="00EE2DF7">
        <w:t>glass histology slide into a Whole Slide Image</w:t>
      </w:r>
    </w:p>
    <w:p w14:paraId="5DD13C1E" w14:textId="77777777" w:rsidR="00AC23C8" w:rsidRPr="00EE2DF7" w:rsidRDefault="00AC23C8" w:rsidP="00AC23C8"/>
    <w:tbl>
      <w:tblPr>
        <w:tblStyle w:val="TableGrid"/>
        <w:tblW w:w="9350" w:type="dxa"/>
        <w:tblLook w:val="04A0" w:firstRow="1" w:lastRow="0" w:firstColumn="1" w:lastColumn="0" w:noHBand="0" w:noVBand="1"/>
      </w:tblPr>
      <w:tblGrid>
        <w:gridCol w:w="1502"/>
        <w:gridCol w:w="1112"/>
        <w:gridCol w:w="1184"/>
        <w:gridCol w:w="874"/>
        <w:gridCol w:w="1078"/>
        <w:gridCol w:w="874"/>
        <w:gridCol w:w="1102"/>
        <w:gridCol w:w="1624"/>
      </w:tblGrid>
      <w:tr w:rsidR="00AC23C8" w:rsidRPr="00DE7F15" w14:paraId="36F7A933" w14:textId="77777777" w:rsidTr="009A3D72">
        <w:trPr>
          <w:trHeight w:val="300"/>
        </w:trPr>
        <w:tc>
          <w:tcPr>
            <w:tcW w:w="1501" w:type="dxa"/>
            <w:noWrap/>
            <w:hideMark/>
          </w:tcPr>
          <w:p w14:paraId="298F140C" w14:textId="77777777" w:rsidR="00AC23C8" w:rsidRPr="00DE7F15" w:rsidRDefault="00AC23C8" w:rsidP="00474240">
            <w:pPr>
              <w:spacing w:line="240" w:lineRule="auto"/>
              <w:jc w:val="left"/>
              <w:rPr>
                <w:b/>
                <w:bCs/>
                <w:color w:val="000000"/>
                <w:sz w:val="22"/>
                <w:szCs w:val="22"/>
                <w:lang w:eastAsia="en-US"/>
              </w:rPr>
            </w:pPr>
            <w:r w:rsidRPr="00DE7F15">
              <w:rPr>
                <w:b/>
                <w:bCs/>
                <w:color w:val="000000"/>
                <w:sz w:val="22"/>
                <w:szCs w:val="22"/>
                <w:lang w:val="de-DE" w:eastAsia="en-US"/>
              </w:rPr>
              <w:t>Model/</w:t>
            </w:r>
            <w:proofErr w:type="spellStart"/>
            <w:r w:rsidRPr="00DE7F15">
              <w:rPr>
                <w:b/>
                <w:bCs/>
                <w:color w:val="000000"/>
                <w:sz w:val="22"/>
                <w:szCs w:val="22"/>
                <w:lang w:val="de-DE" w:eastAsia="en-US"/>
              </w:rPr>
              <w:t>Metric</w:t>
            </w:r>
            <w:proofErr w:type="spellEnd"/>
          </w:p>
        </w:tc>
        <w:tc>
          <w:tcPr>
            <w:tcW w:w="1110" w:type="dxa"/>
            <w:noWrap/>
            <w:hideMark/>
          </w:tcPr>
          <w:p w14:paraId="7100D810" w14:textId="77777777" w:rsidR="00AC23C8" w:rsidRPr="00DE7F15" w:rsidRDefault="00AC23C8" w:rsidP="00474240">
            <w:pPr>
              <w:spacing w:line="240" w:lineRule="auto"/>
              <w:jc w:val="left"/>
              <w:rPr>
                <w:b/>
                <w:bCs/>
                <w:color w:val="000000"/>
                <w:sz w:val="22"/>
                <w:szCs w:val="22"/>
                <w:lang w:eastAsia="en-US"/>
              </w:rPr>
            </w:pPr>
            <w:r w:rsidRPr="00DE7F15">
              <w:rPr>
                <w:b/>
                <w:bCs/>
                <w:color w:val="000000"/>
                <w:sz w:val="22"/>
                <w:szCs w:val="22"/>
                <w:lang w:val="de-DE" w:eastAsia="de-DE"/>
              </w:rPr>
              <w:t>mAP@50</w:t>
            </w:r>
          </w:p>
        </w:tc>
        <w:tc>
          <w:tcPr>
            <w:tcW w:w="1183" w:type="dxa"/>
            <w:noWrap/>
            <w:hideMark/>
          </w:tcPr>
          <w:p w14:paraId="486DD77F" w14:textId="77777777" w:rsidR="00AC23C8" w:rsidRPr="00DE7F15" w:rsidRDefault="00AC23C8" w:rsidP="00474240">
            <w:pPr>
              <w:spacing w:line="240" w:lineRule="auto"/>
              <w:jc w:val="left"/>
              <w:rPr>
                <w:b/>
                <w:bCs/>
                <w:color w:val="000000"/>
                <w:sz w:val="22"/>
                <w:szCs w:val="22"/>
                <w:lang w:eastAsia="en-US"/>
              </w:rPr>
            </w:pPr>
            <w:r w:rsidRPr="00DE7F15">
              <w:rPr>
                <w:b/>
                <w:bCs/>
                <w:color w:val="000000"/>
                <w:sz w:val="22"/>
                <w:szCs w:val="22"/>
                <w:lang w:val="de-DE" w:eastAsia="de-DE"/>
              </w:rPr>
              <w:t>mAP@50-95</w:t>
            </w:r>
          </w:p>
        </w:tc>
        <w:tc>
          <w:tcPr>
            <w:tcW w:w="878" w:type="dxa"/>
            <w:noWrap/>
            <w:hideMark/>
          </w:tcPr>
          <w:p w14:paraId="38F0FC61" w14:textId="77777777" w:rsidR="00AC23C8" w:rsidRPr="00DE7F15" w:rsidRDefault="00AC23C8" w:rsidP="00474240">
            <w:pPr>
              <w:spacing w:line="240" w:lineRule="auto"/>
              <w:jc w:val="left"/>
              <w:rPr>
                <w:b/>
                <w:bCs/>
                <w:color w:val="000000"/>
                <w:sz w:val="22"/>
                <w:szCs w:val="22"/>
                <w:lang w:eastAsia="en-US"/>
              </w:rPr>
            </w:pPr>
            <w:r w:rsidRPr="00DE7F15">
              <w:rPr>
                <w:b/>
                <w:bCs/>
                <w:color w:val="000000"/>
                <w:sz w:val="22"/>
                <w:szCs w:val="22"/>
                <w:lang w:val="de-DE" w:eastAsia="de-DE"/>
              </w:rPr>
              <w:t>Mean F1</w:t>
            </w:r>
          </w:p>
        </w:tc>
        <w:tc>
          <w:tcPr>
            <w:tcW w:w="1077" w:type="dxa"/>
            <w:noWrap/>
            <w:hideMark/>
          </w:tcPr>
          <w:p w14:paraId="100ED588" w14:textId="77777777" w:rsidR="00AC23C8" w:rsidRPr="00DE7F15" w:rsidRDefault="00AC23C8" w:rsidP="00474240">
            <w:pPr>
              <w:spacing w:line="240" w:lineRule="auto"/>
              <w:jc w:val="left"/>
              <w:rPr>
                <w:b/>
                <w:bCs/>
                <w:color w:val="000000"/>
                <w:sz w:val="22"/>
                <w:szCs w:val="22"/>
                <w:lang w:eastAsia="en-US"/>
              </w:rPr>
            </w:pPr>
            <w:r w:rsidRPr="00DE7F15">
              <w:rPr>
                <w:b/>
                <w:bCs/>
                <w:color w:val="000000"/>
                <w:sz w:val="22"/>
                <w:szCs w:val="22"/>
                <w:lang w:val="de-DE" w:eastAsia="de-DE"/>
              </w:rPr>
              <w:t>Mean Precision</w:t>
            </w:r>
          </w:p>
        </w:tc>
        <w:tc>
          <w:tcPr>
            <w:tcW w:w="878" w:type="dxa"/>
            <w:noWrap/>
            <w:hideMark/>
          </w:tcPr>
          <w:p w14:paraId="2422700A" w14:textId="77777777" w:rsidR="00AC23C8" w:rsidRPr="00DE7F15" w:rsidRDefault="00AC23C8" w:rsidP="00474240">
            <w:pPr>
              <w:spacing w:line="240" w:lineRule="auto"/>
              <w:jc w:val="left"/>
              <w:rPr>
                <w:b/>
                <w:bCs/>
                <w:color w:val="000000"/>
                <w:sz w:val="22"/>
                <w:szCs w:val="22"/>
                <w:lang w:eastAsia="en-US"/>
              </w:rPr>
            </w:pPr>
            <w:r w:rsidRPr="00DE7F15">
              <w:rPr>
                <w:b/>
                <w:bCs/>
                <w:color w:val="000000"/>
                <w:sz w:val="22"/>
                <w:szCs w:val="22"/>
                <w:lang w:val="de-DE" w:eastAsia="de-DE"/>
              </w:rPr>
              <w:t>Mean Recall</w:t>
            </w:r>
          </w:p>
        </w:tc>
        <w:tc>
          <w:tcPr>
            <w:tcW w:w="1101" w:type="dxa"/>
            <w:noWrap/>
            <w:hideMark/>
          </w:tcPr>
          <w:p w14:paraId="5830FADC" w14:textId="77777777" w:rsidR="00AC23C8" w:rsidRPr="00DE7F15" w:rsidRDefault="00AC23C8" w:rsidP="00474240">
            <w:pPr>
              <w:spacing w:line="240" w:lineRule="auto"/>
              <w:jc w:val="left"/>
              <w:rPr>
                <w:b/>
                <w:bCs/>
                <w:color w:val="000000"/>
                <w:sz w:val="22"/>
                <w:szCs w:val="22"/>
                <w:lang w:eastAsia="en-US"/>
              </w:rPr>
            </w:pPr>
            <w:proofErr w:type="spellStart"/>
            <w:r w:rsidRPr="00DE7F15">
              <w:rPr>
                <w:b/>
                <w:bCs/>
                <w:color w:val="000000"/>
                <w:sz w:val="22"/>
                <w:szCs w:val="22"/>
                <w:lang w:val="de-DE" w:eastAsia="de-DE"/>
              </w:rPr>
              <w:t>Inference</w:t>
            </w:r>
            <w:proofErr w:type="spellEnd"/>
            <w:r w:rsidRPr="00DE7F15">
              <w:rPr>
                <w:b/>
                <w:bCs/>
                <w:color w:val="000000"/>
                <w:sz w:val="22"/>
                <w:szCs w:val="22"/>
                <w:lang w:val="de-DE" w:eastAsia="de-DE"/>
              </w:rPr>
              <w:t xml:space="preserve"> Time</w:t>
            </w:r>
            <w:r w:rsidRPr="005644A5">
              <w:rPr>
                <w:b/>
                <w:bCs/>
                <w:color w:val="000000"/>
                <w:sz w:val="22"/>
                <w:szCs w:val="22"/>
                <w:lang w:val="de-DE" w:eastAsia="de-DE"/>
              </w:rPr>
              <w:t xml:space="preserve"> </w:t>
            </w:r>
            <w:r w:rsidRPr="00DE7F15">
              <w:rPr>
                <w:b/>
                <w:bCs/>
                <w:color w:val="000000"/>
                <w:sz w:val="22"/>
                <w:szCs w:val="22"/>
                <w:lang w:val="de-DE" w:eastAsia="de-DE"/>
              </w:rPr>
              <w:t>[</w:t>
            </w:r>
            <w:proofErr w:type="spellStart"/>
            <w:r w:rsidRPr="00DE7F15">
              <w:rPr>
                <w:b/>
                <w:bCs/>
                <w:color w:val="000000"/>
                <w:sz w:val="22"/>
                <w:szCs w:val="22"/>
                <w:lang w:val="de-DE" w:eastAsia="de-DE"/>
              </w:rPr>
              <w:t>ms</w:t>
            </w:r>
            <w:proofErr w:type="spellEnd"/>
            <w:r w:rsidRPr="00DE7F15">
              <w:rPr>
                <w:b/>
                <w:bCs/>
                <w:color w:val="000000"/>
                <w:sz w:val="22"/>
                <w:szCs w:val="22"/>
                <w:lang w:val="de-DE" w:eastAsia="de-DE"/>
              </w:rPr>
              <w:t>]</w:t>
            </w:r>
          </w:p>
        </w:tc>
        <w:tc>
          <w:tcPr>
            <w:tcW w:w="1622" w:type="dxa"/>
            <w:noWrap/>
            <w:hideMark/>
          </w:tcPr>
          <w:p w14:paraId="6A14B1D8" w14:textId="77777777" w:rsidR="00AC23C8" w:rsidRPr="00DE7F15" w:rsidRDefault="00AC23C8" w:rsidP="00474240">
            <w:pPr>
              <w:spacing w:line="240" w:lineRule="auto"/>
              <w:jc w:val="left"/>
              <w:rPr>
                <w:b/>
                <w:bCs/>
                <w:color w:val="000000"/>
                <w:sz w:val="22"/>
                <w:szCs w:val="22"/>
                <w:lang w:eastAsia="en-US"/>
              </w:rPr>
            </w:pPr>
            <w:r w:rsidRPr="00DE7F15">
              <w:rPr>
                <w:b/>
                <w:bCs/>
                <w:color w:val="000000"/>
                <w:sz w:val="22"/>
                <w:szCs w:val="22"/>
                <w:lang w:val="de-DE" w:eastAsia="de-DE"/>
              </w:rPr>
              <w:t xml:space="preserve">Computational </w:t>
            </w:r>
            <w:proofErr w:type="spellStart"/>
            <w:r w:rsidRPr="00DE7F15">
              <w:rPr>
                <w:b/>
                <w:bCs/>
                <w:color w:val="000000"/>
                <w:sz w:val="22"/>
                <w:szCs w:val="22"/>
                <w:lang w:val="de-DE" w:eastAsia="de-DE"/>
              </w:rPr>
              <w:t>Cost</w:t>
            </w:r>
            <w:proofErr w:type="spellEnd"/>
            <w:r w:rsidRPr="00DE7F15">
              <w:rPr>
                <w:b/>
                <w:bCs/>
                <w:color w:val="000000"/>
                <w:sz w:val="22"/>
                <w:szCs w:val="22"/>
                <w:lang w:val="de-DE" w:eastAsia="de-DE"/>
              </w:rPr>
              <w:t xml:space="preserve"> [GFLOPs]</w:t>
            </w:r>
          </w:p>
        </w:tc>
      </w:tr>
      <w:tr w:rsidR="009A3D72" w:rsidRPr="00DE7F15" w14:paraId="5263AE04" w14:textId="77777777" w:rsidTr="009A3D72">
        <w:trPr>
          <w:trHeight w:val="300"/>
        </w:trPr>
        <w:tc>
          <w:tcPr>
            <w:tcW w:w="1501" w:type="dxa"/>
            <w:noWrap/>
          </w:tcPr>
          <w:p w14:paraId="05BBD640" w14:textId="31393A79" w:rsidR="009A3D72" w:rsidRPr="00DE7F15" w:rsidRDefault="009A3D72" w:rsidP="009A3D72">
            <w:pPr>
              <w:spacing w:line="240" w:lineRule="auto"/>
              <w:jc w:val="left"/>
              <w:rPr>
                <w:color w:val="000000"/>
                <w:sz w:val="22"/>
                <w:szCs w:val="22"/>
                <w:lang w:val="de-DE" w:eastAsia="en-US"/>
              </w:rPr>
            </w:pPr>
            <w:r w:rsidRPr="00DE7F15">
              <w:rPr>
                <w:color w:val="000000"/>
                <w:sz w:val="22"/>
                <w:szCs w:val="22"/>
                <w:lang w:val="x-none" w:eastAsia="en-US"/>
              </w:rPr>
              <w:t>RT-DETR</w:t>
            </w:r>
          </w:p>
        </w:tc>
        <w:tc>
          <w:tcPr>
            <w:tcW w:w="1110" w:type="dxa"/>
            <w:noWrap/>
          </w:tcPr>
          <w:p w14:paraId="121700DD" w14:textId="1C4ACA14" w:rsidR="009A3D72" w:rsidRPr="00DE7F15" w:rsidRDefault="009A3D72" w:rsidP="009A3D72">
            <w:pPr>
              <w:spacing w:line="240" w:lineRule="auto"/>
              <w:jc w:val="left"/>
              <w:rPr>
                <w:color w:val="000000"/>
                <w:sz w:val="22"/>
                <w:szCs w:val="22"/>
                <w:lang w:eastAsia="en-US"/>
              </w:rPr>
            </w:pPr>
            <w:r w:rsidRPr="009A3D72">
              <w:rPr>
                <w:rFonts w:ascii="Aptos Narrow" w:hAnsi="Aptos Narrow"/>
                <w:color w:val="000000"/>
                <w:sz w:val="22"/>
                <w:szCs w:val="22"/>
                <w:lang w:eastAsia="en-US"/>
              </w:rPr>
              <w:t>0.183</w:t>
            </w:r>
          </w:p>
        </w:tc>
        <w:tc>
          <w:tcPr>
            <w:tcW w:w="1183" w:type="dxa"/>
            <w:noWrap/>
          </w:tcPr>
          <w:p w14:paraId="1788C6D3" w14:textId="7C3717BC" w:rsidR="009A3D72" w:rsidRPr="00DE7F15" w:rsidRDefault="009A3D72" w:rsidP="009A3D72">
            <w:pPr>
              <w:spacing w:line="240" w:lineRule="auto"/>
              <w:jc w:val="left"/>
              <w:rPr>
                <w:sz w:val="20"/>
                <w:szCs w:val="20"/>
                <w:lang w:eastAsia="en-US"/>
              </w:rPr>
            </w:pPr>
            <w:r w:rsidRPr="009A3D72">
              <w:rPr>
                <w:rFonts w:ascii="Aptos Narrow" w:hAnsi="Aptos Narrow"/>
                <w:color w:val="000000"/>
                <w:sz w:val="22"/>
                <w:szCs w:val="22"/>
                <w:lang w:eastAsia="en-US"/>
              </w:rPr>
              <w:t>0.085</w:t>
            </w:r>
          </w:p>
        </w:tc>
        <w:tc>
          <w:tcPr>
            <w:tcW w:w="878" w:type="dxa"/>
            <w:noWrap/>
          </w:tcPr>
          <w:p w14:paraId="75404A64" w14:textId="68968985" w:rsidR="009A3D72" w:rsidRPr="00632177" w:rsidRDefault="009A3D72" w:rsidP="009A3D72">
            <w:pPr>
              <w:spacing w:line="240" w:lineRule="auto"/>
              <w:jc w:val="left"/>
              <w:rPr>
                <w:b/>
                <w:bCs/>
                <w:sz w:val="20"/>
                <w:szCs w:val="20"/>
                <w:lang w:eastAsia="en-US"/>
              </w:rPr>
            </w:pPr>
            <w:r w:rsidRPr="009A3D72">
              <w:rPr>
                <w:rFonts w:ascii="Aptos Narrow" w:hAnsi="Aptos Narrow"/>
                <w:b/>
                <w:bCs/>
                <w:color w:val="000000"/>
                <w:sz w:val="22"/>
                <w:szCs w:val="22"/>
                <w:lang w:eastAsia="en-US"/>
              </w:rPr>
              <w:t>0.263</w:t>
            </w:r>
          </w:p>
        </w:tc>
        <w:tc>
          <w:tcPr>
            <w:tcW w:w="1077" w:type="dxa"/>
            <w:noWrap/>
          </w:tcPr>
          <w:p w14:paraId="3E72D1F1" w14:textId="7226A7D4" w:rsidR="009A3D72" w:rsidRPr="00DE7F15" w:rsidRDefault="009A3D72" w:rsidP="009A3D72">
            <w:pPr>
              <w:spacing w:line="240" w:lineRule="auto"/>
              <w:jc w:val="left"/>
              <w:rPr>
                <w:sz w:val="20"/>
                <w:szCs w:val="20"/>
                <w:lang w:eastAsia="en-US"/>
              </w:rPr>
            </w:pPr>
            <w:r w:rsidRPr="009A3D72">
              <w:rPr>
                <w:rFonts w:ascii="Aptos Narrow" w:hAnsi="Aptos Narrow"/>
                <w:color w:val="000000"/>
                <w:sz w:val="22"/>
                <w:szCs w:val="22"/>
                <w:lang w:eastAsia="en-US"/>
              </w:rPr>
              <w:t>0.270</w:t>
            </w:r>
          </w:p>
        </w:tc>
        <w:tc>
          <w:tcPr>
            <w:tcW w:w="878" w:type="dxa"/>
            <w:noWrap/>
          </w:tcPr>
          <w:p w14:paraId="55ECEEE1" w14:textId="50015B2A" w:rsidR="009A3D72" w:rsidRPr="00632177" w:rsidRDefault="009A3D72" w:rsidP="009A3D72">
            <w:pPr>
              <w:spacing w:line="240" w:lineRule="auto"/>
              <w:jc w:val="left"/>
              <w:rPr>
                <w:b/>
                <w:bCs/>
                <w:sz w:val="20"/>
                <w:szCs w:val="20"/>
                <w:lang w:eastAsia="en-US"/>
              </w:rPr>
            </w:pPr>
            <w:r w:rsidRPr="009A3D72">
              <w:rPr>
                <w:rFonts w:ascii="Aptos Narrow" w:hAnsi="Aptos Narrow"/>
                <w:b/>
                <w:bCs/>
                <w:color w:val="000000"/>
                <w:sz w:val="22"/>
                <w:szCs w:val="22"/>
                <w:lang w:eastAsia="en-US"/>
              </w:rPr>
              <w:t>0.257</w:t>
            </w:r>
          </w:p>
        </w:tc>
        <w:tc>
          <w:tcPr>
            <w:tcW w:w="1101" w:type="dxa"/>
            <w:noWrap/>
          </w:tcPr>
          <w:p w14:paraId="7D950FE4" w14:textId="02348269" w:rsidR="009A3D72" w:rsidRPr="00DE7F15" w:rsidRDefault="002434D2" w:rsidP="009A3D72">
            <w:pPr>
              <w:spacing w:line="240" w:lineRule="auto"/>
              <w:jc w:val="left"/>
              <w:rPr>
                <w:sz w:val="20"/>
                <w:szCs w:val="20"/>
                <w:lang w:eastAsia="en-US"/>
              </w:rPr>
            </w:pPr>
            <w:r>
              <w:rPr>
                <w:sz w:val="20"/>
                <w:szCs w:val="20"/>
                <w:lang w:eastAsia="en-US"/>
              </w:rPr>
              <w:t>1010.3</w:t>
            </w:r>
          </w:p>
        </w:tc>
        <w:tc>
          <w:tcPr>
            <w:tcW w:w="1622" w:type="dxa"/>
            <w:noWrap/>
          </w:tcPr>
          <w:p w14:paraId="5A8F9C15" w14:textId="7B84EE8C" w:rsidR="009A3D72" w:rsidRPr="00DE7F15" w:rsidRDefault="009A3D72" w:rsidP="009A3D72">
            <w:pPr>
              <w:spacing w:line="240" w:lineRule="auto"/>
              <w:jc w:val="right"/>
              <w:rPr>
                <w:color w:val="000000"/>
                <w:sz w:val="22"/>
                <w:szCs w:val="22"/>
                <w:lang w:val="x-none" w:eastAsia="de-DE"/>
              </w:rPr>
            </w:pPr>
            <w:r w:rsidRPr="00DE7F15">
              <w:rPr>
                <w:color w:val="000000"/>
                <w:sz w:val="22"/>
                <w:szCs w:val="22"/>
                <w:lang w:val="x-none" w:eastAsia="de-DE"/>
              </w:rPr>
              <w:t>103.4</w:t>
            </w:r>
          </w:p>
        </w:tc>
      </w:tr>
      <w:tr w:rsidR="009A3D72" w:rsidRPr="00DE7F15" w14:paraId="6109EC1F" w14:textId="77777777" w:rsidTr="009A3D72">
        <w:trPr>
          <w:trHeight w:val="300"/>
        </w:trPr>
        <w:tc>
          <w:tcPr>
            <w:tcW w:w="1501" w:type="dxa"/>
            <w:noWrap/>
            <w:hideMark/>
          </w:tcPr>
          <w:p w14:paraId="5622DB6C" w14:textId="77777777" w:rsidR="009A3D72" w:rsidRPr="00DE7F15" w:rsidRDefault="009A3D72" w:rsidP="009A3D72">
            <w:pPr>
              <w:spacing w:line="240" w:lineRule="auto"/>
              <w:jc w:val="left"/>
              <w:rPr>
                <w:color w:val="000000"/>
                <w:sz w:val="22"/>
                <w:szCs w:val="22"/>
                <w:lang w:eastAsia="en-US"/>
              </w:rPr>
            </w:pPr>
            <w:r w:rsidRPr="00DE7F15">
              <w:rPr>
                <w:color w:val="000000"/>
                <w:sz w:val="22"/>
                <w:szCs w:val="22"/>
                <w:lang w:val="de-DE" w:eastAsia="en-US"/>
              </w:rPr>
              <w:t>YOLOv8</w:t>
            </w:r>
          </w:p>
        </w:tc>
        <w:tc>
          <w:tcPr>
            <w:tcW w:w="1110" w:type="dxa"/>
            <w:noWrap/>
            <w:hideMark/>
          </w:tcPr>
          <w:p w14:paraId="1248AC88" w14:textId="5F132A81" w:rsidR="009A3D72" w:rsidRPr="00DE7F15" w:rsidRDefault="009A3D72" w:rsidP="009A3D72">
            <w:pPr>
              <w:spacing w:line="240" w:lineRule="auto"/>
              <w:jc w:val="left"/>
              <w:rPr>
                <w:color w:val="000000"/>
                <w:sz w:val="22"/>
                <w:szCs w:val="22"/>
                <w:lang w:eastAsia="en-US"/>
              </w:rPr>
            </w:pPr>
            <w:r w:rsidRPr="009A3D72">
              <w:rPr>
                <w:rFonts w:ascii="Aptos Narrow" w:hAnsi="Aptos Narrow"/>
                <w:color w:val="000000"/>
                <w:sz w:val="22"/>
                <w:szCs w:val="22"/>
                <w:lang w:eastAsia="en-US"/>
              </w:rPr>
              <w:t>0.231</w:t>
            </w:r>
          </w:p>
        </w:tc>
        <w:tc>
          <w:tcPr>
            <w:tcW w:w="1183" w:type="dxa"/>
            <w:noWrap/>
            <w:hideMark/>
          </w:tcPr>
          <w:p w14:paraId="090F9F46" w14:textId="7D52854E" w:rsidR="009A3D72" w:rsidRPr="00DE7F15" w:rsidRDefault="009A3D72" w:rsidP="009A3D72">
            <w:pPr>
              <w:spacing w:line="240" w:lineRule="auto"/>
              <w:jc w:val="left"/>
              <w:rPr>
                <w:sz w:val="20"/>
                <w:szCs w:val="20"/>
                <w:lang w:eastAsia="en-US"/>
              </w:rPr>
            </w:pPr>
            <w:r w:rsidRPr="009A3D72">
              <w:rPr>
                <w:rFonts w:ascii="Aptos Narrow" w:hAnsi="Aptos Narrow"/>
                <w:color w:val="000000"/>
                <w:sz w:val="22"/>
                <w:szCs w:val="22"/>
                <w:lang w:eastAsia="en-US"/>
              </w:rPr>
              <w:t>0.126</w:t>
            </w:r>
          </w:p>
        </w:tc>
        <w:tc>
          <w:tcPr>
            <w:tcW w:w="878" w:type="dxa"/>
            <w:noWrap/>
            <w:hideMark/>
          </w:tcPr>
          <w:p w14:paraId="375DE6F2" w14:textId="61D0F77F" w:rsidR="009A3D72" w:rsidRPr="00DE7F15" w:rsidRDefault="009A3D72" w:rsidP="009A3D72">
            <w:pPr>
              <w:spacing w:line="240" w:lineRule="auto"/>
              <w:jc w:val="left"/>
              <w:rPr>
                <w:sz w:val="20"/>
                <w:szCs w:val="20"/>
                <w:lang w:eastAsia="en-US"/>
              </w:rPr>
            </w:pPr>
            <w:r w:rsidRPr="009A3D72">
              <w:rPr>
                <w:rFonts w:ascii="Aptos Narrow" w:hAnsi="Aptos Narrow"/>
                <w:color w:val="000000"/>
                <w:sz w:val="22"/>
                <w:szCs w:val="22"/>
                <w:lang w:eastAsia="en-US"/>
              </w:rPr>
              <w:t>0.200</w:t>
            </w:r>
          </w:p>
        </w:tc>
        <w:tc>
          <w:tcPr>
            <w:tcW w:w="1077" w:type="dxa"/>
            <w:noWrap/>
            <w:hideMark/>
          </w:tcPr>
          <w:p w14:paraId="28719354" w14:textId="28B3AE36" w:rsidR="009A3D72" w:rsidRPr="00DE7F15" w:rsidRDefault="009A3D72" w:rsidP="009A3D72">
            <w:pPr>
              <w:spacing w:line="240" w:lineRule="auto"/>
              <w:jc w:val="left"/>
              <w:rPr>
                <w:sz w:val="20"/>
                <w:szCs w:val="20"/>
                <w:lang w:eastAsia="en-US"/>
              </w:rPr>
            </w:pPr>
            <w:r w:rsidRPr="009A3D72">
              <w:rPr>
                <w:rFonts w:ascii="Aptos Narrow" w:hAnsi="Aptos Narrow"/>
                <w:color w:val="000000"/>
                <w:sz w:val="22"/>
                <w:szCs w:val="22"/>
                <w:lang w:eastAsia="en-US"/>
              </w:rPr>
              <w:t>0.376</w:t>
            </w:r>
          </w:p>
        </w:tc>
        <w:tc>
          <w:tcPr>
            <w:tcW w:w="878" w:type="dxa"/>
            <w:noWrap/>
            <w:hideMark/>
          </w:tcPr>
          <w:p w14:paraId="282DC6F2" w14:textId="102F16C0" w:rsidR="009A3D72" w:rsidRPr="00DE7F15" w:rsidRDefault="009A3D72" w:rsidP="009A3D72">
            <w:pPr>
              <w:spacing w:line="240" w:lineRule="auto"/>
              <w:jc w:val="left"/>
              <w:rPr>
                <w:sz w:val="20"/>
                <w:szCs w:val="20"/>
                <w:lang w:eastAsia="en-US"/>
              </w:rPr>
            </w:pPr>
            <w:r w:rsidRPr="009A3D72">
              <w:rPr>
                <w:rFonts w:ascii="Aptos Narrow" w:hAnsi="Aptos Narrow"/>
                <w:color w:val="000000"/>
                <w:sz w:val="22"/>
                <w:szCs w:val="22"/>
                <w:lang w:eastAsia="en-US"/>
              </w:rPr>
              <w:t>0.136</w:t>
            </w:r>
          </w:p>
        </w:tc>
        <w:tc>
          <w:tcPr>
            <w:tcW w:w="1101" w:type="dxa"/>
            <w:noWrap/>
            <w:hideMark/>
          </w:tcPr>
          <w:p w14:paraId="7F360C0D" w14:textId="259FF1DF" w:rsidR="009A3D72" w:rsidRPr="00DE7F15" w:rsidRDefault="002434D2" w:rsidP="009A3D72">
            <w:pPr>
              <w:spacing w:line="240" w:lineRule="auto"/>
              <w:jc w:val="left"/>
              <w:rPr>
                <w:sz w:val="20"/>
                <w:szCs w:val="20"/>
                <w:lang w:eastAsia="en-US"/>
              </w:rPr>
            </w:pPr>
            <w:r>
              <w:rPr>
                <w:sz w:val="20"/>
                <w:szCs w:val="20"/>
                <w:lang w:eastAsia="en-US"/>
              </w:rPr>
              <w:t>210.9</w:t>
            </w:r>
          </w:p>
        </w:tc>
        <w:tc>
          <w:tcPr>
            <w:tcW w:w="1622" w:type="dxa"/>
            <w:noWrap/>
            <w:hideMark/>
          </w:tcPr>
          <w:p w14:paraId="57793C44" w14:textId="77777777" w:rsidR="009A3D72" w:rsidRPr="00DE7F15" w:rsidRDefault="009A3D72" w:rsidP="009A3D72">
            <w:pPr>
              <w:spacing w:line="240" w:lineRule="auto"/>
              <w:jc w:val="right"/>
              <w:rPr>
                <w:color w:val="000000"/>
                <w:sz w:val="22"/>
                <w:szCs w:val="22"/>
                <w:lang w:eastAsia="en-US"/>
              </w:rPr>
            </w:pPr>
            <w:r w:rsidRPr="00DE7F15">
              <w:rPr>
                <w:color w:val="000000"/>
                <w:sz w:val="22"/>
                <w:szCs w:val="22"/>
                <w:lang w:val="x-none" w:eastAsia="de-DE"/>
              </w:rPr>
              <w:t>28.4</w:t>
            </w:r>
          </w:p>
        </w:tc>
      </w:tr>
      <w:tr w:rsidR="009A3D72" w:rsidRPr="00DE7F15" w14:paraId="34FB529E" w14:textId="77777777" w:rsidTr="009A3D72">
        <w:trPr>
          <w:trHeight w:val="300"/>
        </w:trPr>
        <w:tc>
          <w:tcPr>
            <w:tcW w:w="1501" w:type="dxa"/>
            <w:noWrap/>
            <w:hideMark/>
          </w:tcPr>
          <w:p w14:paraId="54B43EEC" w14:textId="77777777" w:rsidR="009A3D72" w:rsidRPr="00DE7F15" w:rsidRDefault="009A3D72" w:rsidP="009A3D72">
            <w:pPr>
              <w:spacing w:line="240" w:lineRule="auto"/>
              <w:jc w:val="left"/>
              <w:rPr>
                <w:color w:val="000000"/>
                <w:sz w:val="22"/>
                <w:szCs w:val="22"/>
                <w:lang w:eastAsia="en-US"/>
              </w:rPr>
            </w:pPr>
            <w:r w:rsidRPr="00DE7F15">
              <w:rPr>
                <w:color w:val="000000"/>
                <w:sz w:val="22"/>
                <w:szCs w:val="22"/>
                <w:lang w:val="de-DE" w:eastAsia="en-US"/>
              </w:rPr>
              <w:t>YOLOv9</w:t>
            </w:r>
          </w:p>
        </w:tc>
        <w:tc>
          <w:tcPr>
            <w:tcW w:w="1110" w:type="dxa"/>
            <w:noWrap/>
            <w:hideMark/>
          </w:tcPr>
          <w:p w14:paraId="21DEBF86" w14:textId="79888203" w:rsidR="009A3D72" w:rsidRPr="00DE7F15" w:rsidRDefault="009A3D72" w:rsidP="009A3D72">
            <w:pPr>
              <w:spacing w:line="240" w:lineRule="auto"/>
              <w:jc w:val="left"/>
              <w:rPr>
                <w:color w:val="000000"/>
                <w:sz w:val="22"/>
                <w:szCs w:val="22"/>
                <w:lang w:eastAsia="en-US"/>
              </w:rPr>
            </w:pPr>
            <w:r w:rsidRPr="009A3D72">
              <w:rPr>
                <w:rFonts w:ascii="Aptos Narrow" w:hAnsi="Aptos Narrow"/>
                <w:color w:val="000000"/>
                <w:sz w:val="22"/>
                <w:szCs w:val="22"/>
                <w:lang w:eastAsia="en-US"/>
              </w:rPr>
              <w:t>0.268</w:t>
            </w:r>
          </w:p>
        </w:tc>
        <w:tc>
          <w:tcPr>
            <w:tcW w:w="1183" w:type="dxa"/>
            <w:noWrap/>
            <w:hideMark/>
          </w:tcPr>
          <w:p w14:paraId="79663EB5" w14:textId="04F0AB20" w:rsidR="009A3D72" w:rsidRPr="00DE7F15" w:rsidRDefault="009A3D72" w:rsidP="009A3D72">
            <w:pPr>
              <w:spacing w:line="240" w:lineRule="auto"/>
              <w:jc w:val="left"/>
              <w:rPr>
                <w:sz w:val="20"/>
                <w:szCs w:val="20"/>
                <w:lang w:eastAsia="en-US"/>
              </w:rPr>
            </w:pPr>
            <w:r w:rsidRPr="009A3D72">
              <w:rPr>
                <w:rFonts w:ascii="Aptos Narrow" w:hAnsi="Aptos Narrow"/>
                <w:color w:val="000000"/>
                <w:sz w:val="22"/>
                <w:szCs w:val="22"/>
                <w:lang w:eastAsia="en-US"/>
              </w:rPr>
              <w:t>0.143</w:t>
            </w:r>
          </w:p>
        </w:tc>
        <w:tc>
          <w:tcPr>
            <w:tcW w:w="878" w:type="dxa"/>
            <w:noWrap/>
            <w:hideMark/>
          </w:tcPr>
          <w:p w14:paraId="6280AD72" w14:textId="1FE18BD2" w:rsidR="009A3D72" w:rsidRPr="00DE7F15" w:rsidRDefault="009A3D72" w:rsidP="009A3D72">
            <w:pPr>
              <w:spacing w:line="240" w:lineRule="auto"/>
              <w:jc w:val="left"/>
              <w:rPr>
                <w:sz w:val="20"/>
                <w:szCs w:val="20"/>
                <w:lang w:eastAsia="en-US"/>
              </w:rPr>
            </w:pPr>
            <w:r w:rsidRPr="009A3D72">
              <w:rPr>
                <w:rFonts w:ascii="Aptos Narrow" w:hAnsi="Aptos Narrow"/>
                <w:color w:val="000000"/>
                <w:sz w:val="22"/>
                <w:szCs w:val="22"/>
                <w:lang w:eastAsia="en-US"/>
              </w:rPr>
              <w:t>0.166</w:t>
            </w:r>
          </w:p>
        </w:tc>
        <w:tc>
          <w:tcPr>
            <w:tcW w:w="1077" w:type="dxa"/>
            <w:noWrap/>
            <w:hideMark/>
          </w:tcPr>
          <w:p w14:paraId="7D8AECD1" w14:textId="2ABDBCAD" w:rsidR="009A3D72" w:rsidRPr="00632177" w:rsidRDefault="009A3D72" w:rsidP="009A3D72">
            <w:pPr>
              <w:spacing w:line="240" w:lineRule="auto"/>
              <w:jc w:val="left"/>
              <w:rPr>
                <w:b/>
                <w:bCs/>
                <w:sz w:val="20"/>
                <w:szCs w:val="20"/>
                <w:lang w:eastAsia="en-US"/>
              </w:rPr>
            </w:pPr>
            <w:r w:rsidRPr="009A3D72">
              <w:rPr>
                <w:rFonts w:ascii="Aptos Narrow" w:hAnsi="Aptos Narrow"/>
                <w:b/>
                <w:bCs/>
                <w:color w:val="000000"/>
                <w:sz w:val="22"/>
                <w:szCs w:val="22"/>
                <w:lang w:eastAsia="en-US"/>
              </w:rPr>
              <w:t>0.469</w:t>
            </w:r>
          </w:p>
        </w:tc>
        <w:tc>
          <w:tcPr>
            <w:tcW w:w="878" w:type="dxa"/>
            <w:noWrap/>
            <w:hideMark/>
          </w:tcPr>
          <w:p w14:paraId="55ABF82C" w14:textId="4BFBF3F7" w:rsidR="009A3D72" w:rsidRPr="00DE7F15" w:rsidRDefault="009A3D72" w:rsidP="009A3D72">
            <w:pPr>
              <w:spacing w:line="240" w:lineRule="auto"/>
              <w:jc w:val="left"/>
              <w:rPr>
                <w:sz w:val="20"/>
                <w:szCs w:val="20"/>
                <w:lang w:eastAsia="en-US"/>
              </w:rPr>
            </w:pPr>
            <w:r w:rsidRPr="009A3D72">
              <w:rPr>
                <w:rFonts w:ascii="Aptos Narrow" w:hAnsi="Aptos Narrow"/>
                <w:color w:val="000000"/>
                <w:sz w:val="22"/>
                <w:szCs w:val="22"/>
                <w:lang w:eastAsia="en-US"/>
              </w:rPr>
              <w:t>0.101</w:t>
            </w:r>
          </w:p>
        </w:tc>
        <w:tc>
          <w:tcPr>
            <w:tcW w:w="1101" w:type="dxa"/>
            <w:noWrap/>
            <w:hideMark/>
          </w:tcPr>
          <w:p w14:paraId="415C9FB4" w14:textId="663832C9" w:rsidR="009A3D72" w:rsidRPr="00DE7F15" w:rsidRDefault="002434D2" w:rsidP="009A3D72">
            <w:pPr>
              <w:spacing w:line="240" w:lineRule="auto"/>
              <w:jc w:val="left"/>
              <w:rPr>
                <w:sz w:val="20"/>
                <w:szCs w:val="20"/>
                <w:lang w:eastAsia="en-US"/>
              </w:rPr>
            </w:pPr>
            <w:r>
              <w:rPr>
                <w:sz w:val="20"/>
                <w:szCs w:val="20"/>
                <w:lang w:eastAsia="en-US"/>
              </w:rPr>
              <w:t>205.8</w:t>
            </w:r>
          </w:p>
        </w:tc>
        <w:tc>
          <w:tcPr>
            <w:tcW w:w="1622" w:type="dxa"/>
            <w:noWrap/>
            <w:hideMark/>
          </w:tcPr>
          <w:p w14:paraId="19678F90" w14:textId="77777777" w:rsidR="009A3D72" w:rsidRPr="00DE7F15" w:rsidRDefault="009A3D72" w:rsidP="009A3D72">
            <w:pPr>
              <w:spacing w:line="240" w:lineRule="auto"/>
              <w:jc w:val="right"/>
              <w:rPr>
                <w:color w:val="000000"/>
                <w:sz w:val="22"/>
                <w:szCs w:val="22"/>
                <w:lang w:eastAsia="en-US"/>
              </w:rPr>
            </w:pPr>
            <w:r w:rsidRPr="00DE7F15">
              <w:rPr>
                <w:color w:val="000000"/>
                <w:sz w:val="22"/>
                <w:szCs w:val="22"/>
                <w:lang w:val="x-none" w:eastAsia="de-DE"/>
              </w:rPr>
              <w:t>26.7</w:t>
            </w:r>
          </w:p>
        </w:tc>
      </w:tr>
      <w:tr w:rsidR="009A3D72" w:rsidRPr="00DE7F15" w14:paraId="5AE7F87D" w14:textId="77777777" w:rsidTr="009A3D72">
        <w:trPr>
          <w:trHeight w:val="300"/>
        </w:trPr>
        <w:tc>
          <w:tcPr>
            <w:tcW w:w="1501" w:type="dxa"/>
            <w:noWrap/>
            <w:hideMark/>
          </w:tcPr>
          <w:p w14:paraId="289D3FEE" w14:textId="77777777" w:rsidR="009A3D72" w:rsidRPr="00DE7F15" w:rsidRDefault="009A3D72" w:rsidP="009A3D72">
            <w:pPr>
              <w:spacing w:line="240" w:lineRule="auto"/>
              <w:jc w:val="left"/>
              <w:rPr>
                <w:color w:val="000000"/>
                <w:sz w:val="22"/>
                <w:szCs w:val="22"/>
                <w:lang w:eastAsia="en-US"/>
              </w:rPr>
            </w:pPr>
            <w:r w:rsidRPr="00DE7F15">
              <w:rPr>
                <w:color w:val="000000"/>
                <w:sz w:val="22"/>
                <w:szCs w:val="22"/>
                <w:lang w:val="de-DE" w:eastAsia="en-US"/>
              </w:rPr>
              <w:t>YOLOv10</w:t>
            </w:r>
          </w:p>
        </w:tc>
        <w:tc>
          <w:tcPr>
            <w:tcW w:w="1110" w:type="dxa"/>
            <w:noWrap/>
            <w:hideMark/>
          </w:tcPr>
          <w:p w14:paraId="33AA60B5" w14:textId="1BCB30A3" w:rsidR="009A3D72" w:rsidRPr="00DE7F15" w:rsidRDefault="009A3D72" w:rsidP="009A3D72">
            <w:pPr>
              <w:spacing w:line="240" w:lineRule="auto"/>
              <w:jc w:val="left"/>
              <w:rPr>
                <w:color w:val="000000"/>
                <w:sz w:val="22"/>
                <w:szCs w:val="22"/>
                <w:lang w:eastAsia="en-US"/>
              </w:rPr>
            </w:pPr>
            <w:r w:rsidRPr="009A3D72">
              <w:rPr>
                <w:rFonts w:ascii="Aptos Narrow" w:hAnsi="Aptos Narrow"/>
                <w:color w:val="000000"/>
                <w:sz w:val="22"/>
                <w:szCs w:val="22"/>
                <w:lang w:eastAsia="en-US"/>
              </w:rPr>
              <w:t>0.281</w:t>
            </w:r>
          </w:p>
        </w:tc>
        <w:tc>
          <w:tcPr>
            <w:tcW w:w="1183" w:type="dxa"/>
            <w:noWrap/>
            <w:hideMark/>
          </w:tcPr>
          <w:p w14:paraId="2A4CD207" w14:textId="5D1591E3" w:rsidR="009A3D72" w:rsidRPr="00DE7F15" w:rsidRDefault="009A3D72" w:rsidP="009A3D72">
            <w:pPr>
              <w:spacing w:line="240" w:lineRule="auto"/>
              <w:jc w:val="left"/>
              <w:rPr>
                <w:sz w:val="20"/>
                <w:szCs w:val="20"/>
                <w:lang w:eastAsia="en-US"/>
              </w:rPr>
            </w:pPr>
            <w:r w:rsidRPr="009A3D72">
              <w:rPr>
                <w:rFonts w:ascii="Aptos Narrow" w:hAnsi="Aptos Narrow"/>
                <w:color w:val="000000"/>
                <w:sz w:val="22"/>
                <w:szCs w:val="22"/>
                <w:lang w:eastAsia="en-US"/>
              </w:rPr>
              <w:t>0.151</w:t>
            </w:r>
          </w:p>
        </w:tc>
        <w:tc>
          <w:tcPr>
            <w:tcW w:w="878" w:type="dxa"/>
            <w:noWrap/>
            <w:hideMark/>
          </w:tcPr>
          <w:p w14:paraId="60221AF3" w14:textId="1F8AA5E8" w:rsidR="009A3D72" w:rsidRPr="00DE7F15" w:rsidRDefault="009A3D72" w:rsidP="009A3D72">
            <w:pPr>
              <w:spacing w:line="240" w:lineRule="auto"/>
              <w:jc w:val="left"/>
              <w:rPr>
                <w:sz w:val="20"/>
                <w:szCs w:val="20"/>
                <w:lang w:eastAsia="en-US"/>
              </w:rPr>
            </w:pPr>
            <w:r w:rsidRPr="009A3D72">
              <w:rPr>
                <w:rFonts w:ascii="Aptos Narrow" w:hAnsi="Aptos Narrow"/>
                <w:color w:val="000000"/>
                <w:sz w:val="22"/>
                <w:szCs w:val="22"/>
                <w:lang w:eastAsia="en-US"/>
              </w:rPr>
              <w:t>0.117</w:t>
            </w:r>
          </w:p>
        </w:tc>
        <w:tc>
          <w:tcPr>
            <w:tcW w:w="1077" w:type="dxa"/>
            <w:noWrap/>
            <w:hideMark/>
          </w:tcPr>
          <w:p w14:paraId="1770D643" w14:textId="250B7319" w:rsidR="009A3D72" w:rsidRPr="00DE7F15" w:rsidRDefault="009A3D72" w:rsidP="009A3D72">
            <w:pPr>
              <w:spacing w:line="240" w:lineRule="auto"/>
              <w:jc w:val="left"/>
              <w:rPr>
                <w:sz w:val="20"/>
                <w:szCs w:val="20"/>
                <w:lang w:eastAsia="en-US"/>
              </w:rPr>
            </w:pPr>
            <w:r w:rsidRPr="009A3D72">
              <w:rPr>
                <w:rFonts w:ascii="Aptos Narrow" w:hAnsi="Aptos Narrow"/>
                <w:color w:val="000000"/>
                <w:sz w:val="22"/>
                <w:szCs w:val="22"/>
                <w:lang w:eastAsia="en-US"/>
              </w:rPr>
              <w:t>0.519</w:t>
            </w:r>
          </w:p>
        </w:tc>
        <w:tc>
          <w:tcPr>
            <w:tcW w:w="878" w:type="dxa"/>
            <w:noWrap/>
            <w:hideMark/>
          </w:tcPr>
          <w:p w14:paraId="5ED89717" w14:textId="434B5A4D" w:rsidR="009A3D72" w:rsidRPr="00DE7F15" w:rsidRDefault="009A3D72" w:rsidP="009A3D72">
            <w:pPr>
              <w:spacing w:line="240" w:lineRule="auto"/>
              <w:jc w:val="left"/>
              <w:rPr>
                <w:sz w:val="20"/>
                <w:szCs w:val="20"/>
                <w:lang w:eastAsia="en-US"/>
              </w:rPr>
            </w:pPr>
            <w:r w:rsidRPr="009A3D72">
              <w:rPr>
                <w:rFonts w:ascii="Aptos Narrow" w:hAnsi="Aptos Narrow"/>
                <w:color w:val="000000"/>
                <w:sz w:val="22"/>
                <w:szCs w:val="22"/>
                <w:lang w:eastAsia="en-US"/>
              </w:rPr>
              <w:t>0.066</w:t>
            </w:r>
          </w:p>
        </w:tc>
        <w:tc>
          <w:tcPr>
            <w:tcW w:w="1101" w:type="dxa"/>
            <w:noWrap/>
            <w:hideMark/>
          </w:tcPr>
          <w:p w14:paraId="36292386" w14:textId="0F46899E" w:rsidR="009A3D72" w:rsidRPr="00DE7F15" w:rsidRDefault="002434D2" w:rsidP="009A3D72">
            <w:pPr>
              <w:spacing w:line="240" w:lineRule="auto"/>
              <w:jc w:val="left"/>
              <w:rPr>
                <w:sz w:val="20"/>
                <w:szCs w:val="20"/>
                <w:lang w:eastAsia="en-US"/>
              </w:rPr>
            </w:pPr>
            <w:r>
              <w:rPr>
                <w:sz w:val="20"/>
                <w:szCs w:val="20"/>
                <w:lang w:eastAsia="en-US"/>
              </w:rPr>
              <w:t>126.7</w:t>
            </w:r>
          </w:p>
        </w:tc>
        <w:tc>
          <w:tcPr>
            <w:tcW w:w="1622" w:type="dxa"/>
            <w:noWrap/>
            <w:hideMark/>
          </w:tcPr>
          <w:p w14:paraId="6344A12C" w14:textId="77777777" w:rsidR="009A3D72" w:rsidRPr="00DE7F15" w:rsidRDefault="009A3D72" w:rsidP="009A3D72">
            <w:pPr>
              <w:spacing w:line="240" w:lineRule="auto"/>
              <w:jc w:val="right"/>
              <w:rPr>
                <w:color w:val="000000"/>
                <w:sz w:val="22"/>
                <w:szCs w:val="22"/>
                <w:lang w:eastAsia="en-US"/>
              </w:rPr>
            </w:pPr>
            <w:r w:rsidRPr="00DE7F15">
              <w:rPr>
                <w:color w:val="000000"/>
                <w:sz w:val="22"/>
                <w:szCs w:val="22"/>
                <w:lang w:val="x-none" w:eastAsia="de-DE"/>
              </w:rPr>
              <w:t>24.5</w:t>
            </w:r>
          </w:p>
        </w:tc>
      </w:tr>
      <w:tr w:rsidR="009A3D72" w:rsidRPr="00DE7F15" w14:paraId="353E4308" w14:textId="77777777" w:rsidTr="009A3D72">
        <w:trPr>
          <w:trHeight w:val="300"/>
        </w:trPr>
        <w:tc>
          <w:tcPr>
            <w:tcW w:w="1501" w:type="dxa"/>
            <w:noWrap/>
            <w:hideMark/>
          </w:tcPr>
          <w:p w14:paraId="1034B5A5" w14:textId="77777777" w:rsidR="009A3D72" w:rsidRPr="00DE7F15" w:rsidRDefault="009A3D72" w:rsidP="009A3D72">
            <w:pPr>
              <w:spacing w:line="240" w:lineRule="auto"/>
              <w:jc w:val="left"/>
              <w:rPr>
                <w:color w:val="000000"/>
                <w:sz w:val="22"/>
                <w:szCs w:val="22"/>
                <w:lang w:eastAsia="en-US"/>
              </w:rPr>
            </w:pPr>
            <w:r w:rsidRPr="00DE7F15">
              <w:rPr>
                <w:color w:val="000000"/>
                <w:sz w:val="22"/>
                <w:szCs w:val="22"/>
                <w:lang w:val="de-DE" w:eastAsia="en-US"/>
              </w:rPr>
              <w:t>YOLOv11</w:t>
            </w:r>
          </w:p>
        </w:tc>
        <w:tc>
          <w:tcPr>
            <w:tcW w:w="1110" w:type="dxa"/>
            <w:noWrap/>
            <w:hideMark/>
          </w:tcPr>
          <w:p w14:paraId="51293370" w14:textId="3CD41C1B" w:rsidR="009A3D72" w:rsidRPr="00DE7F15" w:rsidRDefault="009A3D72" w:rsidP="009A3D72">
            <w:pPr>
              <w:spacing w:line="240" w:lineRule="auto"/>
              <w:jc w:val="left"/>
              <w:rPr>
                <w:color w:val="000000"/>
                <w:sz w:val="22"/>
                <w:szCs w:val="22"/>
                <w:lang w:eastAsia="en-US"/>
              </w:rPr>
            </w:pPr>
            <w:r w:rsidRPr="009A3D72">
              <w:rPr>
                <w:rFonts w:ascii="Aptos Narrow" w:hAnsi="Aptos Narrow"/>
                <w:color w:val="000000"/>
                <w:sz w:val="22"/>
                <w:szCs w:val="22"/>
                <w:lang w:eastAsia="en-US"/>
              </w:rPr>
              <w:t>0.266</w:t>
            </w:r>
          </w:p>
        </w:tc>
        <w:tc>
          <w:tcPr>
            <w:tcW w:w="1183" w:type="dxa"/>
            <w:noWrap/>
            <w:hideMark/>
          </w:tcPr>
          <w:p w14:paraId="34A727E1" w14:textId="3047135F" w:rsidR="009A3D72" w:rsidRPr="00DE7F15" w:rsidRDefault="009A3D72" w:rsidP="009A3D72">
            <w:pPr>
              <w:spacing w:line="240" w:lineRule="auto"/>
              <w:jc w:val="left"/>
              <w:rPr>
                <w:sz w:val="20"/>
                <w:szCs w:val="20"/>
                <w:lang w:eastAsia="en-US"/>
              </w:rPr>
            </w:pPr>
            <w:r w:rsidRPr="009A3D72">
              <w:rPr>
                <w:rFonts w:ascii="Aptos Narrow" w:hAnsi="Aptos Narrow"/>
                <w:color w:val="000000"/>
                <w:sz w:val="22"/>
                <w:szCs w:val="22"/>
                <w:lang w:eastAsia="en-US"/>
              </w:rPr>
              <w:t>0.147</w:t>
            </w:r>
          </w:p>
        </w:tc>
        <w:tc>
          <w:tcPr>
            <w:tcW w:w="878" w:type="dxa"/>
            <w:noWrap/>
            <w:hideMark/>
          </w:tcPr>
          <w:p w14:paraId="0BB1B490" w14:textId="31BEFC01" w:rsidR="009A3D72" w:rsidRPr="00632177" w:rsidRDefault="009A3D72" w:rsidP="009A3D72">
            <w:pPr>
              <w:spacing w:line="240" w:lineRule="auto"/>
              <w:jc w:val="left"/>
              <w:rPr>
                <w:sz w:val="20"/>
                <w:szCs w:val="20"/>
                <w:lang w:eastAsia="en-US"/>
              </w:rPr>
            </w:pPr>
            <w:r w:rsidRPr="009A3D72">
              <w:rPr>
                <w:rFonts w:ascii="Aptos Narrow" w:hAnsi="Aptos Narrow"/>
                <w:color w:val="000000"/>
                <w:sz w:val="22"/>
                <w:szCs w:val="22"/>
                <w:lang w:eastAsia="en-US"/>
              </w:rPr>
              <w:t>0.247</w:t>
            </w:r>
          </w:p>
        </w:tc>
        <w:tc>
          <w:tcPr>
            <w:tcW w:w="1077" w:type="dxa"/>
            <w:noWrap/>
            <w:hideMark/>
          </w:tcPr>
          <w:p w14:paraId="3B68B947" w14:textId="06D679B3" w:rsidR="009A3D72" w:rsidRPr="00DE7F15" w:rsidRDefault="009A3D72" w:rsidP="009A3D72">
            <w:pPr>
              <w:spacing w:line="240" w:lineRule="auto"/>
              <w:jc w:val="left"/>
              <w:rPr>
                <w:sz w:val="20"/>
                <w:szCs w:val="20"/>
                <w:lang w:eastAsia="en-US"/>
              </w:rPr>
            </w:pPr>
            <w:r w:rsidRPr="009A3D72">
              <w:rPr>
                <w:rFonts w:ascii="Aptos Narrow" w:hAnsi="Aptos Narrow"/>
                <w:color w:val="000000"/>
                <w:sz w:val="22"/>
                <w:szCs w:val="22"/>
                <w:lang w:eastAsia="en-US"/>
              </w:rPr>
              <w:t>0.411</w:t>
            </w:r>
          </w:p>
        </w:tc>
        <w:tc>
          <w:tcPr>
            <w:tcW w:w="878" w:type="dxa"/>
            <w:noWrap/>
            <w:hideMark/>
          </w:tcPr>
          <w:p w14:paraId="3B989EC7" w14:textId="6D077881" w:rsidR="009A3D72" w:rsidRPr="00DE7F15" w:rsidRDefault="009A3D72" w:rsidP="009A3D72">
            <w:pPr>
              <w:spacing w:line="240" w:lineRule="auto"/>
              <w:jc w:val="left"/>
              <w:rPr>
                <w:sz w:val="20"/>
                <w:szCs w:val="20"/>
                <w:lang w:eastAsia="en-US"/>
              </w:rPr>
            </w:pPr>
            <w:r w:rsidRPr="009A3D72">
              <w:rPr>
                <w:rFonts w:ascii="Aptos Narrow" w:hAnsi="Aptos Narrow"/>
                <w:color w:val="000000"/>
                <w:sz w:val="22"/>
                <w:szCs w:val="22"/>
                <w:lang w:eastAsia="en-US"/>
              </w:rPr>
              <w:t>0.176</w:t>
            </w:r>
          </w:p>
        </w:tc>
        <w:tc>
          <w:tcPr>
            <w:tcW w:w="1101" w:type="dxa"/>
            <w:noWrap/>
            <w:hideMark/>
          </w:tcPr>
          <w:p w14:paraId="691004CB" w14:textId="1A5C1548" w:rsidR="009A3D72" w:rsidRPr="00DE7F15" w:rsidRDefault="002434D2" w:rsidP="009A3D72">
            <w:pPr>
              <w:spacing w:line="240" w:lineRule="auto"/>
              <w:jc w:val="left"/>
              <w:rPr>
                <w:sz w:val="20"/>
                <w:szCs w:val="20"/>
                <w:lang w:eastAsia="en-US"/>
              </w:rPr>
            </w:pPr>
            <w:r>
              <w:rPr>
                <w:sz w:val="20"/>
                <w:szCs w:val="20"/>
                <w:lang w:eastAsia="en-US"/>
              </w:rPr>
              <w:t>148.2</w:t>
            </w:r>
          </w:p>
        </w:tc>
        <w:tc>
          <w:tcPr>
            <w:tcW w:w="1622" w:type="dxa"/>
            <w:noWrap/>
            <w:hideMark/>
          </w:tcPr>
          <w:p w14:paraId="2694CB0C" w14:textId="77777777" w:rsidR="009A3D72" w:rsidRPr="00DE7F15" w:rsidRDefault="009A3D72" w:rsidP="009A3D72">
            <w:pPr>
              <w:spacing w:line="240" w:lineRule="auto"/>
              <w:jc w:val="right"/>
              <w:rPr>
                <w:color w:val="000000"/>
                <w:sz w:val="22"/>
                <w:szCs w:val="22"/>
                <w:lang w:eastAsia="en-US"/>
              </w:rPr>
            </w:pPr>
            <w:r w:rsidRPr="00DE7F15">
              <w:rPr>
                <w:color w:val="000000"/>
                <w:sz w:val="22"/>
                <w:szCs w:val="22"/>
                <w:lang w:val="x-none" w:eastAsia="de-DE"/>
              </w:rPr>
              <w:t>21.3</w:t>
            </w:r>
          </w:p>
        </w:tc>
      </w:tr>
      <w:tr w:rsidR="009A3D72" w:rsidRPr="00DE7F15" w14:paraId="7B316E31" w14:textId="77777777" w:rsidTr="009A3D72">
        <w:trPr>
          <w:trHeight w:val="300"/>
        </w:trPr>
        <w:tc>
          <w:tcPr>
            <w:tcW w:w="1501" w:type="dxa"/>
            <w:noWrap/>
            <w:hideMark/>
          </w:tcPr>
          <w:p w14:paraId="309E622C" w14:textId="77777777" w:rsidR="009A3D72" w:rsidRPr="00DE7F15" w:rsidRDefault="009A3D72" w:rsidP="009A3D72">
            <w:pPr>
              <w:spacing w:line="240" w:lineRule="auto"/>
              <w:jc w:val="left"/>
              <w:rPr>
                <w:color w:val="000000"/>
                <w:sz w:val="22"/>
                <w:szCs w:val="22"/>
                <w:lang w:eastAsia="en-US"/>
              </w:rPr>
            </w:pPr>
            <w:r w:rsidRPr="00DE7F15">
              <w:rPr>
                <w:color w:val="000000"/>
                <w:sz w:val="22"/>
                <w:szCs w:val="22"/>
                <w:lang w:val="de-DE" w:eastAsia="en-US"/>
              </w:rPr>
              <w:t>YOLOv12</w:t>
            </w:r>
          </w:p>
        </w:tc>
        <w:tc>
          <w:tcPr>
            <w:tcW w:w="1110" w:type="dxa"/>
            <w:noWrap/>
            <w:hideMark/>
          </w:tcPr>
          <w:p w14:paraId="47290AC6" w14:textId="52A6DAB5" w:rsidR="009A3D72" w:rsidRPr="00632177" w:rsidRDefault="009A3D72" w:rsidP="009A3D72">
            <w:pPr>
              <w:spacing w:line="240" w:lineRule="auto"/>
              <w:jc w:val="left"/>
              <w:rPr>
                <w:b/>
                <w:bCs/>
                <w:color w:val="000000"/>
                <w:sz w:val="22"/>
                <w:szCs w:val="22"/>
                <w:lang w:eastAsia="en-US"/>
              </w:rPr>
            </w:pPr>
            <w:r w:rsidRPr="009A3D72">
              <w:rPr>
                <w:rFonts w:ascii="Aptos Narrow" w:hAnsi="Aptos Narrow"/>
                <w:b/>
                <w:bCs/>
                <w:color w:val="000000"/>
                <w:sz w:val="22"/>
                <w:szCs w:val="22"/>
                <w:lang w:eastAsia="en-US"/>
              </w:rPr>
              <w:t>0.285</w:t>
            </w:r>
          </w:p>
        </w:tc>
        <w:tc>
          <w:tcPr>
            <w:tcW w:w="1183" w:type="dxa"/>
            <w:noWrap/>
            <w:hideMark/>
          </w:tcPr>
          <w:p w14:paraId="0C8F3123" w14:textId="662136AE" w:rsidR="009A3D72" w:rsidRPr="00632177" w:rsidRDefault="009A3D72" w:rsidP="009A3D72">
            <w:pPr>
              <w:spacing w:line="240" w:lineRule="auto"/>
              <w:jc w:val="left"/>
              <w:rPr>
                <w:b/>
                <w:bCs/>
                <w:sz w:val="20"/>
                <w:szCs w:val="20"/>
                <w:lang w:eastAsia="en-US"/>
              </w:rPr>
            </w:pPr>
            <w:r w:rsidRPr="009A3D72">
              <w:rPr>
                <w:rFonts w:ascii="Aptos Narrow" w:hAnsi="Aptos Narrow"/>
                <w:b/>
                <w:bCs/>
                <w:color w:val="000000"/>
                <w:sz w:val="22"/>
                <w:szCs w:val="22"/>
                <w:lang w:eastAsia="en-US"/>
              </w:rPr>
              <w:t>0.155</w:t>
            </w:r>
          </w:p>
        </w:tc>
        <w:tc>
          <w:tcPr>
            <w:tcW w:w="878" w:type="dxa"/>
            <w:noWrap/>
            <w:hideMark/>
          </w:tcPr>
          <w:p w14:paraId="6C5CD212" w14:textId="233BA4C1" w:rsidR="009A3D72" w:rsidRPr="00DE7F15" w:rsidRDefault="009A3D72" w:rsidP="009A3D72">
            <w:pPr>
              <w:spacing w:line="240" w:lineRule="auto"/>
              <w:jc w:val="left"/>
              <w:rPr>
                <w:sz w:val="20"/>
                <w:szCs w:val="20"/>
                <w:lang w:eastAsia="en-US"/>
              </w:rPr>
            </w:pPr>
            <w:r w:rsidRPr="009A3D72">
              <w:rPr>
                <w:rFonts w:ascii="Aptos Narrow" w:hAnsi="Aptos Narrow"/>
                <w:color w:val="000000"/>
                <w:sz w:val="22"/>
                <w:szCs w:val="22"/>
                <w:lang w:eastAsia="en-US"/>
              </w:rPr>
              <w:t>0.226</w:t>
            </w:r>
          </w:p>
        </w:tc>
        <w:tc>
          <w:tcPr>
            <w:tcW w:w="1077" w:type="dxa"/>
            <w:noWrap/>
            <w:hideMark/>
          </w:tcPr>
          <w:p w14:paraId="3FF3EBE2" w14:textId="422C3709" w:rsidR="009A3D72" w:rsidRPr="00DE7F15" w:rsidRDefault="009A3D72" w:rsidP="009A3D72">
            <w:pPr>
              <w:spacing w:line="240" w:lineRule="auto"/>
              <w:jc w:val="left"/>
              <w:rPr>
                <w:sz w:val="20"/>
                <w:szCs w:val="20"/>
                <w:lang w:eastAsia="en-US"/>
              </w:rPr>
            </w:pPr>
            <w:r w:rsidRPr="009A3D72">
              <w:rPr>
                <w:rFonts w:ascii="Aptos Narrow" w:hAnsi="Aptos Narrow"/>
                <w:color w:val="000000"/>
                <w:sz w:val="22"/>
                <w:szCs w:val="22"/>
                <w:lang w:eastAsia="en-US"/>
              </w:rPr>
              <w:t>0.460</w:t>
            </w:r>
          </w:p>
        </w:tc>
        <w:tc>
          <w:tcPr>
            <w:tcW w:w="878" w:type="dxa"/>
            <w:noWrap/>
            <w:hideMark/>
          </w:tcPr>
          <w:p w14:paraId="0BAD13F2" w14:textId="35483394" w:rsidR="009A3D72" w:rsidRPr="00DE7F15" w:rsidRDefault="009A3D72" w:rsidP="009A3D72">
            <w:pPr>
              <w:spacing w:line="240" w:lineRule="auto"/>
              <w:jc w:val="left"/>
              <w:rPr>
                <w:sz w:val="20"/>
                <w:szCs w:val="20"/>
                <w:lang w:eastAsia="en-US"/>
              </w:rPr>
            </w:pPr>
            <w:r w:rsidRPr="009A3D72">
              <w:rPr>
                <w:rFonts w:ascii="Aptos Narrow" w:hAnsi="Aptos Narrow"/>
                <w:color w:val="000000"/>
                <w:sz w:val="22"/>
                <w:szCs w:val="22"/>
                <w:lang w:eastAsia="en-US"/>
              </w:rPr>
              <w:t>0.150</w:t>
            </w:r>
          </w:p>
        </w:tc>
        <w:tc>
          <w:tcPr>
            <w:tcW w:w="1101" w:type="dxa"/>
            <w:noWrap/>
            <w:hideMark/>
          </w:tcPr>
          <w:p w14:paraId="09E2F266" w14:textId="3FB89DD9" w:rsidR="009A3D72" w:rsidRPr="00DE7F15" w:rsidRDefault="002434D2" w:rsidP="009A3D72">
            <w:pPr>
              <w:spacing w:line="240" w:lineRule="auto"/>
              <w:jc w:val="left"/>
              <w:rPr>
                <w:sz w:val="20"/>
                <w:szCs w:val="20"/>
                <w:lang w:eastAsia="en-US"/>
              </w:rPr>
            </w:pPr>
            <w:r>
              <w:rPr>
                <w:sz w:val="20"/>
                <w:szCs w:val="20"/>
                <w:lang w:eastAsia="en-US"/>
              </w:rPr>
              <w:t>150.2</w:t>
            </w:r>
          </w:p>
        </w:tc>
        <w:tc>
          <w:tcPr>
            <w:tcW w:w="1622" w:type="dxa"/>
            <w:noWrap/>
            <w:hideMark/>
          </w:tcPr>
          <w:p w14:paraId="6279F178" w14:textId="77777777" w:rsidR="009A3D72" w:rsidRPr="00632177" w:rsidRDefault="009A3D72" w:rsidP="009A3D72">
            <w:pPr>
              <w:spacing w:line="240" w:lineRule="auto"/>
              <w:jc w:val="right"/>
              <w:rPr>
                <w:b/>
                <w:bCs/>
                <w:color w:val="000000"/>
                <w:sz w:val="22"/>
                <w:szCs w:val="22"/>
                <w:lang w:eastAsia="en-US"/>
              </w:rPr>
            </w:pPr>
            <w:r w:rsidRPr="00632177">
              <w:rPr>
                <w:b/>
                <w:bCs/>
                <w:color w:val="000000"/>
                <w:sz w:val="22"/>
                <w:szCs w:val="22"/>
                <w:lang w:val="de-DE" w:eastAsia="de-DE"/>
              </w:rPr>
              <w:t>21.2</w:t>
            </w:r>
          </w:p>
        </w:tc>
      </w:tr>
      <w:tr w:rsidR="009A3D72" w:rsidRPr="00DE7F15" w14:paraId="3594202F" w14:textId="77777777" w:rsidTr="009A3D72">
        <w:trPr>
          <w:trHeight w:val="300"/>
        </w:trPr>
        <w:tc>
          <w:tcPr>
            <w:tcW w:w="1501" w:type="dxa"/>
            <w:noWrap/>
          </w:tcPr>
          <w:p w14:paraId="325D59B1" w14:textId="5C444436" w:rsidR="009A3D72" w:rsidRPr="00DE7F15" w:rsidRDefault="009A3D72" w:rsidP="009A3D72">
            <w:pPr>
              <w:spacing w:line="240" w:lineRule="auto"/>
              <w:jc w:val="left"/>
              <w:rPr>
                <w:color w:val="000000"/>
                <w:sz w:val="22"/>
                <w:szCs w:val="22"/>
                <w:lang w:eastAsia="en-US"/>
              </w:rPr>
            </w:pPr>
            <w:r w:rsidRPr="00DE7F15">
              <w:rPr>
                <w:color w:val="000000"/>
                <w:sz w:val="22"/>
                <w:szCs w:val="22"/>
                <w:lang w:val="x-none" w:eastAsia="en-US"/>
              </w:rPr>
              <w:t>YOLOE</w:t>
            </w:r>
          </w:p>
        </w:tc>
        <w:tc>
          <w:tcPr>
            <w:tcW w:w="1110" w:type="dxa"/>
            <w:noWrap/>
          </w:tcPr>
          <w:p w14:paraId="4246B9EF" w14:textId="2DEF9068" w:rsidR="009A3D72" w:rsidRPr="00DE7F15" w:rsidRDefault="009A3D72" w:rsidP="009A3D72">
            <w:pPr>
              <w:spacing w:line="240" w:lineRule="auto"/>
              <w:jc w:val="left"/>
              <w:rPr>
                <w:color w:val="000000"/>
                <w:sz w:val="22"/>
                <w:szCs w:val="22"/>
                <w:lang w:eastAsia="en-US"/>
              </w:rPr>
            </w:pPr>
            <w:r w:rsidRPr="009A3D72">
              <w:rPr>
                <w:rFonts w:ascii="Aptos Narrow" w:hAnsi="Aptos Narrow"/>
                <w:color w:val="000000"/>
                <w:sz w:val="22"/>
                <w:szCs w:val="22"/>
                <w:lang w:eastAsia="en-US"/>
              </w:rPr>
              <w:t>0.243</w:t>
            </w:r>
          </w:p>
        </w:tc>
        <w:tc>
          <w:tcPr>
            <w:tcW w:w="1183" w:type="dxa"/>
            <w:noWrap/>
          </w:tcPr>
          <w:p w14:paraId="2E57EF79" w14:textId="5A839EE0" w:rsidR="009A3D72" w:rsidRPr="00DE7F15" w:rsidRDefault="009A3D72" w:rsidP="009A3D72">
            <w:pPr>
              <w:spacing w:line="240" w:lineRule="auto"/>
              <w:jc w:val="left"/>
              <w:rPr>
                <w:sz w:val="20"/>
                <w:szCs w:val="20"/>
                <w:lang w:eastAsia="en-US"/>
              </w:rPr>
            </w:pPr>
            <w:r w:rsidRPr="009A3D72">
              <w:rPr>
                <w:rFonts w:ascii="Aptos Narrow" w:hAnsi="Aptos Narrow"/>
                <w:color w:val="000000"/>
                <w:sz w:val="22"/>
                <w:szCs w:val="22"/>
                <w:lang w:eastAsia="en-US"/>
              </w:rPr>
              <w:t>0.123</w:t>
            </w:r>
          </w:p>
        </w:tc>
        <w:tc>
          <w:tcPr>
            <w:tcW w:w="878" w:type="dxa"/>
            <w:noWrap/>
          </w:tcPr>
          <w:p w14:paraId="7E8AD323" w14:textId="0672E0F4" w:rsidR="009A3D72" w:rsidRPr="00DE7F15" w:rsidRDefault="009A3D72" w:rsidP="009A3D72">
            <w:pPr>
              <w:spacing w:line="240" w:lineRule="auto"/>
              <w:jc w:val="left"/>
              <w:rPr>
                <w:sz w:val="20"/>
                <w:szCs w:val="20"/>
                <w:lang w:eastAsia="en-US"/>
              </w:rPr>
            </w:pPr>
            <w:r w:rsidRPr="009A3D72">
              <w:rPr>
                <w:rFonts w:ascii="Aptos Narrow" w:hAnsi="Aptos Narrow"/>
                <w:color w:val="000000"/>
                <w:sz w:val="22"/>
                <w:szCs w:val="22"/>
                <w:lang w:eastAsia="en-US"/>
              </w:rPr>
              <w:t>0.265</w:t>
            </w:r>
          </w:p>
        </w:tc>
        <w:tc>
          <w:tcPr>
            <w:tcW w:w="1077" w:type="dxa"/>
            <w:noWrap/>
          </w:tcPr>
          <w:p w14:paraId="2ED2F248" w14:textId="002CA180" w:rsidR="009A3D72" w:rsidRPr="00DE7F15" w:rsidRDefault="009A3D72" w:rsidP="009A3D72">
            <w:pPr>
              <w:spacing w:line="240" w:lineRule="auto"/>
              <w:jc w:val="left"/>
              <w:rPr>
                <w:sz w:val="20"/>
                <w:szCs w:val="20"/>
                <w:lang w:eastAsia="en-US"/>
              </w:rPr>
            </w:pPr>
            <w:r w:rsidRPr="009A3D72">
              <w:rPr>
                <w:rFonts w:ascii="Aptos Narrow" w:hAnsi="Aptos Narrow"/>
                <w:color w:val="000000"/>
                <w:sz w:val="22"/>
                <w:szCs w:val="22"/>
                <w:lang w:eastAsia="en-US"/>
              </w:rPr>
              <w:t>0.340</w:t>
            </w:r>
          </w:p>
        </w:tc>
        <w:tc>
          <w:tcPr>
            <w:tcW w:w="878" w:type="dxa"/>
            <w:noWrap/>
          </w:tcPr>
          <w:p w14:paraId="6DA584B4" w14:textId="4B3C4919" w:rsidR="009A3D72" w:rsidRPr="00DE7F15" w:rsidRDefault="009A3D72" w:rsidP="009A3D72">
            <w:pPr>
              <w:spacing w:line="240" w:lineRule="auto"/>
              <w:jc w:val="left"/>
              <w:rPr>
                <w:sz w:val="20"/>
                <w:szCs w:val="20"/>
                <w:lang w:eastAsia="en-US"/>
              </w:rPr>
            </w:pPr>
            <w:r w:rsidRPr="009A3D72">
              <w:rPr>
                <w:rFonts w:ascii="Aptos Narrow" w:hAnsi="Aptos Narrow"/>
                <w:color w:val="000000"/>
                <w:sz w:val="22"/>
                <w:szCs w:val="22"/>
                <w:lang w:eastAsia="en-US"/>
              </w:rPr>
              <w:t>0.218</w:t>
            </w:r>
          </w:p>
        </w:tc>
        <w:tc>
          <w:tcPr>
            <w:tcW w:w="1101" w:type="dxa"/>
            <w:noWrap/>
          </w:tcPr>
          <w:p w14:paraId="01E0D159" w14:textId="79747F1C" w:rsidR="009A3D72" w:rsidRPr="00DE7F15" w:rsidRDefault="002434D2" w:rsidP="009A3D72">
            <w:pPr>
              <w:spacing w:line="240" w:lineRule="auto"/>
              <w:jc w:val="left"/>
              <w:rPr>
                <w:sz w:val="20"/>
                <w:szCs w:val="20"/>
                <w:lang w:eastAsia="en-US"/>
              </w:rPr>
            </w:pPr>
            <w:r>
              <w:rPr>
                <w:sz w:val="20"/>
                <w:szCs w:val="20"/>
                <w:lang w:eastAsia="en-US"/>
              </w:rPr>
              <w:t>169.6</w:t>
            </w:r>
          </w:p>
        </w:tc>
        <w:tc>
          <w:tcPr>
            <w:tcW w:w="1622" w:type="dxa"/>
            <w:noWrap/>
          </w:tcPr>
          <w:p w14:paraId="28CC02CC" w14:textId="41F9BCFC" w:rsidR="009A3D72" w:rsidRPr="00DE7F15" w:rsidRDefault="009A3D72" w:rsidP="009A3D72">
            <w:pPr>
              <w:spacing w:line="240" w:lineRule="auto"/>
              <w:jc w:val="right"/>
              <w:rPr>
                <w:color w:val="000000"/>
                <w:sz w:val="22"/>
                <w:szCs w:val="22"/>
                <w:lang w:eastAsia="en-US"/>
              </w:rPr>
            </w:pPr>
            <w:r w:rsidRPr="00DE7F15">
              <w:rPr>
                <w:color w:val="000000"/>
                <w:sz w:val="22"/>
                <w:szCs w:val="22"/>
                <w:lang w:val="x-none" w:eastAsia="de-DE"/>
              </w:rPr>
              <w:t>35.3</w:t>
            </w:r>
          </w:p>
        </w:tc>
      </w:tr>
      <w:tr w:rsidR="009A3D72" w:rsidRPr="005644A5" w14:paraId="5D42816A" w14:textId="77777777" w:rsidTr="009A3D72">
        <w:trPr>
          <w:trHeight w:val="300"/>
        </w:trPr>
        <w:tc>
          <w:tcPr>
            <w:tcW w:w="1501" w:type="dxa"/>
            <w:noWrap/>
          </w:tcPr>
          <w:p w14:paraId="0EA36DEA" w14:textId="53205CA2" w:rsidR="009A3D72" w:rsidRPr="005644A5" w:rsidRDefault="009A3D72" w:rsidP="009A3D72">
            <w:pPr>
              <w:spacing w:line="240" w:lineRule="auto"/>
              <w:jc w:val="left"/>
              <w:rPr>
                <w:color w:val="000000"/>
                <w:sz w:val="22"/>
                <w:szCs w:val="22"/>
                <w:lang w:eastAsia="en-US"/>
              </w:rPr>
            </w:pPr>
            <w:r w:rsidRPr="00DE7F15">
              <w:rPr>
                <w:color w:val="000000"/>
                <w:sz w:val="22"/>
                <w:szCs w:val="22"/>
                <w:lang w:val="x-none" w:eastAsia="en-US"/>
              </w:rPr>
              <w:t>YOLOv8-Worldv2</w:t>
            </w:r>
          </w:p>
        </w:tc>
        <w:tc>
          <w:tcPr>
            <w:tcW w:w="1110" w:type="dxa"/>
          </w:tcPr>
          <w:p w14:paraId="2EBC5E62" w14:textId="62CD1441" w:rsidR="009A3D72" w:rsidRPr="00DE7F15" w:rsidRDefault="009A3D72" w:rsidP="009A3D72">
            <w:pPr>
              <w:spacing w:line="240" w:lineRule="auto"/>
              <w:jc w:val="left"/>
              <w:rPr>
                <w:color w:val="000000"/>
                <w:sz w:val="22"/>
                <w:szCs w:val="22"/>
                <w:lang w:eastAsia="en-US"/>
              </w:rPr>
            </w:pPr>
            <w:r w:rsidRPr="009A3D72">
              <w:rPr>
                <w:rFonts w:ascii="Aptos Narrow" w:hAnsi="Aptos Narrow"/>
                <w:color w:val="000000"/>
                <w:sz w:val="22"/>
                <w:szCs w:val="22"/>
                <w:lang w:eastAsia="en-US"/>
              </w:rPr>
              <w:t>0.252</w:t>
            </w:r>
          </w:p>
        </w:tc>
        <w:tc>
          <w:tcPr>
            <w:tcW w:w="1183" w:type="dxa"/>
            <w:noWrap/>
          </w:tcPr>
          <w:p w14:paraId="0B7DAE2C" w14:textId="708EF779" w:rsidR="009A3D72" w:rsidRPr="00DE7F15" w:rsidRDefault="009A3D72" w:rsidP="009A3D72">
            <w:pPr>
              <w:spacing w:line="240" w:lineRule="auto"/>
              <w:jc w:val="left"/>
              <w:rPr>
                <w:color w:val="000000"/>
                <w:sz w:val="22"/>
                <w:szCs w:val="22"/>
                <w:lang w:eastAsia="en-US"/>
              </w:rPr>
            </w:pPr>
            <w:r w:rsidRPr="009A3D72">
              <w:rPr>
                <w:rFonts w:ascii="Aptos Narrow" w:hAnsi="Aptos Narrow"/>
                <w:color w:val="000000"/>
                <w:sz w:val="22"/>
                <w:szCs w:val="22"/>
                <w:lang w:eastAsia="en-US"/>
              </w:rPr>
              <w:t>0.141</w:t>
            </w:r>
          </w:p>
        </w:tc>
        <w:tc>
          <w:tcPr>
            <w:tcW w:w="878" w:type="dxa"/>
            <w:noWrap/>
          </w:tcPr>
          <w:p w14:paraId="6F8F75EB" w14:textId="37B8D272" w:rsidR="009A3D72" w:rsidRPr="00DE7F15" w:rsidRDefault="009A3D72" w:rsidP="009A3D72">
            <w:pPr>
              <w:spacing w:line="240" w:lineRule="auto"/>
              <w:jc w:val="left"/>
              <w:rPr>
                <w:sz w:val="20"/>
                <w:szCs w:val="20"/>
                <w:lang w:eastAsia="en-US"/>
              </w:rPr>
            </w:pPr>
            <w:r w:rsidRPr="009A3D72">
              <w:rPr>
                <w:rFonts w:ascii="Aptos Narrow" w:hAnsi="Aptos Narrow"/>
                <w:color w:val="000000"/>
                <w:sz w:val="22"/>
                <w:szCs w:val="22"/>
                <w:lang w:eastAsia="en-US"/>
              </w:rPr>
              <w:t>0.191</w:t>
            </w:r>
          </w:p>
        </w:tc>
        <w:tc>
          <w:tcPr>
            <w:tcW w:w="1077" w:type="dxa"/>
            <w:noWrap/>
          </w:tcPr>
          <w:p w14:paraId="6DABB174" w14:textId="486E320F" w:rsidR="009A3D72" w:rsidRPr="00DE7F15" w:rsidRDefault="009A3D72" w:rsidP="009A3D72">
            <w:pPr>
              <w:spacing w:line="240" w:lineRule="auto"/>
              <w:jc w:val="left"/>
              <w:rPr>
                <w:sz w:val="20"/>
                <w:szCs w:val="20"/>
                <w:lang w:eastAsia="en-US"/>
              </w:rPr>
            </w:pPr>
            <w:r w:rsidRPr="009A3D72">
              <w:rPr>
                <w:rFonts w:ascii="Aptos Narrow" w:hAnsi="Aptos Narrow"/>
                <w:color w:val="000000"/>
                <w:sz w:val="22"/>
                <w:szCs w:val="22"/>
                <w:lang w:eastAsia="en-US"/>
              </w:rPr>
              <w:t>0.425</w:t>
            </w:r>
          </w:p>
        </w:tc>
        <w:tc>
          <w:tcPr>
            <w:tcW w:w="878" w:type="dxa"/>
            <w:noWrap/>
          </w:tcPr>
          <w:p w14:paraId="6EC39D5C" w14:textId="468350B3" w:rsidR="009A3D72" w:rsidRPr="00DE7F15" w:rsidRDefault="009A3D72" w:rsidP="009A3D72">
            <w:pPr>
              <w:spacing w:line="240" w:lineRule="auto"/>
              <w:jc w:val="left"/>
              <w:rPr>
                <w:sz w:val="20"/>
                <w:szCs w:val="20"/>
                <w:lang w:eastAsia="en-US"/>
              </w:rPr>
            </w:pPr>
            <w:r w:rsidRPr="009A3D72">
              <w:rPr>
                <w:rFonts w:ascii="Aptos Narrow" w:hAnsi="Aptos Narrow"/>
                <w:color w:val="000000"/>
                <w:sz w:val="22"/>
                <w:szCs w:val="22"/>
                <w:lang w:eastAsia="en-US"/>
              </w:rPr>
              <w:t>0.123</w:t>
            </w:r>
          </w:p>
        </w:tc>
        <w:tc>
          <w:tcPr>
            <w:tcW w:w="1101" w:type="dxa"/>
            <w:noWrap/>
          </w:tcPr>
          <w:p w14:paraId="6178B3C1" w14:textId="6B645E1F" w:rsidR="009A3D72" w:rsidRPr="00DE7F15" w:rsidRDefault="002434D2" w:rsidP="009A3D72">
            <w:pPr>
              <w:spacing w:line="240" w:lineRule="auto"/>
              <w:jc w:val="left"/>
              <w:rPr>
                <w:sz w:val="20"/>
                <w:szCs w:val="20"/>
                <w:lang w:eastAsia="en-US"/>
              </w:rPr>
            </w:pPr>
            <w:r>
              <w:rPr>
                <w:sz w:val="20"/>
                <w:szCs w:val="20"/>
                <w:lang w:eastAsia="en-US"/>
              </w:rPr>
              <w:t>135.6</w:t>
            </w:r>
          </w:p>
        </w:tc>
        <w:tc>
          <w:tcPr>
            <w:tcW w:w="1622" w:type="dxa"/>
            <w:noWrap/>
          </w:tcPr>
          <w:p w14:paraId="6E94CB27" w14:textId="1B8E9336" w:rsidR="009A3D72" w:rsidRPr="00DE7F15" w:rsidRDefault="009A3D72" w:rsidP="009A3D72">
            <w:pPr>
              <w:spacing w:line="240" w:lineRule="auto"/>
              <w:jc w:val="right"/>
              <w:rPr>
                <w:color w:val="000000"/>
                <w:sz w:val="22"/>
                <w:szCs w:val="22"/>
                <w:lang w:eastAsia="en-US"/>
              </w:rPr>
            </w:pPr>
            <w:r w:rsidRPr="00DE7F15">
              <w:rPr>
                <w:color w:val="000000"/>
                <w:sz w:val="22"/>
                <w:szCs w:val="22"/>
                <w:lang w:val="x-none" w:eastAsia="de-DE"/>
              </w:rPr>
              <w:t>32.6</w:t>
            </w:r>
          </w:p>
        </w:tc>
      </w:tr>
    </w:tbl>
    <w:p w14:paraId="6401EF67" w14:textId="77777777" w:rsidR="00AC23C8" w:rsidRDefault="00AC23C8" w:rsidP="00AC23C8"/>
    <w:p w14:paraId="425013F1" w14:textId="77777777" w:rsidR="003457CC" w:rsidRDefault="003457CC" w:rsidP="00AC23C8"/>
    <w:p w14:paraId="1D7DE81B" w14:textId="003688EF" w:rsidR="003457CC" w:rsidRDefault="003457CC" w:rsidP="00AC23C8">
      <w:r>
        <w:rPr>
          <w:noProof/>
        </w:rPr>
        <w:lastRenderedPageBreak/>
        <w:drawing>
          <wp:inline distT="0" distB="0" distL="0" distR="0" wp14:anchorId="38E68685" wp14:editId="7C5991B3">
            <wp:extent cx="5943600" cy="6121400"/>
            <wp:effectExtent l="0" t="0" r="0" b="0"/>
            <wp:docPr id="169962873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hqprint">
                      <a:extLst>
                        <a:ext uri="{28A0092B-C50C-407E-A947-70E740481C1C}">
                          <a14:useLocalDpi xmlns:a14="http://schemas.microsoft.com/office/drawing/2010/main" val="0"/>
                        </a:ext>
                      </a:extLst>
                    </a:blip>
                    <a:srcRect/>
                    <a:stretch>
                      <a:fillRect/>
                    </a:stretch>
                  </pic:blipFill>
                  <pic:spPr bwMode="auto">
                    <a:xfrm>
                      <a:off x="0" y="0"/>
                      <a:ext cx="5943600" cy="6121400"/>
                    </a:xfrm>
                    <a:prstGeom prst="rect">
                      <a:avLst/>
                    </a:prstGeom>
                    <a:noFill/>
                    <a:ln>
                      <a:noFill/>
                    </a:ln>
                  </pic:spPr>
                </pic:pic>
              </a:graphicData>
            </a:graphic>
          </wp:inline>
        </w:drawing>
      </w:r>
    </w:p>
    <w:p w14:paraId="394A2A88" w14:textId="0EB54027" w:rsidR="00AC23C8" w:rsidRDefault="00AC23C8" w:rsidP="00AC23C8"/>
    <w:p w14:paraId="6D4E78F9" w14:textId="77777777" w:rsidR="00AC23C8" w:rsidRDefault="00AC23C8" w:rsidP="00AC23C8">
      <w:pPr>
        <w:pStyle w:val="Heading3"/>
      </w:pPr>
      <w:r>
        <w:t>Nuclei</w:t>
      </w:r>
    </w:p>
    <w:p w14:paraId="3A3FD2A6" w14:textId="5057F07D" w:rsidR="00AC23C8" w:rsidRDefault="00AC23C8" w:rsidP="00AC23C8">
      <w:r>
        <w:t xml:space="preserve">Nuclei </w:t>
      </w:r>
      <w:r>
        <w:fldChar w:fldCharType="begin"/>
      </w:r>
      <w:r>
        <w:instrText xml:space="preserve"> ADDIN ZOTERO_ITEM CSL_CITATION {"citationID":"R0eZHKKl","properties":{"formattedCitation":"(4)","plainCitation":"(4)","noteIndex":0},"citationItems":[{"id":1544,"uris":["http://zotero.org/users/8619560/items/PNS6XZXN"],"itemData":{"id":1544,"type":"article-journal","abstract":"Background: Deep learning (DL) is a representation learning approach ideally suited for image analysis challenges in digital pathology (DP). The variety of image analysis tasks in the context of DP includes detection and counting (e.g., mitotic events), segmentation (e.g., nuclei), and tissue classification (e.g., cancerous vs. non-cancerous). Unfortunately, issues with slide preparation, variations in staining and scanning across sites, and vendor platforms, as well as biological variance, such as the presentation of different grades of disease, make these image analysis tasks particularly challenging. Traditional approaches, wherein domain-specific cues are manually identified and developed into task-specific “handcrafted” features, can require extensive tuning to accommodate these variances. However, DL takes a more domain agnostic approach combining both feature discovery and implementation to maximally discriminate between the classes of interest. While DL approaches have performed well in a few DP related image analysis tasks, such as detection and tissue classification, the currently available open source tools and tutorials do not provide guidance on challenges such as (a) selecting appropriate magnification, (b) managing errors in annotations in the training (or learning) dataset, and (c) identifying a suitable training set containing information rich exemplars. These foundational concepts, which are needed to successfully translate the DL paradigm to DP tasks, are non-trivial for (i) DL experts with minimal digital histology experience, and (ii) DP and image processing experts with minimal DL experience, to derive on their own, thus meriting a dedicated tutorial. Aims: This paper investigates these concepts through seven unique DP tasks as use cases to elucidate techniques needed to produce comparable, and in many cases, superior to results from the state-of-the-art hand-crafted feature-based classification approaches. Results: Specifically, in this tutorial on DL for DP image analysis, we show how an open source framework (Caffe), with a singular network architecture, can be used to address: (a) nuclei segmentation (F-score of 0.83 across 12,000 nuclei), (b) epithelium segmentation (F-score of 0.84 across 1735 regions), (c) tubule segmentation (F-score of 0.83 from 795 tubules), (d) lymphocyte detection (F-score of 0.90 across 3064 lymphocytes), (e) mitosis detection (F-score of 0.53 across 550 mitotic events), (f) invasive ductal carcinoma detection (F-score of 0.7648 on 50 k testing patches), and (g) lymphoma classification (classification accuracy of 0.97 across 374 images). Conclusion: This paper represents the largest comprehensive study of DL approaches in DP to date, with over 1200 DP images used during evaluation. The supplemental online material that accompanies this paper consists of step-by-step instructions for the usage of the supplied source code, trained models, and input data.","container-title":"Journal of Pathology Informatics","DOI":"10.4103/2153-3539.186902","ISSN":"2153-3539","issue":"1","journalAbbreviation":"Journal of Pathology Informatics","page":"29","source":"ScienceDirect","title":"Deep learning for digital pathology image analysis: A comprehensive tutorial with selected use cases","title-short":"Deep learning for digital pathology image analysis","volume":"7","author":[{"family":"Janowczyk","given":"Andrew"},{"family":"Madabhushi","given":"Anant"}],"issued":{"date-parts":[["2016",1,1]]}}}],"schema":"https://github.com/citation-style-language/schema/raw/master/csl-citation.json"} </w:instrText>
      </w:r>
      <w:r>
        <w:fldChar w:fldCharType="separate"/>
      </w:r>
      <w:r w:rsidRPr="00C510FD">
        <w:t>(4)</w:t>
      </w:r>
      <w:r>
        <w:fldChar w:fldCharType="end"/>
      </w:r>
    </w:p>
    <w:p w14:paraId="5F8C6B8F" w14:textId="77777777" w:rsidR="009A3D72" w:rsidRDefault="009A3D72" w:rsidP="00AC23C8"/>
    <w:p w14:paraId="66BAE102" w14:textId="77777777" w:rsidR="009A3D72" w:rsidRDefault="009A3D72" w:rsidP="00AC23C8"/>
    <w:p w14:paraId="137BD8A4" w14:textId="77777777" w:rsidR="009A3D72" w:rsidRDefault="009A3D72" w:rsidP="00AC23C8"/>
    <w:tbl>
      <w:tblPr>
        <w:tblStyle w:val="TableGrid"/>
        <w:tblW w:w="9350" w:type="dxa"/>
        <w:tblLook w:val="04A0" w:firstRow="1" w:lastRow="0" w:firstColumn="1" w:lastColumn="0" w:noHBand="0" w:noVBand="1"/>
      </w:tblPr>
      <w:tblGrid>
        <w:gridCol w:w="1501"/>
        <w:gridCol w:w="1110"/>
        <w:gridCol w:w="1183"/>
        <w:gridCol w:w="878"/>
        <w:gridCol w:w="1077"/>
        <w:gridCol w:w="878"/>
        <w:gridCol w:w="1101"/>
        <w:gridCol w:w="1622"/>
      </w:tblGrid>
      <w:tr w:rsidR="009A3D72" w:rsidRPr="00DE7F15" w14:paraId="129CCDC6" w14:textId="77777777" w:rsidTr="009A3D72">
        <w:trPr>
          <w:trHeight w:val="300"/>
        </w:trPr>
        <w:tc>
          <w:tcPr>
            <w:tcW w:w="1498" w:type="dxa"/>
            <w:noWrap/>
            <w:hideMark/>
          </w:tcPr>
          <w:p w14:paraId="0ED90D6E" w14:textId="77777777" w:rsidR="00AC23C8" w:rsidRPr="00DE7F15" w:rsidRDefault="00AC23C8" w:rsidP="00474240">
            <w:pPr>
              <w:spacing w:line="240" w:lineRule="auto"/>
              <w:jc w:val="left"/>
              <w:rPr>
                <w:b/>
                <w:bCs/>
                <w:color w:val="000000"/>
                <w:sz w:val="22"/>
                <w:szCs w:val="22"/>
                <w:lang w:eastAsia="en-US"/>
              </w:rPr>
            </w:pPr>
            <w:r w:rsidRPr="00DE7F15">
              <w:rPr>
                <w:b/>
                <w:bCs/>
                <w:color w:val="000000"/>
                <w:sz w:val="22"/>
                <w:szCs w:val="22"/>
                <w:lang w:val="de-DE" w:eastAsia="en-US"/>
              </w:rPr>
              <w:lastRenderedPageBreak/>
              <w:t>Model/</w:t>
            </w:r>
            <w:proofErr w:type="spellStart"/>
            <w:r w:rsidRPr="00DE7F15">
              <w:rPr>
                <w:b/>
                <w:bCs/>
                <w:color w:val="000000"/>
                <w:sz w:val="22"/>
                <w:szCs w:val="22"/>
                <w:lang w:val="de-DE" w:eastAsia="en-US"/>
              </w:rPr>
              <w:t>Metric</w:t>
            </w:r>
            <w:proofErr w:type="spellEnd"/>
          </w:p>
        </w:tc>
        <w:tc>
          <w:tcPr>
            <w:tcW w:w="1109" w:type="dxa"/>
            <w:noWrap/>
            <w:hideMark/>
          </w:tcPr>
          <w:p w14:paraId="37E4EB96" w14:textId="77777777" w:rsidR="00AC23C8" w:rsidRPr="00DE7F15" w:rsidRDefault="00AC23C8" w:rsidP="00474240">
            <w:pPr>
              <w:spacing w:line="240" w:lineRule="auto"/>
              <w:jc w:val="left"/>
              <w:rPr>
                <w:b/>
                <w:bCs/>
                <w:color w:val="000000"/>
                <w:sz w:val="22"/>
                <w:szCs w:val="22"/>
                <w:lang w:eastAsia="en-US"/>
              </w:rPr>
            </w:pPr>
            <w:r w:rsidRPr="00DE7F15">
              <w:rPr>
                <w:b/>
                <w:bCs/>
                <w:color w:val="000000"/>
                <w:sz w:val="22"/>
                <w:szCs w:val="22"/>
                <w:lang w:val="de-DE" w:eastAsia="de-DE"/>
              </w:rPr>
              <w:t>mAP@50</w:t>
            </w:r>
          </w:p>
        </w:tc>
        <w:tc>
          <w:tcPr>
            <w:tcW w:w="1181" w:type="dxa"/>
            <w:noWrap/>
            <w:hideMark/>
          </w:tcPr>
          <w:p w14:paraId="642E9CED" w14:textId="77777777" w:rsidR="00AC23C8" w:rsidRPr="00DE7F15" w:rsidRDefault="00AC23C8" w:rsidP="00474240">
            <w:pPr>
              <w:spacing w:line="240" w:lineRule="auto"/>
              <w:jc w:val="left"/>
              <w:rPr>
                <w:b/>
                <w:bCs/>
                <w:color w:val="000000"/>
                <w:sz w:val="22"/>
                <w:szCs w:val="22"/>
                <w:lang w:eastAsia="en-US"/>
              </w:rPr>
            </w:pPr>
            <w:r w:rsidRPr="00DE7F15">
              <w:rPr>
                <w:b/>
                <w:bCs/>
                <w:color w:val="000000"/>
                <w:sz w:val="22"/>
                <w:szCs w:val="22"/>
                <w:lang w:val="de-DE" w:eastAsia="de-DE"/>
              </w:rPr>
              <w:t>mAP@50-95</w:t>
            </w:r>
          </w:p>
        </w:tc>
        <w:tc>
          <w:tcPr>
            <w:tcW w:w="884" w:type="dxa"/>
            <w:noWrap/>
            <w:hideMark/>
          </w:tcPr>
          <w:p w14:paraId="6B471C38" w14:textId="77777777" w:rsidR="00AC23C8" w:rsidRPr="00DE7F15" w:rsidRDefault="00AC23C8" w:rsidP="00474240">
            <w:pPr>
              <w:spacing w:line="240" w:lineRule="auto"/>
              <w:jc w:val="left"/>
              <w:rPr>
                <w:b/>
                <w:bCs/>
                <w:color w:val="000000"/>
                <w:sz w:val="22"/>
                <w:szCs w:val="22"/>
                <w:lang w:eastAsia="en-US"/>
              </w:rPr>
            </w:pPr>
            <w:r w:rsidRPr="00DE7F15">
              <w:rPr>
                <w:b/>
                <w:bCs/>
                <w:color w:val="000000"/>
                <w:sz w:val="22"/>
                <w:szCs w:val="22"/>
                <w:lang w:val="de-DE" w:eastAsia="de-DE"/>
              </w:rPr>
              <w:t>Mean F1</w:t>
            </w:r>
          </w:p>
        </w:tc>
        <w:tc>
          <w:tcPr>
            <w:tcW w:w="1075" w:type="dxa"/>
            <w:noWrap/>
            <w:hideMark/>
          </w:tcPr>
          <w:p w14:paraId="22126E4E" w14:textId="77777777" w:rsidR="00AC23C8" w:rsidRPr="00DE7F15" w:rsidRDefault="00AC23C8" w:rsidP="00474240">
            <w:pPr>
              <w:spacing w:line="240" w:lineRule="auto"/>
              <w:jc w:val="left"/>
              <w:rPr>
                <w:b/>
                <w:bCs/>
                <w:color w:val="000000"/>
                <w:sz w:val="22"/>
                <w:szCs w:val="22"/>
                <w:lang w:eastAsia="en-US"/>
              </w:rPr>
            </w:pPr>
            <w:r w:rsidRPr="00DE7F15">
              <w:rPr>
                <w:b/>
                <w:bCs/>
                <w:color w:val="000000"/>
                <w:sz w:val="22"/>
                <w:szCs w:val="22"/>
                <w:lang w:val="de-DE" w:eastAsia="de-DE"/>
              </w:rPr>
              <w:t>Mean Precision</w:t>
            </w:r>
          </w:p>
        </w:tc>
        <w:tc>
          <w:tcPr>
            <w:tcW w:w="884" w:type="dxa"/>
            <w:noWrap/>
            <w:hideMark/>
          </w:tcPr>
          <w:p w14:paraId="381E77C9" w14:textId="77777777" w:rsidR="00AC23C8" w:rsidRPr="00DE7F15" w:rsidRDefault="00AC23C8" w:rsidP="00474240">
            <w:pPr>
              <w:spacing w:line="240" w:lineRule="auto"/>
              <w:jc w:val="left"/>
              <w:rPr>
                <w:b/>
                <w:bCs/>
                <w:color w:val="000000"/>
                <w:sz w:val="22"/>
                <w:szCs w:val="22"/>
                <w:lang w:eastAsia="en-US"/>
              </w:rPr>
            </w:pPr>
            <w:r w:rsidRPr="00DE7F15">
              <w:rPr>
                <w:b/>
                <w:bCs/>
                <w:color w:val="000000"/>
                <w:sz w:val="22"/>
                <w:szCs w:val="22"/>
                <w:lang w:val="de-DE" w:eastAsia="de-DE"/>
              </w:rPr>
              <w:t>Mean Recall</w:t>
            </w:r>
          </w:p>
        </w:tc>
        <w:tc>
          <w:tcPr>
            <w:tcW w:w="1099" w:type="dxa"/>
            <w:noWrap/>
            <w:hideMark/>
          </w:tcPr>
          <w:p w14:paraId="03E61E82" w14:textId="77777777" w:rsidR="00AC23C8" w:rsidRPr="00DE7F15" w:rsidRDefault="00AC23C8" w:rsidP="00474240">
            <w:pPr>
              <w:spacing w:line="240" w:lineRule="auto"/>
              <w:jc w:val="left"/>
              <w:rPr>
                <w:b/>
                <w:bCs/>
                <w:color w:val="000000"/>
                <w:sz w:val="22"/>
                <w:szCs w:val="22"/>
                <w:lang w:eastAsia="en-US"/>
              </w:rPr>
            </w:pPr>
            <w:proofErr w:type="spellStart"/>
            <w:r w:rsidRPr="00DE7F15">
              <w:rPr>
                <w:b/>
                <w:bCs/>
                <w:color w:val="000000"/>
                <w:sz w:val="22"/>
                <w:szCs w:val="22"/>
                <w:lang w:val="de-DE" w:eastAsia="de-DE"/>
              </w:rPr>
              <w:t>Inference</w:t>
            </w:r>
            <w:proofErr w:type="spellEnd"/>
            <w:r w:rsidRPr="00DE7F15">
              <w:rPr>
                <w:b/>
                <w:bCs/>
                <w:color w:val="000000"/>
                <w:sz w:val="22"/>
                <w:szCs w:val="22"/>
                <w:lang w:val="de-DE" w:eastAsia="de-DE"/>
              </w:rPr>
              <w:t xml:space="preserve"> Time</w:t>
            </w:r>
            <w:r w:rsidRPr="005644A5">
              <w:rPr>
                <w:b/>
                <w:bCs/>
                <w:color w:val="000000"/>
                <w:sz w:val="22"/>
                <w:szCs w:val="22"/>
                <w:lang w:val="de-DE" w:eastAsia="de-DE"/>
              </w:rPr>
              <w:t xml:space="preserve"> </w:t>
            </w:r>
            <w:r w:rsidRPr="00DE7F15">
              <w:rPr>
                <w:b/>
                <w:bCs/>
                <w:color w:val="000000"/>
                <w:sz w:val="22"/>
                <w:szCs w:val="22"/>
                <w:lang w:val="de-DE" w:eastAsia="de-DE"/>
              </w:rPr>
              <w:t>[</w:t>
            </w:r>
            <w:proofErr w:type="spellStart"/>
            <w:r w:rsidRPr="00DE7F15">
              <w:rPr>
                <w:b/>
                <w:bCs/>
                <w:color w:val="000000"/>
                <w:sz w:val="22"/>
                <w:szCs w:val="22"/>
                <w:lang w:val="de-DE" w:eastAsia="de-DE"/>
              </w:rPr>
              <w:t>ms</w:t>
            </w:r>
            <w:proofErr w:type="spellEnd"/>
            <w:r w:rsidRPr="00DE7F15">
              <w:rPr>
                <w:b/>
                <w:bCs/>
                <w:color w:val="000000"/>
                <w:sz w:val="22"/>
                <w:szCs w:val="22"/>
                <w:lang w:val="de-DE" w:eastAsia="de-DE"/>
              </w:rPr>
              <w:t>]</w:t>
            </w:r>
          </w:p>
        </w:tc>
        <w:tc>
          <w:tcPr>
            <w:tcW w:w="1620" w:type="dxa"/>
            <w:noWrap/>
            <w:hideMark/>
          </w:tcPr>
          <w:p w14:paraId="2E2D1574" w14:textId="77777777" w:rsidR="00AC23C8" w:rsidRPr="00DE7F15" w:rsidRDefault="00AC23C8" w:rsidP="00474240">
            <w:pPr>
              <w:spacing w:line="240" w:lineRule="auto"/>
              <w:jc w:val="left"/>
              <w:rPr>
                <w:b/>
                <w:bCs/>
                <w:color w:val="000000"/>
                <w:sz w:val="22"/>
                <w:szCs w:val="22"/>
                <w:lang w:eastAsia="en-US"/>
              </w:rPr>
            </w:pPr>
            <w:r w:rsidRPr="00DE7F15">
              <w:rPr>
                <w:b/>
                <w:bCs/>
                <w:color w:val="000000"/>
                <w:sz w:val="22"/>
                <w:szCs w:val="22"/>
                <w:lang w:val="de-DE" w:eastAsia="de-DE"/>
              </w:rPr>
              <w:t xml:space="preserve">Computational </w:t>
            </w:r>
            <w:proofErr w:type="spellStart"/>
            <w:r w:rsidRPr="00DE7F15">
              <w:rPr>
                <w:b/>
                <w:bCs/>
                <w:color w:val="000000"/>
                <w:sz w:val="22"/>
                <w:szCs w:val="22"/>
                <w:lang w:val="de-DE" w:eastAsia="de-DE"/>
              </w:rPr>
              <w:t>Cost</w:t>
            </w:r>
            <w:proofErr w:type="spellEnd"/>
            <w:r w:rsidRPr="00DE7F15">
              <w:rPr>
                <w:b/>
                <w:bCs/>
                <w:color w:val="000000"/>
                <w:sz w:val="22"/>
                <w:szCs w:val="22"/>
                <w:lang w:val="de-DE" w:eastAsia="de-DE"/>
              </w:rPr>
              <w:t xml:space="preserve"> [GFLOPs]</w:t>
            </w:r>
          </w:p>
        </w:tc>
      </w:tr>
      <w:tr w:rsidR="009A3D72" w:rsidRPr="00DE7F15" w14:paraId="16A91EBB" w14:textId="77777777" w:rsidTr="009A3D72">
        <w:trPr>
          <w:trHeight w:val="300"/>
        </w:trPr>
        <w:tc>
          <w:tcPr>
            <w:tcW w:w="1498" w:type="dxa"/>
            <w:noWrap/>
          </w:tcPr>
          <w:p w14:paraId="248ED51C" w14:textId="77777777" w:rsidR="009A3D72" w:rsidRPr="00DE7F15" w:rsidRDefault="009A3D72" w:rsidP="009A3D72">
            <w:pPr>
              <w:spacing w:line="240" w:lineRule="auto"/>
              <w:jc w:val="left"/>
              <w:rPr>
                <w:color w:val="000000"/>
                <w:sz w:val="22"/>
                <w:szCs w:val="22"/>
                <w:lang w:val="de-DE" w:eastAsia="en-US"/>
              </w:rPr>
            </w:pPr>
            <w:r w:rsidRPr="00DE7F15">
              <w:rPr>
                <w:color w:val="000000"/>
                <w:sz w:val="22"/>
                <w:szCs w:val="22"/>
                <w:lang w:val="x-none" w:eastAsia="en-US"/>
              </w:rPr>
              <w:t>RT-DETR</w:t>
            </w:r>
          </w:p>
        </w:tc>
        <w:tc>
          <w:tcPr>
            <w:tcW w:w="1109" w:type="dxa"/>
            <w:noWrap/>
          </w:tcPr>
          <w:p w14:paraId="16926525" w14:textId="0836AD85" w:rsidR="009A3D72" w:rsidRPr="00DE7F15" w:rsidRDefault="009A3D72" w:rsidP="009A3D72">
            <w:pPr>
              <w:spacing w:line="240" w:lineRule="auto"/>
              <w:jc w:val="left"/>
              <w:rPr>
                <w:color w:val="000000"/>
                <w:sz w:val="22"/>
                <w:szCs w:val="22"/>
                <w:lang w:eastAsia="en-US"/>
              </w:rPr>
            </w:pPr>
            <w:r w:rsidRPr="009A3D72">
              <w:rPr>
                <w:rFonts w:ascii="Aptos Narrow" w:hAnsi="Aptos Narrow"/>
                <w:color w:val="000000"/>
                <w:sz w:val="22"/>
                <w:szCs w:val="22"/>
                <w:lang w:eastAsia="en-US"/>
              </w:rPr>
              <w:t>0</w:t>
            </w:r>
          </w:p>
        </w:tc>
        <w:tc>
          <w:tcPr>
            <w:tcW w:w="1181" w:type="dxa"/>
            <w:noWrap/>
          </w:tcPr>
          <w:p w14:paraId="093F0B58" w14:textId="34AB8762" w:rsidR="009A3D72" w:rsidRPr="00DE7F15" w:rsidRDefault="009A3D72" w:rsidP="009A3D72">
            <w:pPr>
              <w:spacing w:line="240" w:lineRule="auto"/>
              <w:jc w:val="left"/>
              <w:rPr>
                <w:sz w:val="20"/>
                <w:szCs w:val="20"/>
                <w:lang w:eastAsia="en-US"/>
              </w:rPr>
            </w:pPr>
            <w:r w:rsidRPr="009A3D72">
              <w:rPr>
                <w:rFonts w:ascii="Aptos Narrow" w:hAnsi="Aptos Narrow"/>
                <w:color w:val="000000"/>
                <w:sz w:val="22"/>
                <w:szCs w:val="22"/>
                <w:lang w:eastAsia="en-US"/>
              </w:rPr>
              <w:t>0</w:t>
            </w:r>
          </w:p>
        </w:tc>
        <w:tc>
          <w:tcPr>
            <w:tcW w:w="884" w:type="dxa"/>
            <w:noWrap/>
          </w:tcPr>
          <w:p w14:paraId="52A2ECB5" w14:textId="337579B1" w:rsidR="009A3D72" w:rsidRPr="00DE7F15" w:rsidRDefault="009A3D72" w:rsidP="009A3D72">
            <w:pPr>
              <w:spacing w:line="240" w:lineRule="auto"/>
              <w:jc w:val="left"/>
              <w:rPr>
                <w:sz w:val="20"/>
                <w:szCs w:val="20"/>
                <w:lang w:eastAsia="en-US"/>
              </w:rPr>
            </w:pPr>
            <w:r w:rsidRPr="009A3D72">
              <w:rPr>
                <w:rFonts w:ascii="Aptos Narrow" w:hAnsi="Aptos Narrow"/>
                <w:color w:val="000000"/>
                <w:sz w:val="22"/>
                <w:szCs w:val="22"/>
                <w:lang w:eastAsia="en-US"/>
              </w:rPr>
              <w:t>0</w:t>
            </w:r>
          </w:p>
        </w:tc>
        <w:tc>
          <w:tcPr>
            <w:tcW w:w="1075" w:type="dxa"/>
            <w:noWrap/>
          </w:tcPr>
          <w:p w14:paraId="4F5FCF5E" w14:textId="3CCA52E4" w:rsidR="009A3D72" w:rsidRPr="00DE7F15" w:rsidRDefault="009A3D72" w:rsidP="009A3D72">
            <w:pPr>
              <w:spacing w:line="240" w:lineRule="auto"/>
              <w:jc w:val="left"/>
              <w:rPr>
                <w:sz w:val="20"/>
                <w:szCs w:val="20"/>
                <w:lang w:eastAsia="en-US"/>
              </w:rPr>
            </w:pPr>
            <w:r w:rsidRPr="009A3D72">
              <w:rPr>
                <w:rFonts w:ascii="Aptos Narrow" w:hAnsi="Aptos Narrow"/>
                <w:color w:val="000000"/>
                <w:sz w:val="22"/>
                <w:szCs w:val="22"/>
                <w:lang w:eastAsia="en-US"/>
              </w:rPr>
              <w:t>0</w:t>
            </w:r>
          </w:p>
        </w:tc>
        <w:tc>
          <w:tcPr>
            <w:tcW w:w="884" w:type="dxa"/>
            <w:noWrap/>
          </w:tcPr>
          <w:p w14:paraId="29A32D67" w14:textId="38DADBA1" w:rsidR="009A3D72" w:rsidRPr="00DE7F15" w:rsidRDefault="009A3D72" w:rsidP="009A3D72">
            <w:pPr>
              <w:spacing w:line="240" w:lineRule="auto"/>
              <w:jc w:val="left"/>
              <w:rPr>
                <w:sz w:val="20"/>
                <w:szCs w:val="20"/>
                <w:lang w:eastAsia="en-US"/>
              </w:rPr>
            </w:pPr>
            <w:r w:rsidRPr="009A3D72">
              <w:rPr>
                <w:rFonts w:ascii="Aptos Narrow" w:hAnsi="Aptos Narrow"/>
                <w:color w:val="000000"/>
                <w:sz w:val="22"/>
                <w:szCs w:val="22"/>
                <w:lang w:eastAsia="en-US"/>
              </w:rPr>
              <w:t>0</w:t>
            </w:r>
          </w:p>
        </w:tc>
        <w:tc>
          <w:tcPr>
            <w:tcW w:w="1099" w:type="dxa"/>
            <w:noWrap/>
          </w:tcPr>
          <w:p w14:paraId="7411A39A" w14:textId="388B0005" w:rsidR="009A3D72" w:rsidRPr="00DE7F15" w:rsidRDefault="002434D2" w:rsidP="009A3D72">
            <w:pPr>
              <w:spacing w:line="240" w:lineRule="auto"/>
              <w:jc w:val="left"/>
              <w:rPr>
                <w:sz w:val="20"/>
                <w:szCs w:val="20"/>
                <w:lang w:eastAsia="en-US"/>
              </w:rPr>
            </w:pPr>
            <w:r>
              <w:rPr>
                <w:sz w:val="20"/>
                <w:szCs w:val="20"/>
                <w:lang w:eastAsia="en-US"/>
              </w:rPr>
              <w:t>1123.8</w:t>
            </w:r>
          </w:p>
        </w:tc>
        <w:tc>
          <w:tcPr>
            <w:tcW w:w="1620" w:type="dxa"/>
            <w:noWrap/>
          </w:tcPr>
          <w:p w14:paraId="63BE4D52" w14:textId="77777777" w:rsidR="009A3D72" w:rsidRPr="00DE7F15" w:rsidRDefault="009A3D72" w:rsidP="009A3D72">
            <w:pPr>
              <w:spacing w:line="240" w:lineRule="auto"/>
              <w:jc w:val="right"/>
              <w:rPr>
                <w:color w:val="000000"/>
                <w:sz w:val="22"/>
                <w:szCs w:val="22"/>
                <w:lang w:val="x-none" w:eastAsia="de-DE"/>
              </w:rPr>
            </w:pPr>
            <w:r w:rsidRPr="00DE7F15">
              <w:rPr>
                <w:color w:val="000000"/>
                <w:sz w:val="22"/>
                <w:szCs w:val="22"/>
                <w:lang w:val="x-none" w:eastAsia="de-DE"/>
              </w:rPr>
              <w:t>103.4</w:t>
            </w:r>
          </w:p>
        </w:tc>
      </w:tr>
      <w:tr w:rsidR="009A3D72" w:rsidRPr="00DE7F15" w14:paraId="1B7DE4A1" w14:textId="77777777" w:rsidTr="009A3D72">
        <w:trPr>
          <w:trHeight w:val="300"/>
        </w:trPr>
        <w:tc>
          <w:tcPr>
            <w:tcW w:w="1498" w:type="dxa"/>
            <w:noWrap/>
            <w:hideMark/>
          </w:tcPr>
          <w:p w14:paraId="710C9A89" w14:textId="77777777" w:rsidR="009A3D72" w:rsidRPr="00DE7F15" w:rsidRDefault="009A3D72" w:rsidP="009A3D72">
            <w:pPr>
              <w:spacing w:line="240" w:lineRule="auto"/>
              <w:jc w:val="left"/>
              <w:rPr>
                <w:color w:val="000000"/>
                <w:sz w:val="22"/>
                <w:szCs w:val="22"/>
                <w:lang w:eastAsia="en-US"/>
              </w:rPr>
            </w:pPr>
            <w:r w:rsidRPr="00DE7F15">
              <w:rPr>
                <w:color w:val="000000"/>
                <w:sz w:val="22"/>
                <w:szCs w:val="22"/>
                <w:lang w:val="de-DE" w:eastAsia="en-US"/>
              </w:rPr>
              <w:t>YOLOv8</w:t>
            </w:r>
          </w:p>
        </w:tc>
        <w:tc>
          <w:tcPr>
            <w:tcW w:w="1109" w:type="dxa"/>
            <w:noWrap/>
            <w:hideMark/>
          </w:tcPr>
          <w:p w14:paraId="0B91793A" w14:textId="3F28916C" w:rsidR="009A3D72" w:rsidRPr="00DE7F15" w:rsidRDefault="009A3D72" w:rsidP="009A3D72">
            <w:pPr>
              <w:spacing w:line="240" w:lineRule="auto"/>
              <w:jc w:val="left"/>
              <w:rPr>
                <w:color w:val="000000"/>
                <w:sz w:val="22"/>
                <w:szCs w:val="22"/>
                <w:lang w:eastAsia="en-US"/>
              </w:rPr>
            </w:pPr>
            <w:r w:rsidRPr="009A3D72">
              <w:rPr>
                <w:rFonts w:ascii="Aptos Narrow" w:hAnsi="Aptos Narrow"/>
                <w:color w:val="000000"/>
                <w:sz w:val="22"/>
                <w:szCs w:val="22"/>
                <w:lang w:eastAsia="en-US"/>
              </w:rPr>
              <w:t>0.362</w:t>
            </w:r>
          </w:p>
        </w:tc>
        <w:tc>
          <w:tcPr>
            <w:tcW w:w="1181" w:type="dxa"/>
            <w:noWrap/>
            <w:hideMark/>
          </w:tcPr>
          <w:p w14:paraId="66E4587F" w14:textId="125F9F39" w:rsidR="009A3D72" w:rsidRPr="00DE7F15" w:rsidRDefault="009A3D72" w:rsidP="009A3D72">
            <w:pPr>
              <w:spacing w:line="240" w:lineRule="auto"/>
              <w:jc w:val="left"/>
              <w:rPr>
                <w:sz w:val="20"/>
                <w:szCs w:val="20"/>
                <w:lang w:eastAsia="en-US"/>
              </w:rPr>
            </w:pPr>
            <w:r w:rsidRPr="009A3D72">
              <w:rPr>
                <w:rFonts w:ascii="Aptos Narrow" w:hAnsi="Aptos Narrow"/>
                <w:color w:val="000000"/>
                <w:sz w:val="22"/>
                <w:szCs w:val="22"/>
                <w:lang w:eastAsia="en-US"/>
              </w:rPr>
              <w:t>0.214</w:t>
            </w:r>
          </w:p>
        </w:tc>
        <w:tc>
          <w:tcPr>
            <w:tcW w:w="884" w:type="dxa"/>
            <w:noWrap/>
            <w:hideMark/>
          </w:tcPr>
          <w:p w14:paraId="6123E357" w14:textId="796C1004" w:rsidR="009A3D72" w:rsidRPr="00DE7F15" w:rsidRDefault="009A3D72" w:rsidP="009A3D72">
            <w:pPr>
              <w:spacing w:line="240" w:lineRule="auto"/>
              <w:jc w:val="left"/>
              <w:rPr>
                <w:sz w:val="20"/>
                <w:szCs w:val="20"/>
                <w:lang w:eastAsia="en-US"/>
              </w:rPr>
            </w:pPr>
            <w:r w:rsidRPr="009A3D72">
              <w:rPr>
                <w:rFonts w:ascii="Aptos Narrow" w:hAnsi="Aptos Narrow"/>
                <w:color w:val="000000"/>
                <w:sz w:val="22"/>
                <w:szCs w:val="22"/>
                <w:lang w:eastAsia="en-US"/>
              </w:rPr>
              <w:t>0.342</w:t>
            </w:r>
          </w:p>
        </w:tc>
        <w:tc>
          <w:tcPr>
            <w:tcW w:w="1075" w:type="dxa"/>
            <w:noWrap/>
            <w:hideMark/>
          </w:tcPr>
          <w:p w14:paraId="38D56D54" w14:textId="41AF6024" w:rsidR="009A3D72" w:rsidRPr="00DE7F15" w:rsidRDefault="009A3D72" w:rsidP="009A3D72">
            <w:pPr>
              <w:spacing w:line="240" w:lineRule="auto"/>
              <w:jc w:val="left"/>
              <w:rPr>
                <w:sz w:val="20"/>
                <w:szCs w:val="20"/>
                <w:lang w:eastAsia="en-US"/>
              </w:rPr>
            </w:pPr>
            <w:r w:rsidRPr="009A3D72">
              <w:rPr>
                <w:rFonts w:ascii="Aptos Narrow" w:hAnsi="Aptos Narrow"/>
                <w:color w:val="000000"/>
                <w:sz w:val="22"/>
                <w:szCs w:val="22"/>
                <w:lang w:eastAsia="en-US"/>
              </w:rPr>
              <w:t>0.504</w:t>
            </w:r>
          </w:p>
        </w:tc>
        <w:tc>
          <w:tcPr>
            <w:tcW w:w="884" w:type="dxa"/>
            <w:noWrap/>
            <w:hideMark/>
          </w:tcPr>
          <w:p w14:paraId="6ECFF87E" w14:textId="00081422" w:rsidR="009A3D72" w:rsidRPr="00DE7F15" w:rsidRDefault="009A3D72" w:rsidP="009A3D72">
            <w:pPr>
              <w:spacing w:line="240" w:lineRule="auto"/>
              <w:jc w:val="left"/>
              <w:rPr>
                <w:sz w:val="20"/>
                <w:szCs w:val="20"/>
                <w:lang w:eastAsia="en-US"/>
              </w:rPr>
            </w:pPr>
            <w:r w:rsidRPr="009A3D72">
              <w:rPr>
                <w:rFonts w:ascii="Aptos Narrow" w:hAnsi="Aptos Narrow"/>
                <w:color w:val="000000"/>
                <w:sz w:val="22"/>
                <w:szCs w:val="22"/>
                <w:lang w:eastAsia="en-US"/>
              </w:rPr>
              <w:t>0.259</w:t>
            </w:r>
          </w:p>
        </w:tc>
        <w:tc>
          <w:tcPr>
            <w:tcW w:w="1099" w:type="dxa"/>
            <w:noWrap/>
            <w:hideMark/>
          </w:tcPr>
          <w:p w14:paraId="3B7CF6D4" w14:textId="3F1A3B7B" w:rsidR="009A3D72" w:rsidRPr="00DE7F15" w:rsidRDefault="002434D2" w:rsidP="009A3D72">
            <w:pPr>
              <w:spacing w:line="240" w:lineRule="auto"/>
              <w:jc w:val="left"/>
              <w:rPr>
                <w:sz w:val="20"/>
                <w:szCs w:val="20"/>
                <w:lang w:eastAsia="en-US"/>
              </w:rPr>
            </w:pPr>
            <w:r>
              <w:rPr>
                <w:sz w:val="20"/>
                <w:szCs w:val="20"/>
                <w:lang w:eastAsia="en-US"/>
              </w:rPr>
              <w:t>301.8</w:t>
            </w:r>
          </w:p>
        </w:tc>
        <w:tc>
          <w:tcPr>
            <w:tcW w:w="1620" w:type="dxa"/>
            <w:noWrap/>
            <w:hideMark/>
          </w:tcPr>
          <w:p w14:paraId="44160300" w14:textId="77777777" w:rsidR="009A3D72" w:rsidRPr="00DE7F15" w:rsidRDefault="009A3D72" w:rsidP="009A3D72">
            <w:pPr>
              <w:spacing w:line="240" w:lineRule="auto"/>
              <w:jc w:val="right"/>
              <w:rPr>
                <w:color w:val="000000"/>
                <w:sz w:val="22"/>
                <w:szCs w:val="22"/>
                <w:lang w:eastAsia="en-US"/>
              </w:rPr>
            </w:pPr>
            <w:r w:rsidRPr="00DE7F15">
              <w:rPr>
                <w:color w:val="000000"/>
                <w:sz w:val="22"/>
                <w:szCs w:val="22"/>
                <w:lang w:val="x-none" w:eastAsia="de-DE"/>
              </w:rPr>
              <w:t>28.4</w:t>
            </w:r>
          </w:p>
        </w:tc>
      </w:tr>
      <w:tr w:rsidR="009A3D72" w:rsidRPr="00DE7F15" w14:paraId="42B337F2" w14:textId="77777777" w:rsidTr="009A3D72">
        <w:trPr>
          <w:trHeight w:val="300"/>
        </w:trPr>
        <w:tc>
          <w:tcPr>
            <w:tcW w:w="1498" w:type="dxa"/>
            <w:noWrap/>
            <w:hideMark/>
          </w:tcPr>
          <w:p w14:paraId="47B8AEDB" w14:textId="77777777" w:rsidR="009A3D72" w:rsidRPr="00DE7F15" w:rsidRDefault="009A3D72" w:rsidP="009A3D72">
            <w:pPr>
              <w:spacing w:line="240" w:lineRule="auto"/>
              <w:jc w:val="left"/>
              <w:rPr>
                <w:color w:val="000000"/>
                <w:sz w:val="22"/>
                <w:szCs w:val="22"/>
                <w:lang w:eastAsia="en-US"/>
              </w:rPr>
            </w:pPr>
            <w:r w:rsidRPr="00DE7F15">
              <w:rPr>
                <w:color w:val="000000"/>
                <w:sz w:val="22"/>
                <w:szCs w:val="22"/>
                <w:lang w:val="de-DE" w:eastAsia="en-US"/>
              </w:rPr>
              <w:t>YOLOv9</w:t>
            </w:r>
          </w:p>
        </w:tc>
        <w:tc>
          <w:tcPr>
            <w:tcW w:w="1109" w:type="dxa"/>
            <w:noWrap/>
            <w:hideMark/>
          </w:tcPr>
          <w:p w14:paraId="1318F482" w14:textId="50F901AA" w:rsidR="009A3D72" w:rsidRPr="00DE7F15" w:rsidRDefault="009A3D72" w:rsidP="009A3D72">
            <w:pPr>
              <w:spacing w:line="240" w:lineRule="auto"/>
              <w:jc w:val="left"/>
              <w:rPr>
                <w:color w:val="000000"/>
                <w:sz w:val="22"/>
                <w:szCs w:val="22"/>
                <w:lang w:eastAsia="en-US"/>
              </w:rPr>
            </w:pPr>
            <w:r w:rsidRPr="009A3D72">
              <w:rPr>
                <w:rFonts w:ascii="Aptos Narrow" w:hAnsi="Aptos Narrow"/>
                <w:color w:val="000000"/>
                <w:sz w:val="22"/>
                <w:szCs w:val="22"/>
                <w:lang w:eastAsia="en-US"/>
              </w:rPr>
              <w:t>0.37</w:t>
            </w:r>
          </w:p>
        </w:tc>
        <w:tc>
          <w:tcPr>
            <w:tcW w:w="1181" w:type="dxa"/>
            <w:noWrap/>
            <w:hideMark/>
          </w:tcPr>
          <w:p w14:paraId="3F68D6C0" w14:textId="7BC1C221" w:rsidR="009A3D72" w:rsidRPr="00DE7F15" w:rsidRDefault="009A3D72" w:rsidP="009A3D72">
            <w:pPr>
              <w:spacing w:line="240" w:lineRule="auto"/>
              <w:jc w:val="left"/>
              <w:rPr>
                <w:sz w:val="20"/>
                <w:szCs w:val="20"/>
                <w:lang w:eastAsia="en-US"/>
              </w:rPr>
            </w:pPr>
            <w:r w:rsidRPr="009A3D72">
              <w:rPr>
                <w:rFonts w:ascii="Aptos Narrow" w:hAnsi="Aptos Narrow"/>
                <w:color w:val="000000"/>
                <w:sz w:val="22"/>
                <w:szCs w:val="22"/>
                <w:lang w:eastAsia="en-US"/>
              </w:rPr>
              <w:t>0.226</w:t>
            </w:r>
          </w:p>
        </w:tc>
        <w:tc>
          <w:tcPr>
            <w:tcW w:w="884" w:type="dxa"/>
            <w:noWrap/>
            <w:hideMark/>
          </w:tcPr>
          <w:p w14:paraId="34034E14" w14:textId="53415EA1" w:rsidR="009A3D72" w:rsidRPr="00DE7F15" w:rsidRDefault="009A3D72" w:rsidP="009A3D72">
            <w:pPr>
              <w:spacing w:line="240" w:lineRule="auto"/>
              <w:jc w:val="left"/>
              <w:rPr>
                <w:sz w:val="20"/>
                <w:szCs w:val="20"/>
                <w:lang w:eastAsia="en-US"/>
              </w:rPr>
            </w:pPr>
            <w:r w:rsidRPr="009A3D72">
              <w:rPr>
                <w:rFonts w:ascii="Aptos Narrow" w:hAnsi="Aptos Narrow"/>
                <w:color w:val="000000"/>
                <w:sz w:val="22"/>
                <w:szCs w:val="22"/>
                <w:lang w:eastAsia="en-US"/>
              </w:rPr>
              <w:t>0.39</w:t>
            </w:r>
          </w:p>
        </w:tc>
        <w:tc>
          <w:tcPr>
            <w:tcW w:w="1075" w:type="dxa"/>
            <w:noWrap/>
            <w:hideMark/>
          </w:tcPr>
          <w:p w14:paraId="7DD7364B" w14:textId="0DD81D09" w:rsidR="009A3D72" w:rsidRPr="00DE7F15" w:rsidRDefault="009A3D72" w:rsidP="009A3D72">
            <w:pPr>
              <w:spacing w:line="240" w:lineRule="auto"/>
              <w:jc w:val="left"/>
              <w:rPr>
                <w:sz w:val="20"/>
                <w:szCs w:val="20"/>
                <w:lang w:eastAsia="en-US"/>
              </w:rPr>
            </w:pPr>
            <w:r w:rsidRPr="009A3D72">
              <w:rPr>
                <w:rFonts w:ascii="Aptos Narrow" w:hAnsi="Aptos Narrow"/>
                <w:color w:val="000000"/>
                <w:sz w:val="22"/>
                <w:szCs w:val="22"/>
                <w:lang w:eastAsia="en-US"/>
              </w:rPr>
              <w:t>0.48</w:t>
            </w:r>
          </w:p>
        </w:tc>
        <w:tc>
          <w:tcPr>
            <w:tcW w:w="884" w:type="dxa"/>
            <w:noWrap/>
            <w:hideMark/>
          </w:tcPr>
          <w:p w14:paraId="444AE411" w14:textId="36DE8DE1" w:rsidR="009A3D72" w:rsidRPr="00DE7F15" w:rsidRDefault="009A3D72" w:rsidP="009A3D72">
            <w:pPr>
              <w:spacing w:line="240" w:lineRule="auto"/>
              <w:jc w:val="left"/>
              <w:rPr>
                <w:sz w:val="20"/>
                <w:szCs w:val="20"/>
                <w:lang w:eastAsia="en-US"/>
              </w:rPr>
            </w:pPr>
            <w:r w:rsidRPr="009A3D72">
              <w:rPr>
                <w:rFonts w:ascii="Aptos Narrow" w:hAnsi="Aptos Narrow"/>
                <w:color w:val="000000"/>
                <w:sz w:val="22"/>
                <w:szCs w:val="22"/>
                <w:lang w:eastAsia="en-US"/>
              </w:rPr>
              <w:t>0.329</w:t>
            </w:r>
          </w:p>
        </w:tc>
        <w:tc>
          <w:tcPr>
            <w:tcW w:w="1099" w:type="dxa"/>
            <w:noWrap/>
            <w:hideMark/>
          </w:tcPr>
          <w:p w14:paraId="081C2DBB" w14:textId="0B89153A" w:rsidR="009A3D72" w:rsidRPr="00DE7F15" w:rsidRDefault="002434D2" w:rsidP="009A3D72">
            <w:pPr>
              <w:spacing w:line="240" w:lineRule="auto"/>
              <w:jc w:val="left"/>
              <w:rPr>
                <w:sz w:val="20"/>
                <w:szCs w:val="20"/>
                <w:lang w:eastAsia="en-US"/>
              </w:rPr>
            </w:pPr>
            <w:r>
              <w:rPr>
                <w:sz w:val="20"/>
                <w:szCs w:val="20"/>
                <w:lang w:eastAsia="en-US"/>
              </w:rPr>
              <w:t>211.9</w:t>
            </w:r>
          </w:p>
        </w:tc>
        <w:tc>
          <w:tcPr>
            <w:tcW w:w="1620" w:type="dxa"/>
            <w:noWrap/>
            <w:hideMark/>
          </w:tcPr>
          <w:p w14:paraId="3C131256" w14:textId="77777777" w:rsidR="009A3D72" w:rsidRPr="00DE7F15" w:rsidRDefault="009A3D72" w:rsidP="009A3D72">
            <w:pPr>
              <w:spacing w:line="240" w:lineRule="auto"/>
              <w:jc w:val="right"/>
              <w:rPr>
                <w:color w:val="000000"/>
                <w:sz w:val="22"/>
                <w:szCs w:val="22"/>
                <w:lang w:eastAsia="en-US"/>
              </w:rPr>
            </w:pPr>
            <w:r w:rsidRPr="00DE7F15">
              <w:rPr>
                <w:color w:val="000000"/>
                <w:sz w:val="22"/>
                <w:szCs w:val="22"/>
                <w:lang w:val="x-none" w:eastAsia="de-DE"/>
              </w:rPr>
              <w:t>26.7</w:t>
            </w:r>
          </w:p>
        </w:tc>
      </w:tr>
      <w:tr w:rsidR="009A3D72" w:rsidRPr="00DE7F15" w14:paraId="348F2CF5" w14:textId="77777777" w:rsidTr="009A3D72">
        <w:trPr>
          <w:trHeight w:val="300"/>
        </w:trPr>
        <w:tc>
          <w:tcPr>
            <w:tcW w:w="1498" w:type="dxa"/>
            <w:noWrap/>
            <w:hideMark/>
          </w:tcPr>
          <w:p w14:paraId="70761C6C" w14:textId="77777777" w:rsidR="009A3D72" w:rsidRPr="00DE7F15" w:rsidRDefault="009A3D72" w:rsidP="009A3D72">
            <w:pPr>
              <w:spacing w:line="240" w:lineRule="auto"/>
              <w:jc w:val="left"/>
              <w:rPr>
                <w:color w:val="000000"/>
                <w:sz w:val="22"/>
                <w:szCs w:val="22"/>
                <w:lang w:eastAsia="en-US"/>
              </w:rPr>
            </w:pPr>
            <w:r w:rsidRPr="00DE7F15">
              <w:rPr>
                <w:color w:val="000000"/>
                <w:sz w:val="22"/>
                <w:szCs w:val="22"/>
                <w:lang w:val="de-DE" w:eastAsia="en-US"/>
              </w:rPr>
              <w:t>YOLOv10</w:t>
            </w:r>
          </w:p>
        </w:tc>
        <w:tc>
          <w:tcPr>
            <w:tcW w:w="1109" w:type="dxa"/>
            <w:noWrap/>
            <w:hideMark/>
          </w:tcPr>
          <w:p w14:paraId="7E2D4F72" w14:textId="12F5BFA4" w:rsidR="009A3D72" w:rsidRPr="00DE7F15" w:rsidRDefault="009A3D72" w:rsidP="009A3D72">
            <w:pPr>
              <w:spacing w:line="240" w:lineRule="auto"/>
              <w:jc w:val="left"/>
              <w:rPr>
                <w:color w:val="000000"/>
                <w:sz w:val="22"/>
                <w:szCs w:val="22"/>
                <w:lang w:eastAsia="en-US"/>
              </w:rPr>
            </w:pPr>
            <w:r w:rsidRPr="009A3D72">
              <w:rPr>
                <w:rFonts w:ascii="Aptos Narrow" w:hAnsi="Aptos Narrow"/>
                <w:color w:val="000000"/>
                <w:sz w:val="22"/>
                <w:szCs w:val="22"/>
                <w:lang w:eastAsia="en-US"/>
              </w:rPr>
              <w:t>0.353</w:t>
            </w:r>
          </w:p>
        </w:tc>
        <w:tc>
          <w:tcPr>
            <w:tcW w:w="1181" w:type="dxa"/>
            <w:noWrap/>
            <w:hideMark/>
          </w:tcPr>
          <w:p w14:paraId="2B4DBE21" w14:textId="78C5B451" w:rsidR="009A3D72" w:rsidRPr="00DE7F15" w:rsidRDefault="009A3D72" w:rsidP="009A3D72">
            <w:pPr>
              <w:spacing w:line="240" w:lineRule="auto"/>
              <w:jc w:val="left"/>
              <w:rPr>
                <w:sz w:val="20"/>
                <w:szCs w:val="20"/>
                <w:lang w:eastAsia="en-US"/>
              </w:rPr>
            </w:pPr>
            <w:r w:rsidRPr="009A3D72">
              <w:rPr>
                <w:rFonts w:ascii="Aptos Narrow" w:hAnsi="Aptos Narrow"/>
                <w:color w:val="000000"/>
                <w:sz w:val="22"/>
                <w:szCs w:val="22"/>
                <w:lang w:eastAsia="en-US"/>
              </w:rPr>
              <w:t>0.218</w:t>
            </w:r>
          </w:p>
        </w:tc>
        <w:tc>
          <w:tcPr>
            <w:tcW w:w="884" w:type="dxa"/>
            <w:noWrap/>
            <w:hideMark/>
          </w:tcPr>
          <w:p w14:paraId="6083B940" w14:textId="53A37B0A" w:rsidR="009A3D72" w:rsidRPr="00DE7F15" w:rsidRDefault="009A3D72" w:rsidP="009A3D72">
            <w:pPr>
              <w:spacing w:line="240" w:lineRule="auto"/>
              <w:jc w:val="left"/>
              <w:rPr>
                <w:sz w:val="20"/>
                <w:szCs w:val="20"/>
                <w:lang w:eastAsia="en-US"/>
              </w:rPr>
            </w:pPr>
            <w:r w:rsidRPr="009A3D72">
              <w:rPr>
                <w:rFonts w:ascii="Aptos Narrow" w:hAnsi="Aptos Narrow"/>
                <w:color w:val="000000"/>
                <w:sz w:val="22"/>
                <w:szCs w:val="22"/>
                <w:lang w:eastAsia="en-US"/>
              </w:rPr>
              <w:t>0.379</w:t>
            </w:r>
          </w:p>
        </w:tc>
        <w:tc>
          <w:tcPr>
            <w:tcW w:w="1075" w:type="dxa"/>
            <w:noWrap/>
            <w:hideMark/>
          </w:tcPr>
          <w:p w14:paraId="3866AE1B" w14:textId="41B412F6" w:rsidR="009A3D72" w:rsidRPr="00DE7F15" w:rsidRDefault="009A3D72" w:rsidP="009A3D72">
            <w:pPr>
              <w:spacing w:line="240" w:lineRule="auto"/>
              <w:jc w:val="left"/>
              <w:rPr>
                <w:sz w:val="20"/>
                <w:szCs w:val="20"/>
                <w:lang w:eastAsia="en-US"/>
              </w:rPr>
            </w:pPr>
            <w:r w:rsidRPr="009A3D72">
              <w:rPr>
                <w:rFonts w:ascii="Aptos Narrow" w:hAnsi="Aptos Narrow"/>
                <w:color w:val="000000"/>
                <w:sz w:val="22"/>
                <w:szCs w:val="22"/>
                <w:lang w:eastAsia="en-US"/>
              </w:rPr>
              <w:t>0.439</w:t>
            </w:r>
          </w:p>
        </w:tc>
        <w:tc>
          <w:tcPr>
            <w:tcW w:w="884" w:type="dxa"/>
            <w:noWrap/>
            <w:hideMark/>
          </w:tcPr>
          <w:p w14:paraId="56322430" w14:textId="34484986" w:rsidR="009A3D72" w:rsidRPr="00DE7F15" w:rsidRDefault="009A3D72" w:rsidP="009A3D72">
            <w:pPr>
              <w:spacing w:line="240" w:lineRule="auto"/>
              <w:jc w:val="left"/>
              <w:rPr>
                <w:sz w:val="20"/>
                <w:szCs w:val="20"/>
                <w:lang w:eastAsia="en-US"/>
              </w:rPr>
            </w:pPr>
            <w:r w:rsidRPr="009A3D72">
              <w:rPr>
                <w:rFonts w:ascii="Aptos Narrow" w:hAnsi="Aptos Narrow"/>
                <w:color w:val="000000"/>
                <w:sz w:val="22"/>
                <w:szCs w:val="22"/>
                <w:lang w:eastAsia="en-US"/>
              </w:rPr>
              <w:t>0.334</w:t>
            </w:r>
          </w:p>
        </w:tc>
        <w:tc>
          <w:tcPr>
            <w:tcW w:w="1099" w:type="dxa"/>
            <w:noWrap/>
            <w:hideMark/>
          </w:tcPr>
          <w:p w14:paraId="5CA3323B" w14:textId="65A5ACDA" w:rsidR="009A3D72" w:rsidRPr="00DE7F15" w:rsidRDefault="002434D2" w:rsidP="009A3D72">
            <w:pPr>
              <w:spacing w:line="240" w:lineRule="auto"/>
              <w:jc w:val="left"/>
              <w:rPr>
                <w:sz w:val="20"/>
                <w:szCs w:val="20"/>
                <w:lang w:eastAsia="en-US"/>
              </w:rPr>
            </w:pPr>
            <w:r>
              <w:rPr>
                <w:sz w:val="20"/>
                <w:szCs w:val="20"/>
                <w:lang w:eastAsia="en-US"/>
              </w:rPr>
              <w:t>141.3</w:t>
            </w:r>
          </w:p>
        </w:tc>
        <w:tc>
          <w:tcPr>
            <w:tcW w:w="1620" w:type="dxa"/>
            <w:noWrap/>
            <w:hideMark/>
          </w:tcPr>
          <w:p w14:paraId="7BCAF7BE" w14:textId="77777777" w:rsidR="009A3D72" w:rsidRPr="00DE7F15" w:rsidRDefault="009A3D72" w:rsidP="009A3D72">
            <w:pPr>
              <w:spacing w:line="240" w:lineRule="auto"/>
              <w:jc w:val="right"/>
              <w:rPr>
                <w:color w:val="000000"/>
                <w:sz w:val="22"/>
                <w:szCs w:val="22"/>
                <w:lang w:eastAsia="en-US"/>
              </w:rPr>
            </w:pPr>
            <w:r w:rsidRPr="00DE7F15">
              <w:rPr>
                <w:color w:val="000000"/>
                <w:sz w:val="22"/>
                <w:szCs w:val="22"/>
                <w:lang w:val="x-none" w:eastAsia="de-DE"/>
              </w:rPr>
              <w:t>24.5</w:t>
            </w:r>
          </w:p>
        </w:tc>
      </w:tr>
      <w:tr w:rsidR="009A3D72" w:rsidRPr="00DE7F15" w14:paraId="43A8F6A8" w14:textId="77777777" w:rsidTr="009A3D72">
        <w:trPr>
          <w:trHeight w:val="300"/>
        </w:trPr>
        <w:tc>
          <w:tcPr>
            <w:tcW w:w="1498" w:type="dxa"/>
            <w:noWrap/>
            <w:hideMark/>
          </w:tcPr>
          <w:p w14:paraId="73BC936F" w14:textId="77777777" w:rsidR="009A3D72" w:rsidRPr="00DE7F15" w:rsidRDefault="009A3D72" w:rsidP="009A3D72">
            <w:pPr>
              <w:spacing w:line="240" w:lineRule="auto"/>
              <w:jc w:val="left"/>
              <w:rPr>
                <w:color w:val="000000"/>
                <w:sz w:val="22"/>
                <w:szCs w:val="22"/>
                <w:lang w:eastAsia="en-US"/>
              </w:rPr>
            </w:pPr>
            <w:r w:rsidRPr="00DE7F15">
              <w:rPr>
                <w:color w:val="000000"/>
                <w:sz w:val="22"/>
                <w:szCs w:val="22"/>
                <w:lang w:val="de-DE" w:eastAsia="en-US"/>
              </w:rPr>
              <w:t>YOLOv11</w:t>
            </w:r>
          </w:p>
        </w:tc>
        <w:tc>
          <w:tcPr>
            <w:tcW w:w="1109" w:type="dxa"/>
            <w:noWrap/>
            <w:hideMark/>
          </w:tcPr>
          <w:p w14:paraId="247100C3" w14:textId="54397192" w:rsidR="009A3D72" w:rsidRPr="00DE7F15" w:rsidRDefault="009A3D72" w:rsidP="009A3D72">
            <w:pPr>
              <w:spacing w:line="240" w:lineRule="auto"/>
              <w:jc w:val="left"/>
              <w:rPr>
                <w:color w:val="000000"/>
                <w:sz w:val="22"/>
                <w:szCs w:val="22"/>
                <w:lang w:eastAsia="en-US"/>
              </w:rPr>
            </w:pPr>
            <w:r w:rsidRPr="009A3D72">
              <w:rPr>
                <w:rFonts w:ascii="Aptos Narrow" w:hAnsi="Aptos Narrow"/>
                <w:color w:val="000000"/>
                <w:sz w:val="22"/>
                <w:szCs w:val="22"/>
                <w:lang w:eastAsia="en-US"/>
              </w:rPr>
              <w:t>0.402</w:t>
            </w:r>
          </w:p>
        </w:tc>
        <w:tc>
          <w:tcPr>
            <w:tcW w:w="1181" w:type="dxa"/>
            <w:noWrap/>
            <w:hideMark/>
          </w:tcPr>
          <w:p w14:paraId="1E370100" w14:textId="3AC6CA5A" w:rsidR="009A3D72" w:rsidRPr="00632177" w:rsidRDefault="009A3D72" w:rsidP="009A3D72">
            <w:pPr>
              <w:spacing w:line="240" w:lineRule="auto"/>
              <w:jc w:val="left"/>
              <w:rPr>
                <w:b/>
                <w:bCs/>
                <w:sz w:val="20"/>
                <w:szCs w:val="20"/>
                <w:lang w:eastAsia="en-US"/>
              </w:rPr>
            </w:pPr>
            <w:r w:rsidRPr="009A3D72">
              <w:rPr>
                <w:rFonts w:ascii="Aptos Narrow" w:hAnsi="Aptos Narrow"/>
                <w:b/>
                <w:bCs/>
                <w:color w:val="000000"/>
                <w:sz w:val="22"/>
                <w:szCs w:val="22"/>
                <w:lang w:eastAsia="en-US"/>
              </w:rPr>
              <w:t>0.242</w:t>
            </w:r>
          </w:p>
        </w:tc>
        <w:tc>
          <w:tcPr>
            <w:tcW w:w="884" w:type="dxa"/>
            <w:noWrap/>
            <w:hideMark/>
          </w:tcPr>
          <w:p w14:paraId="3F2E0D67" w14:textId="774DB024" w:rsidR="009A3D72" w:rsidRPr="00DE7F15" w:rsidRDefault="009A3D72" w:rsidP="009A3D72">
            <w:pPr>
              <w:spacing w:line="240" w:lineRule="auto"/>
              <w:jc w:val="left"/>
              <w:rPr>
                <w:sz w:val="20"/>
                <w:szCs w:val="20"/>
                <w:lang w:eastAsia="en-US"/>
              </w:rPr>
            </w:pPr>
            <w:r w:rsidRPr="009A3D72">
              <w:rPr>
                <w:rFonts w:ascii="Aptos Narrow" w:hAnsi="Aptos Narrow"/>
                <w:color w:val="000000"/>
                <w:sz w:val="22"/>
                <w:szCs w:val="22"/>
                <w:lang w:eastAsia="en-US"/>
              </w:rPr>
              <w:t>0.433</w:t>
            </w:r>
          </w:p>
        </w:tc>
        <w:tc>
          <w:tcPr>
            <w:tcW w:w="1075" w:type="dxa"/>
            <w:noWrap/>
            <w:hideMark/>
          </w:tcPr>
          <w:p w14:paraId="64C50F4B" w14:textId="7A6B3FEC" w:rsidR="009A3D72" w:rsidRPr="00DE7F15" w:rsidRDefault="009A3D72" w:rsidP="009A3D72">
            <w:pPr>
              <w:spacing w:line="240" w:lineRule="auto"/>
              <w:jc w:val="left"/>
              <w:rPr>
                <w:sz w:val="20"/>
                <w:szCs w:val="20"/>
                <w:lang w:eastAsia="en-US"/>
              </w:rPr>
            </w:pPr>
            <w:r w:rsidRPr="009A3D72">
              <w:rPr>
                <w:rFonts w:ascii="Aptos Narrow" w:hAnsi="Aptos Narrow"/>
                <w:color w:val="000000"/>
                <w:sz w:val="22"/>
                <w:szCs w:val="22"/>
                <w:lang w:eastAsia="en-US"/>
              </w:rPr>
              <w:t>0.47</w:t>
            </w:r>
          </w:p>
        </w:tc>
        <w:tc>
          <w:tcPr>
            <w:tcW w:w="884" w:type="dxa"/>
            <w:noWrap/>
            <w:hideMark/>
          </w:tcPr>
          <w:p w14:paraId="76E89925" w14:textId="7F8041D5" w:rsidR="009A3D72" w:rsidRPr="00DE7F15" w:rsidRDefault="009A3D72" w:rsidP="009A3D72">
            <w:pPr>
              <w:spacing w:line="240" w:lineRule="auto"/>
              <w:jc w:val="left"/>
              <w:rPr>
                <w:sz w:val="20"/>
                <w:szCs w:val="20"/>
                <w:lang w:eastAsia="en-US"/>
              </w:rPr>
            </w:pPr>
            <w:r w:rsidRPr="009A3D72">
              <w:rPr>
                <w:rFonts w:ascii="Aptos Narrow" w:hAnsi="Aptos Narrow"/>
                <w:color w:val="000000"/>
                <w:sz w:val="22"/>
                <w:szCs w:val="22"/>
                <w:lang w:eastAsia="en-US"/>
              </w:rPr>
              <w:t>0.401</w:t>
            </w:r>
          </w:p>
        </w:tc>
        <w:tc>
          <w:tcPr>
            <w:tcW w:w="1099" w:type="dxa"/>
            <w:noWrap/>
            <w:hideMark/>
          </w:tcPr>
          <w:p w14:paraId="544805AB" w14:textId="6FDB6115" w:rsidR="009A3D72" w:rsidRPr="00DE7F15" w:rsidRDefault="002434D2" w:rsidP="009A3D72">
            <w:pPr>
              <w:spacing w:line="240" w:lineRule="auto"/>
              <w:jc w:val="left"/>
              <w:rPr>
                <w:sz w:val="20"/>
                <w:szCs w:val="20"/>
                <w:lang w:eastAsia="en-US"/>
              </w:rPr>
            </w:pPr>
            <w:r>
              <w:rPr>
                <w:sz w:val="20"/>
                <w:szCs w:val="20"/>
                <w:lang w:eastAsia="en-US"/>
              </w:rPr>
              <w:t>155.6</w:t>
            </w:r>
          </w:p>
        </w:tc>
        <w:tc>
          <w:tcPr>
            <w:tcW w:w="1620" w:type="dxa"/>
            <w:noWrap/>
            <w:hideMark/>
          </w:tcPr>
          <w:p w14:paraId="6A0E5A3E" w14:textId="77777777" w:rsidR="009A3D72" w:rsidRPr="00DE7F15" w:rsidRDefault="009A3D72" w:rsidP="009A3D72">
            <w:pPr>
              <w:spacing w:line="240" w:lineRule="auto"/>
              <w:jc w:val="right"/>
              <w:rPr>
                <w:color w:val="000000"/>
                <w:sz w:val="22"/>
                <w:szCs w:val="22"/>
                <w:lang w:eastAsia="en-US"/>
              </w:rPr>
            </w:pPr>
            <w:r w:rsidRPr="00DE7F15">
              <w:rPr>
                <w:color w:val="000000"/>
                <w:sz w:val="22"/>
                <w:szCs w:val="22"/>
                <w:lang w:val="x-none" w:eastAsia="de-DE"/>
              </w:rPr>
              <w:t>21.3</w:t>
            </w:r>
          </w:p>
        </w:tc>
      </w:tr>
      <w:tr w:rsidR="009A3D72" w:rsidRPr="00DE7F15" w14:paraId="06A27924" w14:textId="77777777" w:rsidTr="009A3D72">
        <w:trPr>
          <w:trHeight w:val="300"/>
        </w:trPr>
        <w:tc>
          <w:tcPr>
            <w:tcW w:w="1498" w:type="dxa"/>
            <w:noWrap/>
            <w:hideMark/>
          </w:tcPr>
          <w:p w14:paraId="440B67B8" w14:textId="77777777" w:rsidR="009A3D72" w:rsidRPr="00DE7F15" w:rsidRDefault="009A3D72" w:rsidP="009A3D72">
            <w:pPr>
              <w:spacing w:line="240" w:lineRule="auto"/>
              <w:jc w:val="left"/>
              <w:rPr>
                <w:color w:val="000000"/>
                <w:sz w:val="22"/>
                <w:szCs w:val="22"/>
                <w:lang w:eastAsia="en-US"/>
              </w:rPr>
            </w:pPr>
            <w:r w:rsidRPr="00DE7F15">
              <w:rPr>
                <w:color w:val="000000"/>
                <w:sz w:val="22"/>
                <w:szCs w:val="22"/>
                <w:lang w:val="de-DE" w:eastAsia="en-US"/>
              </w:rPr>
              <w:t>YOLOv12</w:t>
            </w:r>
          </w:p>
        </w:tc>
        <w:tc>
          <w:tcPr>
            <w:tcW w:w="1109" w:type="dxa"/>
            <w:noWrap/>
            <w:hideMark/>
          </w:tcPr>
          <w:p w14:paraId="0496CBC6" w14:textId="766A8761" w:rsidR="009A3D72" w:rsidRPr="00DE7F15" w:rsidRDefault="009A3D72" w:rsidP="009A3D72">
            <w:pPr>
              <w:spacing w:line="240" w:lineRule="auto"/>
              <w:jc w:val="left"/>
              <w:rPr>
                <w:color w:val="000000"/>
                <w:sz w:val="22"/>
                <w:szCs w:val="22"/>
                <w:lang w:eastAsia="en-US"/>
              </w:rPr>
            </w:pPr>
            <w:r w:rsidRPr="009A3D72">
              <w:rPr>
                <w:rFonts w:ascii="Aptos Narrow" w:hAnsi="Aptos Narrow"/>
                <w:color w:val="000000"/>
                <w:sz w:val="22"/>
                <w:szCs w:val="22"/>
                <w:lang w:eastAsia="en-US"/>
              </w:rPr>
              <w:t>0.318</w:t>
            </w:r>
          </w:p>
        </w:tc>
        <w:tc>
          <w:tcPr>
            <w:tcW w:w="1181" w:type="dxa"/>
            <w:noWrap/>
            <w:hideMark/>
          </w:tcPr>
          <w:p w14:paraId="28141AD0" w14:textId="6FD88FF1" w:rsidR="009A3D72" w:rsidRPr="00DE7F15" w:rsidRDefault="009A3D72" w:rsidP="009A3D72">
            <w:pPr>
              <w:spacing w:line="240" w:lineRule="auto"/>
              <w:jc w:val="left"/>
              <w:rPr>
                <w:sz w:val="20"/>
                <w:szCs w:val="20"/>
                <w:lang w:eastAsia="en-US"/>
              </w:rPr>
            </w:pPr>
            <w:r w:rsidRPr="009A3D72">
              <w:rPr>
                <w:rFonts w:ascii="Aptos Narrow" w:hAnsi="Aptos Narrow"/>
                <w:color w:val="000000"/>
                <w:sz w:val="22"/>
                <w:szCs w:val="22"/>
                <w:lang w:eastAsia="en-US"/>
              </w:rPr>
              <w:t>0.193</w:t>
            </w:r>
          </w:p>
        </w:tc>
        <w:tc>
          <w:tcPr>
            <w:tcW w:w="884" w:type="dxa"/>
            <w:noWrap/>
            <w:hideMark/>
          </w:tcPr>
          <w:p w14:paraId="265553AA" w14:textId="62170C8E" w:rsidR="009A3D72" w:rsidRPr="00DE7F15" w:rsidRDefault="009A3D72" w:rsidP="009A3D72">
            <w:pPr>
              <w:spacing w:line="240" w:lineRule="auto"/>
              <w:jc w:val="left"/>
              <w:rPr>
                <w:sz w:val="20"/>
                <w:szCs w:val="20"/>
                <w:lang w:eastAsia="en-US"/>
              </w:rPr>
            </w:pPr>
            <w:r w:rsidRPr="009A3D72">
              <w:rPr>
                <w:rFonts w:ascii="Aptos Narrow" w:hAnsi="Aptos Narrow"/>
                <w:color w:val="000000"/>
                <w:sz w:val="22"/>
                <w:szCs w:val="22"/>
                <w:lang w:eastAsia="en-US"/>
              </w:rPr>
              <w:t>0.385</w:t>
            </w:r>
          </w:p>
        </w:tc>
        <w:tc>
          <w:tcPr>
            <w:tcW w:w="1075" w:type="dxa"/>
            <w:noWrap/>
            <w:hideMark/>
          </w:tcPr>
          <w:p w14:paraId="327759C8" w14:textId="2949951B" w:rsidR="009A3D72" w:rsidRPr="00DE7F15" w:rsidRDefault="009A3D72" w:rsidP="009A3D72">
            <w:pPr>
              <w:spacing w:line="240" w:lineRule="auto"/>
              <w:jc w:val="left"/>
              <w:rPr>
                <w:sz w:val="20"/>
                <w:szCs w:val="20"/>
                <w:lang w:eastAsia="en-US"/>
              </w:rPr>
            </w:pPr>
            <w:r w:rsidRPr="009A3D72">
              <w:rPr>
                <w:rFonts w:ascii="Aptos Narrow" w:hAnsi="Aptos Narrow"/>
                <w:color w:val="000000"/>
                <w:sz w:val="22"/>
                <w:szCs w:val="22"/>
                <w:lang w:eastAsia="en-US"/>
              </w:rPr>
              <w:t>0.318</w:t>
            </w:r>
          </w:p>
        </w:tc>
        <w:tc>
          <w:tcPr>
            <w:tcW w:w="884" w:type="dxa"/>
            <w:noWrap/>
            <w:hideMark/>
          </w:tcPr>
          <w:p w14:paraId="27BC09E7" w14:textId="06E9E768" w:rsidR="009A3D72" w:rsidRPr="00632177" w:rsidRDefault="009A3D72" w:rsidP="009A3D72">
            <w:pPr>
              <w:spacing w:line="240" w:lineRule="auto"/>
              <w:jc w:val="left"/>
              <w:rPr>
                <w:b/>
                <w:bCs/>
                <w:sz w:val="20"/>
                <w:szCs w:val="20"/>
                <w:lang w:eastAsia="en-US"/>
              </w:rPr>
            </w:pPr>
            <w:r w:rsidRPr="009A3D72">
              <w:rPr>
                <w:rFonts w:ascii="Aptos Narrow" w:hAnsi="Aptos Narrow"/>
                <w:b/>
                <w:bCs/>
                <w:color w:val="000000"/>
                <w:sz w:val="22"/>
                <w:szCs w:val="22"/>
                <w:lang w:eastAsia="en-US"/>
              </w:rPr>
              <w:t>0.489</w:t>
            </w:r>
          </w:p>
        </w:tc>
        <w:tc>
          <w:tcPr>
            <w:tcW w:w="1099" w:type="dxa"/>
            <w:noWrap/>
            <w:hideMark/>
          </w:tcPr>
          <w:p w14:paraId="73D497E4" w14:textId="7CAE5A48" w:rsidR="009A3D72" w:rsidRPr="00DE7F15" w:rsidRDefault="002434D2" w:rsidP="009A3D72">
            <w:pPr>
              <w:spacing w:line="240" w:lineRule="auto"/>
              <w:jc w:val="left"/>
              <w:rPr>
                <w:sz w:val="20"/>
                <w:szCs w:val="20"/>
                <w:lang w:eastAsia="en-US"/>
              </w:rPr>
            </w:pPr>
            <w:r>
              <w:rPr>
                <w:sz w:val="20"/>
                <w:szCs w:val="20"/>
                <w:lang w:eastAsia="en-US"/>
              </w:rPr>
              <w:t>187.7</w:t>
            </w:r>
          </w:p>
        </w:tc>
        <w:tc>
          <w:tcPr>
            <w:tcW w:w="1620" w:type="dxa"/>
            <w:noWrap/>
            <w:hideMark/>
          </w:tcPr>
          <w:p w14:paraId="3DD3EFC7" w14:textId="77777777" w:rsidR="009A3D72" w:rsidRPr="00632177" w:rsidRDefault="009A3D72" w:rsidP="009A3D72">
            <w:pPr>
              <w:spacing w:line="240" w:lineRule="auto"/>
              <w:jc w:val="right"/>
              <w:rPr>
                <w:b/>
                <w:bCs/>
                <w:color w:val="000000"/>
                <w:sz w:val="22"/>
                <w:szCs w:val="22"/>
                <w:lang w:eastAsia="en-US"/>
              </w:rPr>
            </w:pPr>
            <w:r w:rsidRPr="00632177">
              <w:rPr>
                <w:b/>
                <w:bCs/>
                <w:color w:val="000000"/>
                <w:sz w:val="22"/>
                <w:szCs w:val="22"/>
                <w:lang w:val="de-DE" w:eastAsia="de-DE"/>
              </w:rPr>
              <w:t>21.2</w:t>
            </w:r>
          </w:p>
        </w:tc>
      </w:tr>
      <w:tr w:rsidR="009A3D72" w:rsidRPr="00DE7F15" w14:paraId="1AD152A7" w14:textId="77777777" w:rsidTr="009A3D72">
        <w:trPr>
          <w:trHeight w:val="300"/>
        </w:trPr>
        <w:tc>
          <w:tcPr>
            <w:tcW w:w="1498" w:type="dxa"/>
            <w:noWrap/>
          </w:tcPr>
          <w:p w14:paraId="220E175F" w14:textId="77777777" w:rsidR="009A3D72" w:rsidRPr="00DE7F15" w:rsidRDefault="009A3D72" w:rsidP="009A3D72">
            <w:pPr>
              <w:spacing w:line="240" w:lineRule="auto"/>
              <w:jc w:val="left"/>
              <w:rPr>
                <w:color w:val="000000"/>
                <w:sz w:val="22"/>
                <w:szCs w:val="22"/>
                <w:lang w:eastAsia="en-US"/>
              </w:rPr>
            </w:pPr>
            <w:r w:rsidRPr="00DE7F15">
              <w:rPr>
                <w:color w:val="000000"/>
                <w:sz w:val="22"/>
                <w:szCs w:val="22"/>
                <w:lang w:val="x-none" w:eastAsia="en-US"/>
              </w:rPr>
              <w:t>YOLOE</w:t>
            </w:r>
          </w:p>
        </w:tc>
        <w:tc>
          <w:tcPr>
            <w:tcW w:w="1109" w:type="dxa"/>
            <w:noWrap/>
          </w:tcPr>
          <w:p w14:paraId="11A36152" w14:textId="565F35E8" w:rsidR="009A3D72" w:rsidRPr="00632177" w:rsidRDefault="009A3D72" w:rsidP="009A3D72">
            <w:pPr>
              <w:spacing w:line="240" w:lineRule="auto"/>
              <w:jc w:val="left"/>
              <w:rPr>
                <w:b/>
                <w:bCs/>
                <w:color w:val="000000"/>
                <w:sz w:val="22"/>
                <w:szCs w:val="22"/>
                <w:lang w:eastAsia="en-US"/>
              </w:rPr>
            </w:pPr>
            <w:r w:rsidRPr="009A3D72">
              <w:rPr>
                <w:rFonts w:ascii="Aptos Narrow" w:hAnsi="Aptos Narrow"/>
                <w:b/>
                <w:bCs/>
                <w:color w:val="000000"/>
                <w:sz w:val="22"/>
                <w:szCs w:val="22"/>
                <w:lang w:eastAsia="en-US"/>
              </w:rPr>
              <w:t>0.41</w:t>
            </w:r>
          </w:p>
        </w:tc>
        <w:tc>
          <w:tcPr>
            <w:tcW w:w="1181" w:type="dxa"/>
            <w:noWrap/>
          </w:tcPr>
          <w:p w14:paraId="43D9370B" w14:textId="1DA3D6CE" w:rsidR="009A3D72" w:rsidRPr="00DE7F15" w:rsidRDefault="009A3D72" w:rsidP="009A3D72">
            <w:pPr>
              <w:spacing w:line="240" w:lineRule="auto"/>
              <w:jc w:val="left"/>
              <w:rPr>
                <w:sz w:val="20"/>
                <w:szCs w:val="20"/>
                <w:lang w:eastAsia="en-US"/>
              </w:rPr>
            </w:pPr>
            <w:r w:rsidRPr="009A3D72">
              <w:rPr>
                <w:rFonts w:ascii="Aptos Narrow" w:hAnsi="Aptos Narrow"/>
                <w:color w:val="000000"/>
                <w:sz w:val="22"/>
                <w:szCs w:val="22"/>
                <w:lang w:eastAsia="en-US"/>
              </w:rPr>
              <w:t>0.222</w:t>
            </w:r>
          </w:p>
        </w:tc>
        <w:tc>
          <w:tcPr>
            <w:tcW w:w="884" w:type="dxa"/>
            <w:noWrap/>
          </w:tcPr>
          <w:p w14:paraId="7F2179EF" w14:textId="3174684A" w:rsidR="009A3D72" w:rsidRPr="00632177" w:rsidRDefault="009A3D72" w:rsidP="009A3D72">
            <w:pPr>
              <w:spacing w:line="240" w:lineRule="auto"/>
              <w:jc w:val="left"/>
              <w:rPr>
                <w:b/>
                <w:bCs/>
                <w:sz w:val="20"/>
                <w:szCs w:val="20"/>
                <w:lang w:eastAsia="en-US"/>
              </w:rPr>
            </w:pPr>
            <w:r w:rsidRPr="009A3D72">
              <w:rPr>
                <w:rFonts w:ascii="Aptos Narrow" w:hAnsi="Aptos Narrow"/>
                <w:b/>
                <w:bCs/>
                <w:color w:val="000000"/>
                <w:sz w:val="22"/>
                <w:szCs w:val="22"/>
                <w:lang w:eastAsia="en-US"/>
              </w:rPr>
              <w:t>0.436</w:t>
            </w:r>
          </w:p>
        </w:tc>
        <w:tc>
          <w:tcPr>
            <w:tcW w:w="1075" w:type="dxa"/>
            <w:noWrap/>
          </w:tcPr>
          <w:p w14:paraId="424FB6F7" w14:textId="59D1B559" w:rsidR="009A3D72" w:rsidRPr="00632177" w:rsidRDefault="009A3D72" w:rsidP="009A3D72">
            <w:pPr>
              <w:spacing w:line="240" w:lineRule="auto"/>
              <w:jc w:val="left"/>
              <w:rPr>
                <w:b/>
                <w:bCs/>
                <w:sz w:val="20"/>
                <w:szCs w:val="20"/>
                <w:lang w:eastAsia="en-US"/>
              </w:rPr>
            </w:pPr>
            <w:r w:rsidRPr="009A3D72">
              <w:rPr>
                <w:rFonts w:ascii="Aptos Narrow" w:hAnsi="Aptos Narrow"/>
                <w:b/>
                <w:bCs/>
                <w:color w:val="000000"/>
                <w:sz w:val="22"/>
                <w:szCs w:val="22"/>
                <w:lang w:eastAsia="en-US"/>
              </w:rPr>
              <w:t>0.431</w:t>
            </w:r>
          </w:p>
        </w:tc>
        <w:tc>
          <w:tcPr>
            <w:tcW w:w="884" w:type="dxa"/>
            <w:noWrap/>
          </w:tcPr>
          <w:p w14:paraId="072B065D" w14:textId="5D2708B2" w:rsidR="009A3D72" w:rsidRPr="00632177" w:rsidRDefault="009A3D72" w:rsidP="009A3D72">
            <w:pPr>
              <w:spacing w:line="240" w:lineRule="auto"/>
              <w:jc w:val="left"/>
              <w:rPr>
                <w:sz w:val="20"/>
                <w:szCs w:val="20"/>
                <w:lang w:eastAsia="en-US"/>
              </w:rPr>
            </w:pPr>
            <w:r w:rsidRPr="009A3D72">
              <w:rPr>
                <w:rFonts w:ascii="Aptos Narrow" w:hAnsi="Aptos Narrow"/>
                <w:color w:val="000000"/>
                <w:sz w:val="22"/>
                <w:szCs w:val="22"/>
                <w:lang w:eastAsia="en-US"/>
              </w:rPr>
              <w:t>0.441</w:t>
            </w:r>
          </w:p>
        </w:tc>
        <w:tc>
          <w:tcPr>
            <w:tcW w:w="1099" w:type="dxa"/>
            <w:noWrap/>
          </w:tcPr>
          <w:p w14:paraId="189FCF17" w14:textId="49D46C21" w:rsidR="009A3D72" w:rsidRPr="00DE7F15" w:rsidRDefault="002434D2" w:rsidP="009A3D72">
            <w:pPr>
              <w:spacing w:line="240" w:lineRule="auto"/>
              <w:jc w:val="left"/>
              <w:rPr>
                <w:sz w:val="20"/>
                <w:szCs w:val="20"/>
                <w:lang w:eastAsia="en-US"/>
              </w:rPr>
            </w:pPr>
            <w:r>
              <w:rPr>
                <w:sz w:val="20"/>
                <w:szCs w:val="20"/>
                <w:lang w:eastAsia="en-US"/>
              </w:rPr>
              <w:t>212.2</w:t>
            </w:r>
          </w:p>
        </w:tc>
        <w:tc>
          <w:tcPr>
            <w:tcW w:w="1620" w:type="dxa"/>
            <w:noWrap/>
          </w:tcPr>
          <w:p w14:paraId="45D86CC3" w14:textId="77777777" w:rsidR="009A3D72" w:rsidRPr="00DE7F15" w:rsidRDefault="009A3D72" w:rsidP="009A3D72">
            <w:pPr>
              <w:spacing w:line="240" w:lineRule="auto"/>
              <w:jc w:val="right"/>
              <w:rPr>
                <w:color w:val="000000"/>
                <w:sz w:val="22"/>
                <w:szCs w:val="22"/>
                <w:lang w:eastAsia="en-US"/>
              </w:rPr>
            </w:pPr>
            <w:r w:rsidRPr="00DE7F15">
              <w:rPr>
                <w:color w:val="000000"/>
                <w:sz w:val="22"/>
                <w:szCs w:val="22"/>
                <w:lang w:val="x-none" w:eastAsia="de-DE"/>
              </w:rPr>
              <w:t>35.3</w:t>
            </w:r>
          </w:p>
        </w:tc>
      </w:tr>
      <w:tr w:rsidR="009A3D72" w:rsidRPr="005644A5" w14:paraId="11ADE54C" w14:textId="77777777" w:rsidTr="009A3D72">
        <w:trPr>
          <w:trHeight w:val="300"/>
        </w:trPr>
        <w:tc>
          <w:tcPr>
            <w:tcW w:w="1498" w:type="dxa"/>
            <w:noWrap/>
          </w:tcPr>
          <w:p w14:paraId="6B5C9407" w14:textId="77777777" w:rsidR="009A3D72" w:rsidRPr="005644A5" w:rsidRDefault="009A3D72" w:rsidP="009A3D72">
            <w:pPr>
              <w:spacing w:line="240" w:lineRule="auto"/>
              <w:jc w:val="left"/>
              <w:rPr>
                <w:color w:val="000000"/>
                <w:sz w:val="22"/>
                <w:szCs w:val="22"/>
                <w:lang w:eastAsia="en-US"/>
              </w:rPr>
            </w:pPr>
            <w:r w:rsidRPr="00DE7F15">
              <w:rPr>
                <w:color w:val="000000"/>
                <w:sz w:val="22"/>
                <w:szCs w:val="22"/>
                <w:lang w:val="x-none" w:eastAsia="en-US"/>
              </w:rPr>
              <w:t>YOLOv8-Worldv2</w:t>
            </w:r>
          </w:p>
        </w:tc>
        <w:tc>
          <w:tcPr>
            <w:tcW w:w="1109" w:type="dxa"/>
          </w:tcPr>
          <w:p w14:paraId="59A7B5B2" w14:textId="3D858E0C" w:rsidR="009A3D72" w:rsidRPr="00DE7F15" w:rsidRDefault="009A3D72" w:rsidP="009A3D72">
            <w:pPr>
              <w:spacing w:line="240" w:lineRule="auto"/>
              <w:jc w:val="left"/>
              <w:rPr>
                <w:color w:val="000000"/>
                <w:sz w:val="22"/>
                <w:szCs w:val="22"/>
                <w:lang w:eastAsia="en-US"/>
              </w:rPr>
            </w:pPr>
            <w:r w:rsidRPr="009A3D72">
              <w:rPr>
                <w:rFonts w:ascii="Aptos Narrow" w:hAnsi="Aptos Narrow"/>
                <w:color w:val="000000"/>
                <w:sz w:val="22"/>
                <w:szCs w:val="22"/>
                <w:lang w:eastAsia="en-US"/>
              </w:rPr>
              <w:t>0.346</w:t>
            </w:r>
          </w:p>
        </w:tc>
        <w:tc>
          <w:tcPr>
            <w:tcW w:w="1181" w:type="dxa"/>
            <w:noWrap/>
          </w:tcPr>
          <w:p w14:paraId="11F24FE6" w14:textId="47A74617" w:rsidR="009A3D72" w:rsidRPr="00DE7F15" w:rsidRDefault="009A3D72" w:rsidP="009A3D72">
            <w:pPr>
              <w:spacing w:line="240" w:lineRule="auto"/>
              <w:jc w:val="left"/>
              <w:rPr>
                <w:color w:val="000000"/>
                <w:sz w:val="22"/>
                <w:szCs w:val="22"/>
                <w:lang w:eastAsia="en-US"/>
              </w:rPr>
            </w:pPr>
            <w:r w:rsidRPr="009A3D72">
              <w:rPr>
                <w:rFonts w:ascii="Aptos Narrow" w:hAnsi="Aptos Narrow"/>
                <w:color w:val="000000"/>
                <w:sz w:val="22"/>
                <w:szCs w:val="22"/>
                <w:lang w:eastAsia="en-US"/>
              </w:rPr>
              <w:t>0.222</w:t>
            </w:r>
          </w:p>
        </w:tc>
        <w:tc>
          <w:tcPr>
            <w:tcW w:w="884" w:type="dxa"/>
            <w:noWrap/>
          </w:tcPr>
          <w:p w14:paraId="17EFE30E" w14:textId="7738B120" w:rsidR="009A3D72" w:rsidRPr="00DE7F15" w:rsidRDefault="009A3D72" w:rsidP="009A3D72">
            <w:pPr>
              <w:spacing w:line="240" w:lineRule="auto"/>
              <w:jc w:val="left"/>
              <w:rPr>
                <w:sz w:val="20"/>
                <w:szCs w:val="20"/>
                <w:lang w:eastAsia="en-US"/>
              </w:rPr>
            </w:pPr>
            <w:r w:rsidRPr="009A3D72">
              <w:rPr>
                <w:rFonts w:ascii="Aptos Narrow" w:hAnsi="Aptos Narrow"/>
                <w:color w:val="000000"/>
                <w:sz w:val="22"/>
                <w:szCs w:val="22"/>
                <w:lang w:eastAsia="en-US"/>
              </w:rPr>
              <w:t>0.304</w:t>
            </w:r>
          </w:p>
        </w:tc>
        <w:tc>
          <w:tcPr>
            <w:tcW w:w="1075" w:type="dxa"/>
            <w:noWrap/>
          </w:tcPr>
          <w:p w14:paraId="68E641E9" w14:textId="54F0117C" w:rsidR="009A3D72" w:rsidRPr="00DE7F15" w:rsidRDefault="009A3D72" w:rsidP="009A3D72">
            <w:pPr>
              <w:spacing w:line="240" w:lineRule="auto"/>
              <w:jc w:val="left"/>
              <w:rPr>
                <w:sz w:val="20"/>
                <w:szCs w:val="20"/>
                <w:lang w:eastAsia="en-US"/>
              </w:rPr>
            </w:pPr>
            <w:r w:rsidRPr="009A3D72">
              <w:rPr>
                <w:rFonts w:ascii="Aptos Narrow" w:hAnsi="Aptos Narrow"/>
                <w:color w:val="000000"/>
                <w:sz w:val="22"/>
                <w:szCs w:val="22"/>
                <w:lang w:eastAsia="en-US"/>
              </w:rPr>
              <w:t>0.521</w:t>
            </w:r>
          </w:p>
        </w:tc>
        <w:tc>
          <w:tcPr>
            <w:tcW w:w="884" w:type="dxa"/>
            <w:noWrap/>
          </w:tcPr>
          <w:p w14:paraId="647B7FD4" w14:textId="18DB9B70" w:rsidR="009A3D72" w:rsidRPr="00DE7F15" w:rsidRDefault="009A3D72" w:rsidP="009A3D72">
            <w:pPr>
              <w:spacing w:line="240" w:lineRule="auto"/>
              <w:jc w:val="left"/>
              <w:rPr>
                <w:sz w:val="20"/>
                <w:szCs w:val="20"/>
                <w:lang w:eastAsia="en-US"/>
              </w:rPr>
            </w:pPr>
            <w:r w:rsidRPr="009A3D72">
              <w:rPr>
                <w:rFonts w:ascii="Aptos Narrow" w:hAnsi="Aptos Narrow"/>
                <w:color w:val="000000"/>
                <w:sz w:val="22"/>
                <w:szCs w:val="22"/>
                <w:lang w:eastAsia="en-US"/>
              </w:rPr>
              <w:t>0.214</w:t>
            </w:r>
          </w:p>
        </w:tc>
        <w:tc>
          <w:tcPr>
            <w:tcW w:w="1099" w:type="dxa"/>
            <w:noWrap/>
          </w:tcPr>
          <w:p w14:paraId="70E3CF57" w14:textId="2E119188" w:rsidR="009A3D72" w:rsidRPr="00DE7F15" w:rsidRDefault="002434D2" w:rsidP="009A3D72">
            <w:pPr>
              <w:spacing w:line="240" w:lineRule="auto"/>
              <w:jc w:val="left"/>
              <w:rPr>
                <w:sz w:val="20"/>
                <w:szCs w:val="20"/>
                <w:lang w:eastAsia="en-US"/>
              </w:rPr>
            </w:pPr>
            <w:r>
              <w:rPr>
                <w:sz w:val="20"/>
                <w:szCs w:val="20"/>
                <w:lang w:eastAsia="en-US"/>
              </w:rPr>
              <w:t>150.9</w:t>
            </w:r>
          </w:p>
        </w:tc>
        <w:tc>
          <w:tcPr>
            <w:tcW w:w="1620" w:type="dxa"/>
            <w:noWrap/>
          </w:tcPr>
          <w:p w14:paraId="6E9628F3" w14:textId="77777777" w:rsidR="009A3D72" w:rsidRPr="00DE7F15" w:rsidRDefault="009A3D72" w:rsidP="009A3D72">
            <w:pPr>
              <w:spacing w:line="240" w:lineRule="auto"/>
              <w:jc w:val="right"/>
              <w:rPr>
                <w:color w:val="000000"/>
                <w:sz w:val="22"/>
                <w:szCs w:val="22"/>
                <w:lang w:eastAsia="en-US"/>
              </w:rPr>
            </w:pPr>
            <w:r w:rsidRPr="00DE7F15">
              <w:rPr>
                <w:color w:val="000000"/>
                <w:sz w:val="22"/>
                <w:szCs w:val="22"/>
                <w:lang w:val="x-none" w:eastAsia="de-DE"/>
              </w:rPr>
              <w:t>32.6</w:t>
            </w:r>
          </w:p>
        </w:tc>
      </w:tr>
    </w:tbl>
    <w:p w14:paraId="3D80EA38" w14:textId="77777777" w:rsidR="00AC23C8" w:rsidRDefault="00AC23C8" w:rsidP="00AC23C8"/>
    <w:p w14:paraId="152FD026" w14:textId="4D025AE6" w:rsidR="003457CC" w:rsidRDefault="00207903" w:rsidP="00AC23C8">
      <w:r w:rsidRPr="00207903">
        <w:lastRenderedPageBreak/>
        <w:drawing>
          <wp:inline distT="0" distB="0" distL="0" distR="0" wp14:anchorId="6E660DE2" wp14:editId="609D5298">
            <wp:extent cx="5943600" cy="6129655"/>
            <wp:effectExtent l="0" t="0" r="0" b="4445"/>
            <wp:docPr id="4764037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640379" name=""/>
                    <pic:cNvPicPr/>
                  </pic:nvPicPr>
                  <pic:blipFill>
                    <a:blip r:embed="rId12"/>
                    <a:stretch>
                      <a:fillRect/>
                    </a:stretch>
                  </pic:blipFill>
                  <pic:spPr>
                    <a:xfrm>
                      <a:off x="0" y="0"/>
                      <a:ext cx="5943600" cy="6129655"/>
                    </a:xfrm>
                    <a:prstGeom prst="rect">
                      <a:avLst/>
                    </a:prstGeom>
                  </pic:spPr>
                </pic:pic>
              </a:graphicData>
            </a:graphic>
          </wp:inline>
        </w:drawing>
      </w:r>
    </w:p>
    <w:p w14:paraId="5188F984" w14:textId="77777777" w:rsidR="00AC23C8" w:rsidRDefault="00AC23C8" w:rsidP="00AC23C8"/>
    <w:p w14:paraId="15A63DDD" w14:textId="77777777" w:rsidR="00AC23C8" w:rsidRDefault="00AC23C8" w:rsidP="00AC23C8">
      <w:pPr>
        <w:pStyle w:val="Heading3"/>
      </w:pPr>
      <w:r>
        <w:t>TNBC</w:t>
      </w:r>
    </w:p>
    <w:p w14:paraId="25A000C2" w14:textId="77777777" w:rsidR="00AC23C8" w:rsidRDefault="00AC23C8" w:rsidP="00AC23C8">
      <w:r>
        <w:t xml:space="preserve">TNBC </w:t>
      </w:r>
      <w:r>
        <w:fldChar w:fldCharType="begin"/>
      </w:r>
      <w:r>
        <w:instrText xml:space="preserve"> ADDIN ZOTERO_ITEM CSL_CITATION {"citationID":"BIs6fXuy","properties":{"formattedCitation":"(5)","plainCitation":"(5)","noteIndex":0},"citationItems":[{"id":1549,"uris":["http://zotero.org/users/8619560/items/ZX8V88EI"],"itemData":{"id":1549,"type":"article-journal","abstract":"The advent of digital pathology provides us with the challenging opportunity to automatically analyze whole slides of diseased tissue in order to derive quantitative profiles that can be used for diagnosis and prognosis tasks. In particular, for the development of interpretable models, the detection and segmentation of cell nuclei is of the utmost importance. In this paper, we describe a new method to automatically segment nuclei from Haematoxylin and Eosin (H&amp;E) stained histopathology data with fully convolutional networks. In particular, we address the problem of segmenting touching nuclei by formulating the segmentation problem as a regression task of the distance map. We demonstrate superior performance of this approach as compared to other approaches using Convolutional Neural Networks.","container-title":"IEEE Transactions on Medical Imaging","DOI":"10.1109/TMI.2018.2865709","ISSN":"1558-254X","issue":"2","page":"448-459","source":"IEEE Xplore","title":"Segmentation of Nuclei in Histopathology Images by Deep Regression of the Distance Map","volume":"38","author":[{"family":"Naylor","given":"Peter"},{"family":"Laé","given":"Marick"},{"family":"Reyal","given":"Fabien"},{"family":"Walter","given":"Thomas"}],"issued":{"date-parts":[["2019",2]]}}}],"schema":"https://github.com/citation-style-language/schema/raw/master/csl-citation.json"} </w:instrText>
      </w:r>
      <w:r>
        <w:fldChar w:fldCharType="separate"/>
      </w:r>
      <w:r w:rsidRPr="00C510FD">
        <w:t>(5)</w:t>
      </w:r>
      <w:r>
        <w:fldChar w:fldCharType="end"/>
      </w:r>
    </w:p>
    <w:p w14:paraId="0649D22B" w14:textId="77777777" w:rsidR="00AC23C8" w:rsidRDefault="00AC23C8" w:rsidP="00AC23C8"/>
    <w:p w14:paraId="59107E3B" w14:textId="77777777" w:rsidR="00AC23C8" w:rsidRPr="00BF7728" w:rsidRDefault="00AC23C8" w:rsidP="00AC23C8">
      <w:pPr>
        <w:rPr>
          <w:b/>
          <w:bCs/>
        </w:rPr>
      </w:pPr>
      <w:r w:rsidRPr="00BF7728">
        <w:rPr>
          <w:b/>
          <w:bCs/>
        </w:rPr>
        <w:t>11 patients, train/</w:t>
      </w:r>
      <w:proofErr w:type="spellStart"/>
      <w:r w:rsidRPr="00BF7728">
        <w:rPr>
          <w:b/>
          <w:bCs/>
        </w:rPr>
        <w:t>val</w:t>
      </w:r>
      <w:proofErr w:type="spellEnd"/>
      <w:r w:rsidRPr="00BF7728">
        <w:rPr>
          <w:b/>
          <w:bCs/>
        </w:rPr>
        <w:t>/test split:</w:t>
      </w:r>
    </w:p>
    <w:p w14:paraId="68C789A1" w14:textId="77777777" w:rsidR="00AC23C8" w:rsidRPr="00BF7728" w:rsidRDefault="00AC23C8" w:rsidP="00AC23C8">
      <w:pPr>
        <w:rPr>
          <w:b/>
          <w:bCs/>
        </w:rPr>
      </w:pPr>
      <w:r w:rsidRPr="00BF7728">
        <w:rPr>
          <w:b/>
          <w:bCs/>
        </w:rPr>
        <w:t>- Train: Patients 01 to 09</w:t>
      </w:r>
    </w:p>
    <w:p w14:paraId="49F7CA6B" w14:textId="77777777" w:rsidR="00AC23C8" w:rsidRPr="00BF7728" w:rsidRDefault="00AC23C8" w:rsidP="00AC23C8">
      <w:pPr>
        <w:rPr>
          <w:b/>
          <w:bCs/>
        </w:rPr>
      </w:pPr>
      <w:r w:rsidRPr="00BF7728">
        <w:rPr>
          <w:b/>
          <w:bCs/>
        </w:rPr>
        <w:t xml:space="preserve"> - Val: Patient 10</w:t>
      </w:r>
    </w:p>
    <w:p w14:paraId="421D380C" w14:textId="77777777" w:rsidR="00AC23C8" w:rsidRDefault="00AC23C8" w:rsidP="00AC23C8">
      <w:pPr>
        <w:rPr>
          <w:b/>
          <w:bCs/>
        </w:rPr>
      </w:pPr>
      <w:r w:rsidRPr="00BF7728">
        <w:rPr>
          <w:b/>
          <w:bCs/>
        </w:rPr>
        <w:lastRenderedPageBreak/>
        <w:t xml:space="preserve"> - Test: Patient 11</w:t>
      </w:r>
    </w:p>
    <w:p w14:paraId="48A64D77" w14:textId="77777777" w:rsidR="00632177" w:rsidRDefault="00632177" w:rsidP="00AC23C8">
      <w:pPr>
        <w:rPr>
          <w:b/>
          <w:bCs/>
        </w:rPr>
      </w:pPr>
    </w:p>
    <w:p w14:paraId="46BA564C" w14:textId="77777777" w:rsidR="00632177" w:rsidRPr="00BF7728" w:rsidRDefault="00632177" w:rsidP="00AC23C8">
      <w:pPr>
        <w:rPr>
          <w:b/>
          <w:bCs/>
        </w:rPr>
      </w:pPr>
    </w:p>
    <w:tbl>
      <w:tblPr>
        <w:tblStyle w:val="TableGrid"/>
        <w:tblW w:w="9350" w:type="dxa"/>
        <w:tblLook w:val="04A0" w:firstRow="1" w:lastRow="0" w:firstColumn="1" w:lastColumn="0" w:noHBand="0" w:noVBand="1"/>
      </w:tblPr>
      <w:tblGrid>
        <w:gridCol w:w="1501"/>
        <w:gridCol w:w="1110"/>
        <w:gridCol w:w="1183"/>
        <w:gridCol w:w="878"/>
        <w:gridCol w:w="1077"/>
        <w:gridCol w:w="878"/>
        <w:gridCol w:w="1101"/>
        <w:gridCol w:w="1622"/>
      </w:tblGrid>
      <w:tr w:rsidR="00632177" w:rsidRPr="00DE7F15" w14:paraId="1AA3CE5A" w14:textId="77777777" w:rsidTr="00632177">
        <w:trPr>
          <w:trHeight w:val="300"/>
        </w:trPr>
        <w:tc>
          <w:tcPr>
            <w:tcW w:w="1498" w:type="dxa"/>
            <w:noWrap/>
            <w:hideMark/>
          </w:tcPr>
          <w:p w14:paraId="651431ED" w14:textId="77777777" w:rsidR="00AC23C8" w:rsidRPr="00DE7F15" w:rsidRDefault="00AC23C8" w:rsidP="00474240">
            <w:pPr>
              <w:spacing w:line="240" w:lineRule="auto"/>
              <w:jc w:val="left"/>
              <w:rPr>
                <w:b/>
                <w:bCs/>
                <w:color w:val="000000"/>
                <w:sz w:val="22"/>
                <w:szCs w:val="22"/>
                <w:lang w:eastAsia="en-US"/>
              </w:rPr>
            </w:pPr>
            <w:r w:rsidRPr="00DE7F15">
              <w:rPr>
                <w:b/>
                <w:bCs/>
                <w:color w:val="000000"/>
                <w:sz w:val="22"/>
                <w:szCs w:val="22"/>
                <w:lang w:val="de-DE" w:eastAsia="en-US"/>
              </w:rPr>
              <w:t>Model/</w:t>
            </w:r>
            <w:proofErr w:type="spellStart"/>
            <w:r w:rsidRPr="00DE7F15">
              <w:rPr>
                <w:b/>
                <w:bCs/>
                <w:color w:val="000000"/>
                <w:sz w:val="22"/>
                <w:szCs w:val="22"/>
                <w:lang w:val="de-DE" w:eastAsia="en-US"/>
              </w:rPr>
              <w:t>Metric</w:t>
            </w:r>
            <w:proofErr w:type="spellEnd"/>
          </w:p>
        </w:tc>
        <w:tc>
          <w:tcPr>
            <w:tcW w:w="1109" w:type="dxa"/>
            <w:noWrap/>
            <w:hideMark/>
          </w:tcPr>
          <w:p w14:paraId="52CC32E1" w14:textId="77777777" w:rsidR="00AC23C8" w:rsidRPr="00DE7F15" w:rsidRDefault="00AC23C8" w:rsidP="00474240">
            <w:pPr>
              <w:spacing w:line="240" w:lineRule="auto"/>
              <w:jc w:val="left"/>
              <w:rPr>
                <w:b/>
                <w:bCs/>
                <w:color w:val="000000"/>
                <w:sz w:val="22"/>
                <w:szCs w:val="22"/>
                <w:lang w:eastAsia="en-US"/>
              </w:rPr>
            </w:pPr>
            <w:r w:rsidRPr="00DE7F15">
              <w:rPr>
                <w:b/>
                <w:bCs/>
                <w:color w:val="000000"/>
                <w:sz w:val="22"/>
                <w:szCs w:val="22"/>
                <w:lang w:val="de-DE" w:eastAsia="de-DE"/>
              </w:rPr>
              <w:t>mAP@50</w:t>
            </w:r>
          </w:p>
        </w:tc>
        <w:tc>
          <w:tcPr>
            <w:tcW w:w="1181" w:type="dxa"/>
            <w:noWrap/>
            <w:hideMark/>
          </w:tcPr>
          <w:p w14:paraId="7EC8BD26" w14:textId="77777777" w:rsidR="00AC23C8" w:rsidRPr="00DE7F15" w:rsidRDefault="00AC23C8" w:rsidP="00474240">
            <w:pPr>
              <w:spacing w:line="240" w:lineRule="auto"/>
              <w:jc w:val="left"/>
              <w:rPr>
                <w:b/>
                <w:bCs/>
                <w:color w:val="000000"/>
                <w:sz w:val="22"/>
                <w:szCs w:val="22"/>
                <w:lang w:eastAsia="en-US"/>
              </w:rPr>
            </w:pPr>
            <w:r w:rsidRPr="00DE7F15">
              <w:rPr>
                <w:b/>
                <w:bCs/>
                <w:color w:val="000000"/>
                <w:sz w:val="22"/>
                <w:szCs w:val="22"/>
                <w:lang w:val="de-DE" w:eastAsia="de-DE"/>
              </w:rPr>
              <w:t>mAP@50-95</w:t>
            </w:r>
          </w:p>
        </w:tc>
        <w:tc>
          <w:tcPr>
            <w:tcW w:w="884" w:type="dxa"/>
            <w:noWrap/>
            <w:hideMark/>
          </w:tcPr>
          <w:p w14:paraId="760D4BB8" w14:textId="77777777" w:rsidR="00AC23C8" w:rsidRPr="00DE7F15" w:rsidRDefault="00AC23C8" w:rsidP="00474240">
            <w:pPr>
              <w:spacing w:line="240" w:lineRule="auto"/>
              <w:jc w:val="left"/>
              <w:rPr>
                <w:b/>
                <w:bCs/>
                <w:color w:val="000000"/>
                <w:sz w:val="22"/>
                <w:szCs w:val="22"/>
                <w:lang w:eastAsia="en-US"/>
              </w:rPr>
            </w:pPr>
            <w:r w:rsidRPr="00DE7F15">
              <w:rPr>
                <w:b/>
                <w:bCs/>
                <w:color w:val="000000"/>
                <w:sz w:val="22"/>
                <w:szCs w:val="22"/>
                <w:lang w:val="de-DE" w:eastAsia="de-DE"/>
              </w:rPr>
              <w:t>Mean F1</w:t>
            </w:r>
          </w:p>
        </w:tc>
        <w:tc>
          <w:tcPr>
            <w:tcW w:w="1075" w:type="dxa"/>
            <w:noWrap/>
            <w:hideMark/>
          </w:tcPr>
          <w:p w14:paraId="771EC7DA" w14:textId="77777777" w:rsidR="00AC23C8" w:rsidRPr="00DE7F15" w:rsidRDefault="00AC23C8" w:rsidP="00474240">
            <w:pPr>
              <w:spacing w:line="240" w:lineRule="auto"/>
              <w:jc w:val="left"/>
              <w:rPr>
                <w:b/>
                <w:bCs/>
                <w:color w:val="000000"/>
                <w:sz w:val="22"/>
                <w:szCs w:val="22"/>
                <w:lang w:eastAsia="en-US"/>
              </w:rPr>
            </w:pPr>
            <w:r w:rsidRPr="00DE7F15">
              <w:rPr>
                <w:b/>
                <w:bCs/>
                <w:color w:val="000000"/>
                <w:sz w:val="22"/>
                <w:szCs w:val="22"/>
                <w:lang w:val="de-DE" w:eastAsia="de-DE"/>
              </w:rPr>
              <w:t>Mean Precision</w:t>
            </w:r>
          </w:p>
        </w:tc>
        <w:tc>
          <w:tcPr>
            <w:tcW w:w="884" w:type="dxa"/>
            <w:noWrap/>
            <w:hideMark/>
          </w:tcPr>
          <w:p w14:paraId="72E5F9B1" w14:textId="77777777" w:rsidR="00AC23C8" w:rsidRPr="00DE7F15" w:rsidRDefault="00AC23C8" w:rsidP="00474240">
            <w:pPr>
              <w:spacing w:line="240" w:lineRule="auto"/>
              <w:jc w:val="left"/>
              <w:rPr>
                <w:b/>
                <w:bCs/>
                <w:color w:val="000000"/>
                <w:sz w:val="22"/>
                <w:szCs w:val="22"/>
                <w:lang w:eastAsia="en-US"/>
              </w:rPr>
            </w:pPr>
            <w:r w:rsidRPr="00DE7F15">
              <w:rPr>
                <w:b/>
                <w:bCs/>
                <w:color w:val="000000"/>
                <w:sz w:val="22"/>
                <w:szCs w:val="22"/>
                <w:lang w:val="de-DE" w:eastAsia="de-DE"/>
              </w:rPr>
              <w:t>Mean Recall</w:t>
            </w:r>
          </w:p>
        </w:tc>
        <w:tc>
          <w:tcPr>
            <w:tcW w:w="1099" w:type="dxa"/>
            <w:noWrap/>
            <w:hideMark/>
          </w:tcPr>
          <w:p w14:paraId="7BA8F31C" w14:textId="77777777" w:rsidR="00AC23C8" w:rsidRPr="00DE7F15" w:rsidRDefault="00AC23C8" w:rsidP="00474240">
            <w:pPr>
              <w:spacing w:line="240" w:lineRule="auto"/>
              <w:jc w:val="left"/>
              <w:rPr>
                <w:b/>
                <w:bCs/>
                <w:color w:val="000000"/>
                <w:sz w:val="22"/>
                <w:szCs w:val="22"/>
                <w:lang w:eastAsia="en-US"/>
              </w:rPr>
            </w:pPr>
            <w:proofErr w:type="spellStart"/>
            <w:r w:rsidRPr="00DE7F15">
              <w:rPr>
                <w:b/>
                <w:bCs/>
                <w:color w:val="000000"/>
                <w:sz w:val="22"/>
                <w:szCs w:val="22"/>
                <w:lang w:val="de-DE" w:eastAsia="de-DE"/>
              </w:rPr>
              <w:t>Inference</w:t>
            </w:r>
            <w:proofErr w:type="spellEnd"/>
            <w:r w:rsidRPr="00DE7F15">
              <w:rPr>
                <w:b/>
                <w:bCs/>
                <w:color w:val="000000"/>
                <w:sz w:val="22"/>
                <w:szCs w:val="22"/>
                <w:lang w:val="de-DE" w:eastAsia="de-DE"/>
              </w:rPr>
              <w:t xml:space="preserve"> Time</w:t>
            </w:r>
            <w:r w:rsidRPr="005644A5">
              <w:rPr>
                <w:b/>
                <w:bCs/>
                <w:color w:val="000000"/>
                <w:sz w:val="22"/>
                <w:szCs w:val="22"/>
                <w:lang w:val="de-DE" w:eastAsia="de-DE"/>
              </w:rPr>
              <w:t xml:space="preserve"> </w:t>
            </w:r>
            <w:r w:rsidRPr="00DE7F15">
              <w:rPr>
                <w:b/>
                <w:bCs/>
                <w:color w:val="000000"/>
                <w:sz w:val="22"/>
                <w:szCs w:val="22"/>
                <w:lang w:val="de-DE" w:eastAsia="de-DE"/>
              </w:rPr>
              <w:t>[</w:t>
            </w:r>
            <w:proofErr w:type="spellStart"/>
            <w:r w:rsidRPr="00DE7F15">
              <w:rPr>
                <w:b/>
                <w:bCs/>
                <w:color w:val="000000"/>
                <w:sz w:val="22"/>
                <w:szCs w:val="22"/>
                <w:lang w:val="de-DE" w:eastAsia="de-DE"/>
              </w:rPr>
              <w:t>ms</w:t>
            </w:r>
            <w:proofErr w:type="spellEnd"/>
            <w:r w:rsidRPr="00DE7F15">
              <w:rPr>
                <w:b/>
                <w:bCs/>
                <w:color w:val="000000"/>
                <w:sz w:val="22"/>
                <w:szCs w:val="22"/>
                <w:lang w:val="de-DE" w:eastAsia="de-DE"/>
              </w:rPr>
              <w:t>]</w:t>
            </w:r>
          </w:p>
        </w:tc>
        <w:tc>
          <w:tcPr>
            <w:tcW w:w="1620" w:type="dxa"/>
            <w:noWrap/>
            <w:hideMark/>
          </w:tcPr>
          <w:p w14:paraId="1B836419" w14:textId="77777777" w:rsidR="00AC23C8" w:rsidRPr="00DE7F15" w:rsidRDefault="00AC23C8" w:rsidP="00474240">
            <w:pPr>
              <w:spacing w:line="240" w:lineRule="auto"/>
              <w:jc w:val="left"/>
              <w:rPr>
                <w:b/>
                <w:bCs/>
                <w:color w:val="000000"/>
                <w:sz w:val="22"/>
                <w:szCs w:val="22"/>
                <w:lang w:eastAsia="en-US"/>
              </w:rPr>
            </w:pPr>
            <w:r w:rsidRPr="00DE7F15">
              <w:rPr>
                <w:b/>
                <w:bCs/>
                <w:color w:val="000000"/>
                <w:sz w:val="22"/>
                <w:szCs w:val="22"/>
                <w:lang w:val="de-DE" w:eastAsia="de-DE"/>
              </w:rPr>
              <w:t xml:space="preserve">Computational </w:t>
            </w:r>
            <w:proofErr w:type="spellStart"/>
            <w:r w:rsidRPr="00DE7F15">
              <w:rPr>
                <w:b/>
                <w:bCs/>
                <w:color w:val="000000"/>
                <w:sz w:val="22"/>
                <w:szCs w:val="22"/>
                <w:lang w:val="de-DE" w:eastAsia="de-DE"/>
              </w:rPr>
              <w:t>Cost</w:t>
            </w:r>
            <w:proofErr w:type="spellEnd"/>
            <w:r w:rsidRPr="00DE7F15">
              <w:rPr>
                <w:b/>
                <w:bCs/>
                <w:color w:val="000000"/>
                <w:sz w:val="22"/>
                <w:szCs w:val="22"/>
                <w:lang w:val="de-DE" w:eastAsia="de-DE"/>
              </w:rPr>
              <w:t xml:space="preserve"> [GFLOPs]</w:t>
            </w:r>
          </w:p>
        </w:tc>
      </w:tr>
      <w:tr w:rsidR="00632177" w:rsidRPr="00DE7F15" w14:paraId="33DCCAEE" w14:textId="77777777" w:rsidTr="00632177">
        <w:trPr>
          <w:trHeight w:val="300"/>
        </w:trPr>
        <w:tc>
          <w:tcPr>
            <w:tcW w:w="1498" w:type="dxa"/>
            <w:noWrap/>
          </w:tcPr>
          <w:p w14:paraId="1930202D" w14:textId="77777777" w:rsidR="00632177" w:rsidRPr="00DE7F15" w:rsidRDefault="00632177" w:rsidP="00632177">
            <w:pPr>
              <w:spacing w:line="240" w:lineRule="auto"/>
              <w:jc w:val="left"/>
              <w:rPr>
                <w:color w:val="000000"/>
                <w:sz w:val="22"/>
                <w:szCs w:val="22"/>
                <w:lang w:val="de-DE" w:eastAsia="en-US"/>
              </w:rPr>
            </w:pPr>
            <w:r w:rsidRPr="00DE7F15">
              <w:rPr>
                <w:color w:val="000000"/>
                <w:sz w:val="22"/>
                <w:szCs w:val="22"/>
                <w:lang w:val="x-none" w:eastAsia="en-US"/>
              </w:rPr>
              <w:t>RT-DETR</w:t>
            </w:r>
          </w:p>
        </w:tc>
        <w:tc>
          <w:tcPr>
            <w:tcW w:w="1109" w:type="dxa"/>
            <w:noWrap/>
          </w:tcPr>
          <w:p w14:paraId="664F0AC7" w14:textId="3DE9C14D" w:rsidR="00632177" w:rsidRPr="00DE7F15" w:rsidRDefault="00632177" w:rsidP="00632177">
            <w:pPr>
              <w:spacing w:line="240" w:lineRule="auto"/>
              <w:jc w:val="left"/>
              <w:rPr>
                <w:color w:val="000000"/>
                <w:sz w:val="22"/>
                <w:szCs w:val="22"/>
                <w:lang w:eastAsia="en-US"/>
              </w:rPr>
            </w:pPr>
            <w:r w:rsidRPr="00632177">
              <w:rPr>
                <w:rFonts w:ascii="Aptos Narrow" w:hAnsi="Aptos Narrow"/>
                <w:color w:val="000000"/>
                <w:sz w:val="22"/>
                <w:szCs w:val="22"/>
                <w:lang w:eastAsia="en-US"/>
              </w:rPr>
              <w:t>0.334</w:t>
            </w:r>
          </w:p>
        </w:tc>
        <w:tc>
          <w:tcPr>
            <w:tcW w:w="1181" w:type="dxa"/>
            <w:noWrap/>
          </w:tcPr>
          <w:p w14:paraId="015D697C" w14:textId="4BA982E9" w:rsidR="00632177" w:rsidRPr="00DE7F15" w:rsidRDefault="00632177" w:rsidP="00632177">
            <w:pPr>
              <w:spacing w:line="240" w:lineRule="auto"/>
              <w:jc w:val="left"/>
              <w:rPr>
                <w:sz w:val="20"/>
                <w:szCs w:val="20"/>
                <w:lang w:eastAsia="en-US"/>
              </w:rPr>
            </w:pPr>
            <w:r w:rsidRPr="00632177">
              <w:rPr>
                <w:rFonts w:ascii="Aptos Narrow" w:hAnsi="Aptos Narrow"/>
                <w:color w:val="000000"/>
                <w:sz w:val="22"/>
                <w:szCs w:val="22"/>
                <w:lang w:eastAsia="en-US"/>
              </w:rPr>
              <w:t>0.182</w:t>
            </w:r>
          </w:p>
        </w:tc>
        <w:tc>
          <w:tcPr>
            <w:tcW w:w="884" w:type="dxa"/>
            <w:noWrap/>
          </w:tcPr>
          <w:p w14:paraId="77A470D1" w14:textId="410FF99D" w:rsidR="00632177" w:rsidRPr="00DE7F15" w:rsidRDefault="00632177" w:rsidP="00632177">
            <w:pPr>
              <w:spacing w:line="240" w:lineRule="auto"/>
              <w:jc w:val="left"/>
              <w:rPr>
                <w:sz w:val="20"/>
                <w:szCs w:val="20"/>
                <w:lang w:eastAsia="en-US"/>
              </w:rPr>
            </w:pPr>
            <w:r w:rsidRPr="00632177">
              <w:rPr>
                <w:rFonts w:ascii="Aptos Narrow" w:hAnsi="Aptos Narrow"/>
                <w:color w:val="000000"/>
                <w:sz w:val="22"/>
                <w:szCs w:val="22"/>
                <w:lang w:eastAsia="en-US"/>
              </w:rPr>
              <w:t>0.388</w:t>
            </w:r>
          </w:p>
        </w:tc>
        <w:tc>
          <w:tcPr>
            <w:tcW w:w="1075" w:type="dxa"/>
            <w:noWrap/>
          </w:tcPr>
          <w:p w14:paraId="7A88F9A9" w14:textId="1CE7D521" w:rsidR="00632177" w:rsidRPr="00DE7F15" w:rsidRDefault="00632177" w:rsidP="00632177">
            <w:pPr>
              <w:spacing w:line="240" w:lineRule="auto"/>
              <w:jc w:val="left"/>
              <w:rPr>
                <w:sz w:val="20"/>
                <w:szCs w:val="20"/>
                <w:lang w:eastAsia="en-US"/>
              </w:rPr>
            </w:pPr>
            <w:r w:rsidRPr="00632177">
              <w:rPr>
                <w:rFonts w:ascii="Aptos Narrow" w:hAnsi="Aptos Narrow"/>
                <w:color w:val="000000"/>
                <w:sz w:val="22"/>
                <w:szCs w:val="22"/>
                <w:lang w:eastAsia="en-US"/>
              </w:rPr>
              <w:t>0.249</w:t>
            </w:r>
          </w:p>
        </w:tc>
        <w:tc>
          <w:tcPr>
            <w:tcW w:w="884" w:type="dxa"/>
            <w:noWrap/>
          </w:tcPr>
          <w:p w14:paraId="73DEB7CF" w14:textId="04E80558" w:rsidR="00632177" w:rsidRPr="00DE7F15" w:rsidRDefault="00632177" w:rsidP="00632177">
            <w:pPr>
              <w:spacing w:line="240" w:lineRule="auto"/>
              <w:jc w:val="left"/>
              <w:rPr>
                <w:sz w:val="20"/>
                <w:szCs w:val="20"/>
                <w:lang w:eastAsia="en-US"/>
              </w:rPr>
            </w:pPr>
            <w:r w:rsidRPr="00632177">
              <w:rPr>
                <w:rFonts w:ascii="Aptos Narrow" w:hAnsi="Aptos Narrow"/>
                <w:color w:val="000000"/>
                <w:sz w:val="22"/>
                <w:szCs w:val="22"/>
                <w:lang w:eastAsia="en-US"/>
              </w:rPr>
              <w:t>0.882</w:t>
            </w:r>
          </w:p>
        </w:tc>
        <w:tc>
          <w:tcPr>
            <w:tcW w:w="1099" w:type="dxa"/>
            <w:noWrap/>
          </w:tcPr>
          <w:p w14:paraId="423E844C" w14:textId="7AE96ADA" w:rsidR="00632177" w:rsidRPr="00DE7F15" w:rsidRDefault="002434D2" w:rsidP="00632177">
            <w:pPr>
              <w:spacing w:line="240" w:lineRule="auto"/>
              <w:jc w:val="left"/>
              <w:rPr>
                <w:sz w:val="20"/>
                <w:szCs w:val="20"/>
                <w:lang w:eastAsia="en-US"/>
              </w:rPr>
            </w:pPr>
            <w:r>
              <w:rPr>
                <w:sz w:val="20"/>
                <w:szCs w:val="20"/>
                <w:lang w:eastAsia="en-US"/>
              </w:rPr>
              <w:t>1193.6</w:t>
            </w:r>
          </w:p>
        </w:tc>
        <w:tc>
          <w:tcPr>
            <w:tcW w:w="1620" w:type="dxa"/>
            <w:noWrap/>
          </w:tcPr>
          <w:p w14:paraId="73663A70" w14:textId="77777777" w:rsidR="00632177" w:rsidRPr="00DE7F15" w:rsidRDefault="00632177" w:rsidP="00632177">
            <w:pPr>
              <w:spacing w:line="240" w:lineRule="auto"/>
              <w:jc w:val="right"/>
              <w:rPr>
                <w:color w:val="000000"/>
                <w:sz w:val="22"/>
                <w:szCs w:val="22"/>
                <w:lang w:val="x-none" w:eastAsia="de-DE"/>
              </w:rPr>
            </w:pPr>
            <w:r w:rsidRPr="00DE7F15">
              <w:rPr>
                <w:color w:val="000000"/>
                <w:sz w:val="22"/>
                <w:szCs w:val="22"/>
                <w:lang w:val="x-none" w:eastAsia="de-DE"/>
              </w:rPr>
              <w:t>103.4</w:t>
            </w:r>
          </w:p>
        </w:tc>
      </w:tr>
      <w:tr w:rsidR="00632177" w:rsidRPr="00DE7F15" w14:paraId="54914056" w14:textId="77777777" w:rsidTr="00632177">
        <w:trPr>
          <w:trHeight w:val="300"/>
        </w:trPr>
        <w:tc>
          <w:tcPr>
            <w:tcW w:w="1498" w:type="dxa"/>
            <w:noWrap/>
            <w:hideMark/>
          </w:tcPr>
          <w:p w14:paraId="3861EA32" w14:textId="77777777" w:rsidR="00632177" w:rsidRPr="00DE7F15" w:rsidRDefault="00632177" w:rsidP="00632177">
            <w:pPr>
              <w:spacing w:line="240" w:lineRule="auto"/>
              <w:jc w:val="left"/>
              <w:rPr>
                <w:color w:val="000000"/>
                <w:sz w:val="22"/>
                <w:szCs w:val="22"/>
                <w:lang w:eastAsia="en-US"/>
              </w:rPr>
            </w:pPr>
            <w:r w:rsidRPr="00DE7F15">
              <w:rPr>
                <w:color w:val="000000"/>
                <w:sz w:val="22"/>
                <w:szCs w:val="22"/>
                <w:lang w:val="de-DE" w:eastAsia="en-US"/>
              </w:rPr>
              <w:t>YOLOv8</w:t>
            </w:r>
          </w:p>
        </w:tc>
        <w:tc>
          <w:tcPr>
            <w:tcW w:w="1109" w:type="dxa"/>
            <w:noWrap/>
            <w:hideMark/>
          </w:tcPr>
          <w:p w14:paraId="1F6262EC" w14:textId="5421B6D7" w:rsidR="00632177" w:rsidRPr="00DE7F15" w:rsidRDefault="00632177" w:rsidP="00632177">
            <w:pPr>
              <w:spacing w:line="240" w:lineRule="auto"/>
              <w:jc w:val="left"/>
              <w:rPr>
                <w:color w:val="000000"/>
                <w:sz w:val="22"/>
                <w:szCs w:val="22"/>
                <w:lang w:eastAsia="en-US"/>
              </w:rPr>
            </w:pPr>
            <w:r w:rsidRPr="00632177">
              <w:rPr>
                <w:rFonts w:ascii="Aptos Narrow" w:hAnsi="Aptos Narrow"/>
                <w:color w:val="000000"/>
                <w:sz w:val="22"/>
                <w:szCs w:val="22"/>
                <w:lang w:eastAsia="en-US"/>
              </w:rPr>
              <w:t>0.924</w:t>
            </w:r>
          </w:p>
        </w:tc>
        <w:tc>
          <w:tcPr>
            <w:tcW w:w="1181" w:type="dxa"/>
            <w:noWrap/>
            <w:hideMark/>
          </w:tcPr>
          <w:p w14:paraId="1C79BAA6" w14:textId="2C7046F3" w:rsidR="00632177" w:rsidRPr="00DE7F15" w:rsidRDefault="00632177" w:rsidP="00632177">
            <w:pPr>
              <w:spacing w:line="240" w:lineRule="auto"/>
              <w:jc w:val="left"/>
              <w:rPr>
                <w:sz w:val="20"/>
                <w:szCs w:val="20"/>
                <w:lang w:eastAsia="en-US"/>
              </w:rPr>
            </w:pPr>
            <w:r w:rsidRPr="00632177">
              <w:rPr>
                <w:rFonts w:ascii="Aptos Narrow" w:hAnsi="Aptos Narrow"/>
                <w:color w:val="000000"/>
                <w:sz w:val="22"/>
                <w:szCs w:val="22"/>
                <w:lang w:eastAsia="en-US"/>
              </w:rPr>
              <w:t>0.650</w:t>
            </w:r>
          </w:p>
        </w:tc>
        <w:tc>
          <w:tcPr>
            <w:tcW w:w="884" w:type="dxa"/>
            <w:noWrap/>
            <w:hideMark/>
          </w:tcPr>
          <w:p w14:paraId="04FA2DA7" w14:textId="6A5EA0E1" w:rsidR="00632177" w:rsidRPr="00DE7F15" w:rsidRDefault="00632177" w:rsidP="00632177">
            <w:pPr>
              <w:spacing w:line="240" w:lineRule="auto"/>
              <w:jc w:val="left"/>
              <w:rPr>
                <w:sz w:val="20"/>
                <w:szCs w:val="20"/>
                <w:lang w:eastAsia="en-US"/>
              </w:rPr>
            </w:pPr>
            <w:r w:rsidRPr="00632177">
              <w:rPr>
                <w:rFonts w:ascii="Aptos Narrow" w:hAnsi="Aptos Narrow"/>
                <w:color w:val="000000"/>
                <w:sz w:val="22"/>
                <w:szCs w:val="22"/>
                <w:lang w:eastAsia="en-US"/>
              </w:rPr>
              <w:t>0.895</w:t>
            </w:r>
          </w:p>
        </w:tc>
        <w:tc>
          <w:tcPr>
            <w:tcW w:w="1075" w:type="dxa"/>
            <w:noWrap/>
            <w:hideMark/>
          </w:tcPr>
          <w:p w14:paraId="0CB60DC1" w14:textId="4B4ED851" w:rsidR="00632177" w:rsidRPr="00DE7F15" w:rsidRDefault="00632177" w:rsidP="00632177">
            <w:pPr>
              <w:spacing w:line="240" w:lineRule="auto"/>
              <w:jc w:val="left"/>
              <w:rPr>
                <w:sz w:val="20"/>
                <w:szCs w:val="20"/>
                <w:lang w:eastAsia="en-US"/>
              </w:rPr>
            </w:pPr>
            <w:r w:rsidRPr="00632177">
              <w:rPr>
                <w:rFonts w:ascii="Aptos Narrow" w:hAnsi="Aptos Narrow"/>
                <w:color w:val="000000"/>
                <w:sz w:val="22"/>
                <w:szCs w:val="22"/>
                <w:lang w:eastAsia="en-US"/>
              </w:rPr>
              <w:t>0.921</w:t>
            </w:r>
          </w:p>
        </w:tc>
        <w:tc>
          <w:tcPr>
            <w:tcW w:w="884" w:type="dxa"/>
            <w:noWrap/>
            <w:hideMark/>
          </w:tcPr>
          <w:p w14:paraId="3F3A4D6D" w14:textId="2ACD6994" w:rsidR="00632177" w:rsidRPr="00DE7F15" w:rsidRDefault="00632177" w:rsidP="00632177">
            <w:pPr>
              <w:spacing w:line="240" w:lineRule="auto"/>
              <w:jc w:val="left"/>
              <w:rPr>
                <w:sz w:val="20"/>
                <w:szCs w:val="20"/>
                <w:lang w:eastAsia="en-US"/>
              </w:rPr>
            </w:pPr>
            <w:r w:rsidRPr="00632177">
              <w:rPr>
                <w:rFonts w:ascii="Aptos Narrow" w:hAnsi="Aptos Narrow"/>
                <w:color w:val="000000"/>
                <w:sz w:val="22"/>
                <w:szCs w:val="22"/>
                <w:lang w:eastAsia="en-US"/>
              </w:rPr>
              <w:t>0.871</w:t>
            </w:r>
          </w:p>
        </w:tc>
        <w:tc>
          <w:tcPr>
            <w:tcW w:w="1099" w:type="dxa"/>
            <w:noWrap/>
            <w:hideMark/>
          </w:tcPr>
          <w:p w14:paraId="3AB91DCC" w14:textId="5393D558" w:rsidR="00632177" w:rsidRPr="00DE7F15" w:rsidRDefault="002434D2" w:rsidP="00632177">
            <w:pPr>
              <w:spacing w:line="240" w:lineRule="auto"/>
              <w:jc w:val="left"/>
              <w:rPr>
                <w:sz w:val="20"/>
                <w:szCs w:val="20"/>
                <w:lang w:eastAsia="en-US"/>
              </w:rPr>
            </w:pPr>
            <w:r>
              <w:rPr>
                <w:sz w:val="20"/>
                <w:szCs w:val="20"/>
                <w:lang w:eastAsia="en-US"/>
              </w:rPr>
              <w:t>315.0</w:t>
            </w:r>
          </w:p>
        </w:tc>
        <w:tc>
          <w:tcPr>
            <w:tcW w:w="1620" w:type="dxa"/>
            <w:noWrap/>
            <w:hideMark/>
          </w:tcPr>
          <w:p w14:paraId="6AB8F4B9" w14:textId="77777777" w:rsidR="00632177" w:rsidRPr="00DE7F15" w:rsidRDefault="00632177" w:rsidP="00632177">
            <w:pPr>
              <w:spacing w:line="240" w:lineRule="auto"/>
              <w:jc w:val="right"/>
              <w:rPr>
                <w:color w:val="000000"/>
                <w:sz w:val="22"/>
                <w:szCs w:val="22"/>
                <w:lang w:eastAsia="en-US"/>
              </w:rPr>
            </w:pPr>
            <w:r w:rsidRPr="00DE7F15">
              <w:rPr>
                <w:color w:val="000000"/>
                <w:sz w:val="22"/>
                <w:szCs w:val="22"/>
                <w:lang w:val="x-none" w:eastAsia="de-DE"/>
              </w:rPr>
              <w:t>28.4</w:t>
            </w:r>
          </w:p>
        </w:tc>
      </w:tr>
      <w:tr w:rsidR="00632177" w:rsidRPr="00DE7F15" w14:paraId="695137DA" w14:textId="77777777" w:rsidTr="00632177">
        <w:trPr>
          <w:trHeight w:val="300"/>
        </w:trPr>
        <w:tc>
          <w:tcPr>
            <w:tcW w:w="1498" w:type="dxa"/>
            <w:noWrap/>
            <w:hideMark/>
          </w:tcPr>
          <w:p w14:paraId="635E08FE" w14:textId="77777777" w:rsidR="00632177" w:rsidRPr="00DE7F15" w:rsidRDefault="00632177" w:rsidP="00632177">
            <w:pPr>
              <w:spacing w:line="240" w:lineRule="auto"/>
              <w:jc w:val="left"/>
              <w:rPr>
                <w:color w:val="000000"/>
                <w:sz w:val="22"/>
                <w:szCs w:val="22"/>
                <w:lang w:eastAsia="en-US"/>
              </w:rPr>
            </w:pPr>
            <w:r w:rsidRPr="00DE7F15">
              <w:rPr>
                <w:color w:val="000000"/>
                <w:sz w:val="22"/>
                <w:szCs w:val="22"/>
                <w:lang w:val="de-DE" w:eastAsia="en-US"/>
              </w:rPr>
              <w:t>YOLOv9</w:t>
            </w:r>
          </w:p>
        </w:tc>
        <w:tc>
          <w:tcPr>
            <w:tcW w:w="1109" w:type="dxa"/>
            <w:noWrap/>
            <w:hideMark/>
          </w:tcPr>
          <w:p w14:paraId="298BEBBD" w14:textId="2558178D" w:rsidR="00632177" w:rsidRPr="00632177" w:rsidRDefault="00632177" w:rsidP="00632177">
            <w:pPr>
              <w:spacing w:line="240" w:lineRule="auto"/>
              <w:jc w:val="left"/>
              <w:rPr>
                <w:b/>
                <w:bCs/>
                <w:color w:val="000000"/>
                <w:sz w:val="22"/>
                <w:szCs w:val="22"/>
                <w:lang w:eastAsia="en-US"/>
              </w:rPr>
            </w:pPr>
            <w:r w:rsidRPr="00632177">
              <w:rPr>
                <w:rFonts w:ascii="Aptos Narrow" w:hAnsi="Aptos Narrow"/>
                <w:b/>
                <w:bCs/>
                <w:color w:val="000000"/>
                <w:sz w:val="22"/>
                <w:szCs w:val="22"/>
                <w:lang w:eastAsia="en-US"/>
              </w:rPr>
              <w:t>0.930</w:t>
            </w:r>
          </w:p>
        </w:tc>
        <w:tc>
          <w:tcPr>
            <w:tcW w:w="1181" w:type="dxa"/>
            <w:noWrap/>
            <w:hideMark/>
          </w:tcPr>
          <w:p w14:paraId="77DF87F9" w14:textId="3F8C4C52" w:rsidR="00632177" w:rsidRPr="00DE7F15" w:rsidRDefault="00632177" w:rsidP="00632177">
            <w:pPr>
              <w:spacing w:line="240" w:lineRule="auto"/>
              <w:jc w:val="left"/>
              <w:rPr>
                <w:sz w:val="20"/>
                <w:szCs w:val="20"/>
                <w:lang w:eastAsia="en-US"/>
              </w:rPr>
            </w:pPr>
            <w:r w:rsidRPr="00632177">
              <w:rPr>
                <w:rFonts w:ascii="Aptos Narrow" w:hAnsi="Aptos Narrow"/>
                <w:color w:val="000000"/>
                <w:sz w:val="22"/>
                <w:szCs w:val="22"/>
                <w:lang w:eastAsia="en-US"/>
              </w:rPr>
              <w:t>0.597</w:t>
            </w:r>
          </w:p>
        </w:tc>
        <w:tc>
          <w:tcPr>
            <w:tcW w:w="884" w:type="dxa"/>
            <w:noWrap/>
            <w:hideMark/>
          </w:tcPr>
          <w:p w14:paraId="55706540" w14:textId="0458C64D" w:rsidR="00632177" w:rsidRPr="00DE7F15" w:rsidRDefault="00632177" w:rsidP="00632177">
            <w:pPr>
              <w:spacing w:line="240" w:lineRule="auto"/>
              <w:jc w:val="left"/>
              <w:rPr>
                <w:sz w:val="20"/>
                <w:szCs w:val="20"/>
                <w:lang w:eastAsia="en-US"/>
              </w:rPr>
            </w:pPr>
            <w:r w:rsidRPr="00632177">
              <w:rPr>
                <w:rFonts w:ascii="Aptos Narrow" w:hAnsi="Aptos Narrow"/>
                <w:color w:val="000000"/>
                <w:sz w:val="22"/>
                <w:szCs w:val="22"/>
                <w:lang w:eastAsia="en-US"/>
              </w:rPr>
              <w:t>0.885</w:t>
            </w:r>
          </w:p>
        </w:tc>
        <w:tc>
          <w:tcPr>
            <w:tcW w:w="1075" w:type="dxa"/>
            <w:noWrap/>
            <w:hideMark/>
          </w:tcPr>
          <w:p w14:paraId="53E92396" w14:textId="5CBC29A6" w:rsidR="00632177" w:rsidRPr="00DE7F15" w:rsidRDefault="00632177" w:rsidP="00632177">
            <w:pPr>
              <w:spacing w:line="240" w:lineRule="auto"/>
              <w:jc w:val="left"/>
              <w:rPr>
                <w:sz w:val="20"/>
                <w:szCs w:val="20"/>
                <w:lang w:eastAsia="en-US"/>
              </w:rPr>
            </w:pPr>
            <w:r w:rsidRPr="00632177">
              <w:rPr>
                <w:rFonts w:ascii="Aptos Narrow" w:hAnsi="Aptos Narrow"/>
                <w:color w:val="000000"/>
                <w:sz w:val="22"/>
                <w:szCs w:val="22"/>
                <w:lang w:eastAsia="en-US"/>
              </w:rPr>
              <w:t>0.892</w:t>
            </w:r>
          </w:p>
        </w:tc>
        <w:tc>
          <w:tcPr>
            <w:tcW w:w="884" w:type="dxa"/>
            <w:noWrap/>
            <w:hideMark/>
          </w:tcPr>
          <w:p w14:paraId="32071B71" w14:textId="3996AF8E" w:rsidR="00632177" w:rsidRPr="00DE7F15" w:rsidRDefault="00632177" w:rsidP="00632177">
            <w:pPr>
              <w:spacing w:line="240" w:lineRule="auto"/>
              <w:jc w:val="left"/>
              <w:rPr>
                <w:sz w:val="20"/>
                <w:szCs w:val="20"/>
                <w:lang w:eastAsia="en-US"/>
              </w:rPr>
            </w:pPr>
            <w:r w:rsidRPr="00632177">
              <w:rPr>
                <w:rFonts w:ascii="Aptos Narrow" w:hAnsi="Aptos Narrow"/>
                <w:color w:val="000000"/>
                <w:sz w:val="22"/>
                <w:szCs w:val="22"/>
                <w:lang w:eastAsia="en-US"/>
              </w:rPr>
              <w:t>0.878</w:t>
            </w:r>
          </w:p>
        </w:tc>
        <w:tc>
          <w:tcPr>
            <w:tcW w:w="1099" w:type="dxa"/>
            <w:noWrap/>
            <w:hideMark/>
          </w:tcPr>
          <w:p w14:paraId="55B491BF" w14:textId="64AF1A62" w:rsidR="00632177" w:rsidRPr="00DE7F15" w:rsidRDefault="002434D2" w:rsidP="00632177">
            <w:pPr>
              <w:spacing w:line="240" w:lineRule="auto"/>
              <w:jc w:val="left"/>
              <w:rPr>
                <w:sz w:val="20"/>
                <w:szCs w:val="20"/>
                <w:lang w:eastAsia="en-US"/>
              </w:rPr>
            </w:pPr>
            <w:r>
              <w:rPr>
                <w:sz w:val="20"/>
                <w:szCs w:val="20"/>
                <w:lang w:eastAsia="en-US"/>
              </w:rPr>
              <w:t>229.8</w:t>
            </w:r>
          </w:p>
        </w:tc>
        <w:tc>
          <w:tcPr>
            <w:tcW w:w="1620" w:type="dxa"/>
            <w:noWrap/>
            <w:hideMark/>
          </w:tcPr>
          <w:p w14:paraId="0B48221C" w14:textId="77777777" w:rsidR="00632177" w:rsidRPr="00DE7F15" w:rsidRDefault="00632177" w:rsidP="00632177">
            <w:pPr>
              <w:spacing w:line="240" w:lineRule="auto"/>
              <w:jc w:val="right"/>
              <w:rPr>
                <w:color w:val="000000"/>
                <w:sz w:val="22"/>
                <w:szCs w:val="22"/>
                <w:lang w:eastAsia="en-US"/>
              </w:rPr>
            </w:pPr>
            <w:r w:rsidRPr="00DE7F15">
              <w:rPr>
                <w:color w:val="000000"/>
                <w:sz w:val="22"/>
                <w:szCs w:val="22"/>
                <w:lang w:val="x-none" w:eastAsia="de-DE"/>
              </w:rPr>
              <w:t>26.7</w:t>
            </w:r>
          </w:p>
        </w:tc>
      </w:tr>
      <w:tr w:rsidR="00632177" w:rsidRPr="00DE7F15" w14:paraId="67AD543D" w14:textId="77777777" w:rsidTr="00632177">
        <w:trPr>
          <w:trHeight w:val="300"/>
        </w:trPr>
        <w:tc>
          <w:tcPr>
            <w:tcW w:w="1498" w:type="dxa"/>
            <w:noWrap/>
            <w:hideMark/>
          </w:tcPr>
          <w:p w14:paraId="6BD8A26D" w14:textId="77777777" w:rsidR="00632177" w:rsidRPr="00DE7F15" w:rsidRDefault="00632177" w:rsidP="00632177">
            <w:pPr>
              <w:spacing w:line="240" w:lineRule="auto"/>
              <w:jc w:val="left"/>
              <w:rPr>
                <w:color w:val="000000"/>
                <w:sz w:val="22"/>
                <w:szCs w:val="22"/>
                <w:lang w:eastAsia="en-US"/>
              </w:rPr>
            </w:pPr>
            <w:r w:rsidRPr="00DE7F15">
              <w:rPr>
                <w:color w:val="000000"/>
                <w:sz w:val="22"/>
                <w:szCs w:val="22"/>
                <w:lang w:val="de-DE" w:eastAsia="en-US"/>
              </w:rPr>
              <w:t>YOLOv10</w:t>
            </w:r>
          </w:p>
        </w:tc>
        <w:tc>
          <w:tcPr>
            <w:tcW w:w="1109" w:type="dxa"/>
            <w:noWrap/>
            <w:hideMark/>
          </w:tcPr>
          <w:p w14:paraId="70DC0F94" w14:textId="64D9A3CA" w:rsidR="00632177" w:rsidRPr="00DE7F15" w:rsidRDefault="00632177" w:rsidP="00632177">
            <w:pPr>
              <w:spacing w:line="240" w:lineRule="auto"/>
              <w:jc w:val="left"/>
              <w:rPr>
                <w:color w:val="000000"/>
                <w:sz w:val="22"/>
                <w:szCs w:val="22"/>
                <w:lang w:eastAsia="en-US"/>
              </w:rPr>
            </w:pPr>
            <w:r w:rsidRPr="00632177">
              <w:rPr>
                <w:rFonts w:ascii="Aptos Narrow" w:hAnsi="Aptos Narrow"/>
                <w:color w:val="000000"/>
                <w:sz w:val="22"/>
                <w:szCs w:val="22"/>
                <w:lang w:eastAsia="en-US"/>
              </w:rPr>
              <w:t>0.888</w:t>
            </w:r>
          </w:p>
        </w:tc>
        <w:tc>
          <w:tcPr>
            <w:tcW w:w="1181" w:type="dxa"/>
            <w:noWrap/>
            <w:hideMark/>
          </w:tcPr>
          <w:p w14:paraId="454E94D4" w14:textId="0C6D67FC" w:rsidR="00632177" w:rsidRPr="00DE7F15" w:rsidRDefault="00632177" w:rsidP="00632177">
            <w:pPr>
              <w:spacing w:line="240" w:lineRule="auto"/>
              <w:jc w:val="left"/>
              <w:rPr>
                <w:sz w:val="20"/>
                <w:szCs w:val="20"/>
                <w:lang w:eastAsia="en-US"/>
              </w:rPr>
            </w:pPr>
            <w:r w:rsidRPr="00632177">
              <w:rPr>
                <w:rFonts w:ascii="Aptos Narrow" w:hAnsi="Aptos Narrow"/>
                <w:color w:val="000000"/>
                <w:sz w:val="22"/>
                <w:szCs w:val="22"/>
                <w:lang w:eastAsia="en-US"/>
              </w:rPr>
              <w:t>0.642</w:t>
            </w:r>
          </w:p>
        </w:tc>
        <w:tc>
          <w:tcPr>
            <w:tcW w:w="884" w:type="dxa"/>
            <w:noWrap/>
            <w:hideMark/>
          </w:tcPr>
          <w:p w14:paraId="72B070CA" w14:textId="5C3ADBBA" w:rsidR="00632177" w:rsidRPr="00DE7F15" w:rsidRDefault="00632177" w:rsidP="00632177">
            <w:pPr>
              <w:spacing w:line="240" w:lineRule="auto"/>
              <w:jc w:val="left"/>
              <w:rPr>
                <w:sz w:val="20"/>
                <w:szCs w:val="20"/>
                <w:lang w:eastAsia="en-US"/>
              </w:rPr>
            </w:pPr>
            <w:r w:rsidRPr="00632177">
              <w:rPr>
                <w:rFonts w:ascii="Aptos Narrow" w:hAnsi="Aptos Narrow"/>
                <w:color w:val="000000"/>
                <w:sz w:val="22"/>
                <w:szCs w:val="22"/>
                <w:lang w:eastAsia="en-US"/>
              </w:rPr>
              <w:t>0.861</w:t>
            </w:r>
          </w:p>
        </w:tc>
        <w:tc>
          <w:tcPr>
            <w:tcW w:w="1075" w:type="dxa"/>
            <w:noWrap/>
            <w:hideMark/>
          </w:tcPr>
          <w:p w14:paraId="75E3E52C" w14:textId="590C5CB7" w:rsidR="00632177" w:rsidRPr="00DE7F15" w:rsidRDefault="00632177" w:rsidP="00632177">
            <w:pPr>
              <w:spacing w:line="240" w:lineRule="auto"/>
              <w:jc w:val="left"/>
              <w:rPr>
                <w:sz w:val="20"/>
                <w:szCs w:val="20"/>
                <w:lang w:eastAsia="en-US"/>
              </w:rPr>
            </w:pPr>
            <w:r w:rsidRPr="00632177">
              <w:rPr>
                <w:rFonts w:ascii="Aptos Narrow" w:hAnsi="Aptos Narrow"/>
                <w:color w:val="000000"/>
                <w:sz w:val="22"/>
                <w:szCs w:val="22"/>
                <w:lang w:eastAsia="en-US"/>
              </w:rPr>
              <w:t>0.884</w:t>
            </w:r>
          </w:p>
        </w:tc>
        <w:tc>
          <w:tcPr>
            <w:tcW w:w="884" w:type="dxa"/>
            <w:noWrap/>
            <w:hideMark/>
          </w:tcPr>
          <w:p w14:paraId="42DBC97D" w14:textId="4A4DB2C5" w:rsidR="00632177" w:rsidRPr="00DE7F15" w:rsidRDefault="00632177" w:rsidP="00632177">
            <w:pPr>
              <w:spacing w:line="240" w:lineRule="auto"/>
              <w:jc w:val="left"/>
              <w:rPr>
                <w:sz w:val="20"/>
                <w:szCs w:val="20"/>
                <w:lang w:eastAsia="en-US"/>
              </w:rPr>
            </w:pPr>
            <w:r w:rsidRPr="00632177">
              <w:rPr>
                <w:rFonts w:ascii="Aptos Narrow" w:hAnsi="Aptos Narrow"/>
                <w:color w:val="000000"/>
                <w:sz w:val="22"/>
                <w:szCs w:val="22"/>
                <w:lang w:eastAsia="en-US"/>
              </w:rPr>
              <w:t>0.839</w:t>
            </w:r>
          </w:p>
        </w:tc>
        <w:tc>
          <w:tcPr>
            <w:tcW w:w="1099" w:type="dxa"/>
            <w:noWrap/>
            <w:hideMark/>
          </w:tcPr>
          <w:p w14:paraId="04CD87AC" w14:textId="7AD9ACF7" w:rsidR="00632177" w:rsidRPr="00DE7F15" w:rsidRDefault="002434D2" w:rsidP="00632177">
            <w:pPr>
              <w:spacing w:line="240" w:lineRule="auto"/>
              <w:jc w:val="left"/>
              <w:rPr>
                <w:sz w:val="20"/>
                <w:szCs w:val="20"/>
                <w:lang w:eastAsia="en-US"/>
              </w:rPr>
            </w:pPr>
            <w:r>
              <w:rPr>
                <w:sz w:val="20"/>
                <w:szCs w:val="20"/>
                <w:lang w:eastAsia="en-US"/>
              </w:rPr>
              <w:t>177.7</w:t>
            </w:r>
          </w:p>
        </w:tc>
        <w:tc>
          <w:tcPr>
            <w:tcW w:w="1620" w:type="dxa"/>
            <w:noWrap/>
            <w:hideMark/>
          </w:tcPr>
          <w:p w14:paraId="5BDA7AFE" w14:textId="77777777" w:rsidR="00632177" w:rsidRPr="00DE7F15" w:rsidRDefault="00632177" w:rsidP="00632177">
            <w:pPr>
              <w:spacing w:line="240" w:lineRule="auto"/>
              <w:jc w:val="right"/>
              <w:rPr>
                <w:color w:val="000000"/>
                <w:sz w:val="22"/>
                <w:szCs w:val="22"/>
                <w:lang w:eastAsia="en-US"/>
              </w:rPr>
            </w:pPr>
            <w:r w:rsidRPr="00DE7F15">
              <w:rPr>
                <w:color w:val="000000"/>
                <w:sz w:val="22"/>
                <w:szCs w:val="22"/>
                <w:lang w:val="x-none" w:eastAsia="de-DE"/>
              </w:rPr>
              <w:t>24.5</w:t>
            </w:r>
          </w:p>
        </w:tc>
      </w:tr>
      <w:tr w:rsidR="00632177" w:rsidRPr="00DE7F15" w14:paraId="5EF0D839" w14:textId="77777777" w:rsidTr="00632177">
        <w:trPr>
          <w:trHeight w:val="300"/>
        </w:trPr>
        <w:tc>
          <w:tcPr>
            <w:tcW w:w="1498" w:type="dxa"/>
            <w:noWrap/>
            <w:hideMark/>
          </w:tcPr>
          <w:p w14:paraId="7F858C8F" w14:textId="77777777" w:rsidR="00632177" w:rsidRPr="00DE7F15" w:rsidRDefault="00632177" w:rsidP="00632177">
            <w:pPr>
              <w:spacing w:line="240" w:lineRule="auto"/>
              <w:jc w:val="left"/>
              <w:rPr>
                <w:color w:val="000000"/>
                <w:sz w:val="22"/>
                <w:szCs w:val="22"/>
                <w:lang w:eastAsia="en-US"/>
              </w:rPr>
            </w:pPr>
            <w:r w:rsidRPr="00DE7F15">
              <w:rPr>
                <w:color w:val="000000"/>
                <w:sz w:val="22"/>
                <w:szCs w:val="22"/>
                <w:lang w:val="de-DE" w:eastAsia="en-US"/>
              </w:rPr>
              <w:t>YOLOv11</w:t>
            </w:r>
          </w:p>
        </w:tc>
        <w:tc>
          <w:tcPr>
            <w:tcW w:w="1109" w:type="dxa"/>
            <w:noWrap/>
            <w:hideMark/>
          </w:tcPr>
          <w:p w14:paraId="416E5970" w14:textId="21D004B0" w:rsidR="00632177" w:rsidRPr="00DE7F15" w:rsidRDefault="00632177" w:rsidP="00632177">
            <w:pPr>
              <w:spacing w:line="240" w:lineRule="auto"/>
              <w:jc w:val="left"/>
              <w:rPr>
                <w:color w:val="000000"/>
                <w:sz w:val="22"/>
                <w:szCs w:val="22"/>
                <w:lang w:eastAsia="en-US"/>
              </w:rPr>
            </w:pPr>
            <w:r w:rsidRPr="00632177">
              <w:rPr>
                <w:rFonts w:ascii="Aptos Narrow" w:hAnsi="Aptos Narrow"/>
                <w:color w:val="000000"/>
                <w:sz w:val="22"/>
                <w:szCs w:val="22"/>
                <w:lang w:eastAsia="en-US"/>
              </w:rPr>
              <w:t>0.923</w:t>
            </w:r>
          </w:p>
        </w:tc>
        <w:tc>
          <w:tcPr>
            <w:tcW w:w="1181" w:type="dxa"/>
            <w:noWrap/>
            <w:hideMark/>
          </w:tcPr>
          <w:p w14:paraId="4169F188" w14:textId="4450949A" w:rsidR="00632177" w:rsidRPr="00DE7F15" w:rsidRDefault="00632177" w:rsidP="00632177">
            <w:pPr>
              <w:spacing w:line="240" w:lineRule="auto"/>
              <w:jc w:val="left"/>
              <w:rPr>
                <w:sz w:val="20"/>
                <w:szCs w:val="20"/>
                <w:lang w:eastAsia="en-US"/>
              </w:rPr>
            </w:pPr>
            <w:r w:rsidRPr="00632177">
              <w:rPr>
                <w:rFonts w:ascii="Aptos Narrow" w:hAnsi="Aptos Narrow"/>
                <w:color w:val="000000"/>
                <w:sz w:val="22"/>
                <w:szCs w:val="22"/>
                <w:lang w:eastAsia="en-US"/>
              </w:rPr>
              <w:t>0.672</w:t>
            </w:r>
          </w:p>
        </w:tc>
        <w:tc>
          <w:tcPr>
            <w:tcW w:w="884" w:type="dxa"/>
            <w:noWrap/>
            <w:hideMark/>
          </w:tcPr>
          <w:p w14:paraId="1863D210" w14:textId="6261A86B" w:rsidR="00632177" w:rsidRPr="00DE7F15" w:rsidRDefault="00632177" w:rsidP="00632177">
            <w:pPr>
              <w:spacing w:line="240" w:lineRule="auto"/>
              <w:jc w:val="left"/>
              <w:rPr>
                <w:sz w:val="20"/>
                <w:szCs w:val="20"/>
                <w:lang w:eastAsia="en-US"/>
              </w:rPr>
            </w:pPr>
            <w:r w:rsidRPr="00632177">
              <w:rPr>
                <w:rFonts w:ascii="Aptos Narrow" w:hAnsi="Aptos Narrow"/>
                <w:color w:val="000000"/>
                <w:sz w:val="22"/>
                <w:szCs w:val="22"/>
                <w:lang w:eastAsia="en-US"/>
              </w:rPr>
              <w:t>0.900</w:t>
            </w:r>
          </w:p>
        </w:tc>
        <w:tc>
          <w:tcPr>
            <w:tcW w:w="1075" w:type="dxa"/>
            <w:noWrap/>
            <w:hideMark/>
          </w:tcPr>
          <w:p w14:paraId="487E799E" w14:textId="5786EDDB" w:rsidR="00632177" w:rsidRPr="00632177" w:rsidRDefault="00632177" w:rsidP="00632177">
            <w:pPr>
              <w:spacing w:line="240" w:lineRule="auto"/>
              <w:jc w:val="left"/>
              <w:rPr>
                <w:b/>
                <w:bCs/>
                <w:sz w:val="20"/>
                <w:szCs w:val="20"/>
                <w:lang w:eastAsia="en-US"/>
              </w:rPr>
            </w:pPr>
            <w:r w:rsidRPr="00632177">
              <w:rPr>
                <w:rFonts w:ascii="Aptos Narrow" w:hAnsi="Aptos Narrow"/>
                <w:b/>
                <w:bCs/>
                <w:color w:val="000000"/>
                <w:sz w:val="22"/>
                <w:szCs w:val="22"/>
                <w:lang w:eastAsia="en-US"/>
              </w:rPr>
              <w:t>0.936</w:t>
            </w:r>
          </w:p>
        </w:tc>
        <w:tc>
          <w:tcPr>
            <w:tcW w:w="884" w:type="dxa"/>
            <w:noWrap/>
            <w:hideMark/>
          </w:tcPr>
          <w:p w14:paraId="370C7904" w14:textId="6E5FD45B" w:rsidR="00632177" w:rsidRPr="00DE7F15" w:rsidRDefault="00632177" w:rsidP="00632177">
            <w:pPr>
              <w:spacing w:line="240" w:lineRule="auto"/>
              <w:jc w:val="left"/>
              <w:rPr>
                <w:sz w:val="20"/>
                <w:szCs w:val="20"/>
                <w:lang w:eastAsia="en-US"/>
              </w:rPr>
            </w:pPr>
            <w:r w:rsidRPr="00632177">
              <w:rPr>
                <w:rFonts w:ascii="Aptos Narrow" w:hAnsi="Aptos Narrow"/>
                <w:color w:val="000000"/>
                <w:sz w:val="22"/>
                <w:szCs w:val="22"/>
                <w:lang w:eastAsia="en-US"/>
              </w:rPr>
              <w:t>0.866</w:t>
            </w:r>
          </w:p>
        </w:tc>
        <w:tc>
          <w:tcPr>
            <w:tcW w:w="1099" w:type="dxa"/>
            <w:noWrap/>
            <w:hideMark/>
          </w:tcPr>
          <w:p w14:paraId="748B6764" w14:textId="6362CD41" w:rsidR="00632177" w:rsidRPr="00DE7F15" w:rsidRDefault="002434D2" w:rsidP="00632177">
            <w:pPr>
              <w:spacing w:line="240" w:lineRule="auto"/>
              <w:jc w:val="left"/>
              <w:rPr>
                <w:sz w:val="20"/>
                <w:szCs w:val="20"/>
                <w:lang w:eastAsia="en-US"/>
              </w:rPr>
            </w:pPr>
            <w:r>
              <w:rPr>
                <w:sz w:val="20"/>
                <w:szCs w:val="20"/>
                <w:lang w:eastAsia="en-US"/>
              </w:rPr>
              <w:t>167.6</w:t>
            </w:r>
          </w:p>
        </w:tc>
        <w:tc>
          <w:tcPr>
            <w:tcW w:w="1620" w:type="dxa"/>
            <w:noWrap/>
            <w:hideMark/>
          </w:tcPr>
          <w:p w14:paraId="230A5879" w14:textId="77777777" w:rsidR="00632177" w:rsidRPr="00DE7F15" w:rsidRDefault="00632177" w:rsidP="00632177">
            <w:pPr>
              <w:spacing w:line="240" w:lineRule="auto"/>
              <w:jc w:val="right"/>
              <w:rPr>
                <w:color w:val="000000"/>
                <w:sz w:val="22"/>
                <w:szCs w:val="22"/>
                <w:lang w:eastAsia="en-US"/>
              </w:rPr>
            </w:pPr>
            <w:r w:rsidRPr="00DE7F15">
              <w:rPr>
                <w:color w:val="000000"/>
                <w:sz w:val="22"/>
                <w:szCs w:val="22"/>
                <w:lang w:val="x-none" w:eastAsia="de-DE"/>
              </w:rPr>
              <w:t>21.3</w:t>
            </w:r>
          </w:p>
        </w:tc>
      </w:tr>
      <w:tr w:rsidR="00632177" w:rsidRPr="00DE7F15" w14:paraId="4D54A756" w14:textId="77777777" w:rsidTr="00632177">
        <w:trPr>
          <w:trHeight w:val="300"/>
        </w:trPr>
        <w:tc>
          <w:tcPr>
            <w:tcW w:w="1498" w:type="dxa"/>
            <w:noWrap/>
            <w:hideMark/>
          </w:tcPr>
          <w:p w14:paraId="58A3DA5F" w14:textId="77777777" w:rsidR="00632177" w:rsidRPr="00DE7F15" w:rsidRDefault="00632177" w:rsidP="00632177">
            <w:pPr>
              <w:spacing w:line="240" w:lineRule="auto"/>
              <w:jc w:val="left"/>
              <w:rPr>
                <w:color w:val="000000"/>
                <w:sz w:val="22"/>
                <w:szCs w:val="22"/>
                <w:lang w:eastAsia="en-US"/>
              </w:rPr>
            </w:pPr>
            <w:r w:rsidRPr="00DE7F15">
              <w:rPr>
                <w:color w:val="000000"/>
                <w:sz w:val="22"/>
                <w:szCs w:val="22"/>
                <w:lang w:val="de-DE" w:eastAsia="en-US"/>
              </w:rPr>
              <w:t>YOLOv12</w:t>
            </w:r>
          </w:p>
        </w:tc>
        <w:tc>
          <w:tcPr>
            <w:tcW w:w="1109" w:type="dxa"/>
            <w:noWrap/>
            <w:hideMark/>
          </w:tcPr>
          <w:p w14:paraId="20FD5C49" w14:textId="6D62932D" w:rsidR="00632177" w:rsidRPr="00632177" w:rsidRDefault="00632177" w:rsidP="00632177">
            <w:pPr>
              <w:spacing w:line="240" w:lineRule="auto"/>
              <w:jc w:val="left"/>
              <w:rPr>
                <w:b/>
                <w:bCs/>
                <w:color w:val="000000"/>
                <w:sz w:val="22"/>
                <w:szCs w:val="22"/>
                <w:lang w:eastAsia="en-US"/>
              </w:rPr>
            </w:pPr>
            <w:r w:rsidRPr="00632177">
              <w:rPr>
                <w:rFonts w:ascii="Aptos Narrow" w:hAnsi="Aptos Narrow"/>
                <w:b/>
                <w:bCs/>
                <w:color w:val="000000"/>
                <w:sz w:val="22"/>
                <w:szCs w:val="22"/>
                <w:lang w:eastAsia="en-US"/>
              </w:rPr>
              <w:t>0.930</w:t>
            </w:r>
          </w:p>
        </w:tc>
        <w:tc>
          <w:tcPr>
            <w:tcW w:w="1181" w:type="dxa"/>
            <w:noWrap/>
            <w:hideMark/>
          </w:tcPr>
          <w:p w14:paraId="32CA13F8" w14:textId="79B529BE" w:rsidR="00632177" w:rsidRPr="00632177" w:rsidRDefault="00632177" w:rsidP="00632177">
            <w:pPr>
              <w:spacing w:line="240" w:lineRule="auto"/>
              <w:jc w:val="left"/>
              <w:rPr>
                <w:b/>
                <w:bCs/>
                <w:sz w:val="20"/>
                <w:szCs w:val="20"/>
                <w:lang w:eastAsia="en-US"/>
              </w:rPr>
            </w:pPr>
            <w:r w:rsidRPr="00632177">
              <w:rPr>
                <w:rFonts w:ascii="Aptos Narrow" w:hAnsi="Aptos Narrow"/>
                <w:b/>
                <w:bCs/>
                <w:color w:val="000000"/>
                <w:sz w:val="22"/>
                <w:szCs w:val="22"/>
                <w:lang w:eastAsia="en-US"/>
              </w:rPr>
              <w:t>0.676</w:t>
            </w:r>
          </w:p>
        </w:tc>
        <w:tc>
          <w:tcPr>
            <w:tcW w:w="884" w:type="dxa"/>
            <w:noWrap/>
            <w:hideMark/>
          </w:tcPr>
          <w:p w14:paraId="0D6CD475" w14:textId="360F5CBA" w:rsidR="00632177" w:rsidRPr="00632177" w:rsidRDefault="00632177" w:rsidP="00632177">
            <w:pPr>
              <w:spacing w:line="240" w:lineRule="auto"/>
              <w:jc w:val="left"/>
              <w:rPr>
                <w:b/>
                <w:bCs/>
                <w:sz w:val="20"/>
                <w:szCs w:val="20"/>
                <w:lang w:eastAsia="en-US"/>
              </w:rPr>
            </w:pPr>
            <w:r w:rsidRPr="00632177">
              <w:rPr>
                <w:rFonts w:ascii="Aptos Narrow" w:hAnsi="Aptos Narrow"/>
                <w:b/>
                <w:bCs/>
                <w:color w:val="000000"/>
                <w:sz w:val="22"/>
                <w:szCs w:val="22"/>
                <w:lang w:eastAsia="en-US"/>
              </w:rPr>
              <w:t>0.906</w:t>
            </w:r>
          </w:p>
        </w:tc>
        <w:tc>
          <w:tcPr>
            <w:tcW w:w="1075" w:type="dxa"/>
            <w:noWrap/>
            <w:hideMark/>
          </w:tcPr>
          <w:p w14:paraId="231F4B4C" w14:textId="06652B68" w:rsidR="00632177" w:rsidRPr="00DE7F15" w:rsidRDefault="00632177" w:rsidP="00632177">
            <w:pPr>
              <w:spacing w:line="240" w:lineRule="auto"/>
              <w:jc w:val="left"/>
              <w:rPr>
                <w:sz w:val="20"/>
                <w:szCs w:val="20"/>
                <w:lang w:eastAsia="en-US"/>
              </w:rPr>
            </w:pPr>
            <w:r w:rsidRPr="00632177">
              <w:rPr>
                <w:rFonts w:ascii="Aptos Narrow" w:hAnsi="Aptos Narrow"/>
                <w:color w:val="000000"/>
                <w:sz w:val="22"/>
                <w:szCs w:val="22"/>
                <w:lang w:eastAsia="en-US"/>
              </w:rPr>
              <w:t>0.922</w:t>
            </w:r>
          </w:p>
        </w:tc>
        <w:tc>
          <w:tcPr>
            <w:tcW w:w="884" w:type="dxa"/>
            <w:noWrap/>
            <w:hideMark/>
          </w:tcPr>
          <w:p w14:paraId="02985E55" w14:textId="723EF478" w:rsidR="00632177" w:rsidRPr="00632177" w:rsidRDefault="00632177" w:rsidP="00632177">
            <w:pPr>
              <w:spacing w:line="240" w:lineRule="auto"/>
              <w:jc w:val="left"/>
              <w:rPr>
                <w:b/>
                <w:bCs/>
                <w:sz w:val="20"/>
                <w:szCs w:val="20"/>
                <w:lang w:eastAsia="en-US"/>
              </w:rPr>
            </w:pPr>
            <w:r w:rsidRPr="00632177">
              <w:rPr>
                <w:rFonts w:ascii="Aptos Narrow" w:hAnsi="Aptos Narrow"/>
                <w:b/>
                <w:bCs/>
                <w:color w:val="000000"/>
                <w:sz w:val="22"/>
                <w:szCs w:val="22"/>
                <w:lang w:eastAsia="en-US"/>
              </w:rPr>
              <w:t>0.890</w:t>
            </w:r>
          </w:p>
        </w:tc>
        <w:tc>
          <w:tcPr>
            <w:tcW w:w="1099" w:type="dxa"/>
            <w:noWrap/>
            <w:hideMark/>
          </w:tcPr>
          <w:p w14:paraId="2A678D71" w14:textId="0D3137DC" w:rsidR="00632177" w:rsidRPr="00DE7F15" w:rsidRDefault="002434D2" w:rsidP="00632177">
            <w:pPr>
              <w:spacing w:line="240" w:lineRule="auto"/>
              <w:jc w:val="left"/>
              <w:rPr>
                <w:sz w:val="20"/>
                <w:szCs w:val="20"/>
                <w:lang w:eastAsia="en-US"/>
              </w:rPr>
            </w:pPr>
            <w:r>
              <w:rPr>
                <w:sz w:val="20"/>
                <w:szCs w:val="20"/>
                <w:lang w:eastAsia="en-US"/>
              </w:rPr>
              <w:t>189.5</w:t>
            </w:r>
          </w:p>
        </w:tc>
        <w:tc>
          <w:tcPr>
            <w:tcW w:w="1620" w:type="dxa"/>
            <w:noWrap/>
            <w:hideMark/>
          </w:tcPr>
          <w:p w14:paraId="61A9E21F" w14:textId="77777777" w:rsidR="00632177" w:rsidRPr="00632177" w:rsidRDefault="00632177" w:rsidP="00632177">
            <w:pPr>
              <w:spacing w:line="240" w:lineRule="auto"/>
              <w:jc w:val="right"/>
              <w:rPr>
                <w:b/>
                <w:bCs/>
                <w:color w:val="000000"/>
                <w:sz w:val="22"/>
                <w:szCs w:val="22"/>
                <w:lang w:eastAsia="en-US"/>
              </w:rPr>
            </w:pPr>
            <w:r w:rsidRPr="00632177">
              <w:rPr>
                <w:b/>
                <w:bCs/>
                <w:color w:val="000000"/>
                <w:sz w:val="22"/>
                <w:szCs w:val="22"/>
                <w:lang w:val="de-DE" w:eastAsia="de-DE"/>
              </w:rPr>
              <w:t>21.2</w:t>
            </w:r>
          </w:p>
        </w:tc>
      </w:tr>
      <w:tr w:rsidR="00632177" w:rsidRPr="00DE7F15" w14:paraId="685AB296" w14:textId="77777777" w:rsidTr="00632177">
        <w:trPr>
          <w:trHeight w:val="300"/>
        </w:trPr>
        <w:tc>
          <w:tcPr>
            <w:tcW w:w="1498" w:type="dxa"/>
            <w:noWrap/>
          </w:tcPr>
          <w:p w14:paraId="43A4738C" w14:textId="77777777" w:rsidR="00632177" w:rsidRPr="00DE7F15" w:rsidRDefault="00632177" w:rsidP="00632177">
            <w:pPr>
              <w:spacing w:line="240" w:lineRule="auto"/>
              <w:jc w:val="left"/>
              <w:rPr>
                <w:color w:val="000000"/>
                <w:sz w:val="22"/>
                <w:szCs w:val="22"/>
                <w:lang w:eastAsia="en-US"/>
              </w:rPr>
            </w:pPr>
            <w:r w:rsidRPr="00DE7F15">
              <w:rPr>
                <w:color w:val="000000"/>
                <w:sz w:val="22"/>
                <w:szCs w:val="22"/>
                <w:lang w:val="x-none" w:eastAsia="en-US"/>
              </w:rPr>
              <w:t>YOLOE</w:t>
            </w:r>
          </w:p>
        </w:tc>
        <w:tc>
          <w:tcPr>
            <w:tcW w:w="1109" w:type="dxa"/>
            <w:noWrap/>
          </w:tcPr>
          <w:p w14:paraId="16F18B84" w14:textId="74358891" w:rsidR="00632177" w:rsidRPr="00DE7F15" w:rsidRDefault="00632177" w:rsidP="00632177">
            <w:pPr>
              <w:spacing w:line="240" w:lineRule="auto"/>
              <w:jc w:val="left"/>
              <w:rPr>
                <w:color w:val="000000"/>
                <w:sz w:val="22"/>
                <w:szCs w:val="22"/>
                <w:lang w:eastAsia="en-US"/>
              </w:rPr>
            </w:pPr>
            <w:r w:rsidRPr="00632177">
              <w:rPr>
                <w:rFonts w:ascii="Aptos Narrow" w:hAnsi="Aptos Narrow"/>
                <w:color w:val="000000"/>
                <w:sz w:val="22"/>
                <w:szCs w:val="22"/>
                <w:lang w:eastAsia="en-US"/>
              </w:rPr>
              <w:t>0.920</w:t>
            </w:r>
          </w:p>
        </w:tc>
        <w:tc>
          <w:tcPr>
            <w:tcW w:w="1181" w:type="dxa"/>
            <w:noWrap/>
          </w:tcPr>
          <w:p w14:paraId="4B820FA2" w14:textId="44C50EF2" w:rsidR="00632177" w:rsidRPr="00DE7F15" w:rsidRDefault="00632177" w:rsidP="00632177">
            <w:pPr>
              <w:spacing w:line="240" w:lineRule="auto"/>
              <w:jc w:val="left"/>
              <w:rPr>
                <w:sz w:val="20"/>
                <w:szCs w:val="20"/>
                <w:lang w:eastAsia="en-US"/>
              </w:rPr>
            </w:pPr>
            <w:r w:rsidRPr="00632177">
              <w:rPr>
                <w:rFonts w:ascii="Aptos Narrow" w:hAnsi="Aptos Narrow"/>
                <w:color w:val="000000"/>
                <w:sz w:val="22"/>
                <w:szCs w:val="22"/>
                <w:lang w:eastAsia="en-US"/>
              </w:rPr>
              <w:t>0.601</w:t>
            </w:r>
          </w:p>
        </w:tc>
        <w:tc>
          <w:tcPr>
            <w:tcW w:w="884" w:type="dxa"/>
            <w:noWrap/>
          </w:tcPr>
          <w:p w14:paraId="579E9B08" w14:textId="56DB45E2" w:rsidR="00632177" w:rsidRPr="00DE7F15" w:rsidRDefault="00632177" w:rsidP="00632177">
            <w:pPr>
              <w:spacing w:line="240" w:lineRule="auto"/>
              <w:jc w:val="left"/>
              <w:rPr>
                <w:sz w:val="20"/>
                <w:szCs w:val="20"/>
                <w:lang w:eastAsia="en-US"/>
              </w:rPr>
            </w:pPr>
            <w:r w:rsidRPr="00632177">
              <w:rPr>
                <w:rFonts w:ascii="Aptos Narrow" w:hAnsi="Aptos Narrow"/>
                <w:color w:val="000000"/>
                <w:sz w:val="22"/>
                <w:szCs w:val="22"/>
                <w:lang w:eastAsia="en-US"/>
              </w:rPr>
              <w:t>0.899</w:t>
            </w:r>
          </w:p>
        </w:tc>
        <w:tc>
          <w:tcPr>
            <w:tcW w:w="1075" w:type="dxa"/>
            <w:noWrap/>
          </w:tcPr>
          <w:p w14:paraId="7AAE724C" w14:textId="3514E57D" w:rsidR="00632177" w:rsidRPr="00DE7F15" w:rsidRDefault="00632177" w:rsidP="00632177">
            <w:pPr>
              <w:spacing w:line="240" w:lineRule="auto"/>
              <w:jc w:val="left"/>
              <w:rPr>
                <w:sz w:val="20"/>
                <w:szCs w:val="20"/>
                <w:lang w:eastAsia="en-US"/>
              </w:rPr>
            </w:pPr>
            <w:r w:rsidRPr="00632177">
              <w:rPr>
                <w:rFonts w:ascii="Aptos Narrow" w:hAnsi="Aptos Narrow"/>
                <w:color w:val="000000"/>
                <w:sz w:val="22"/>
                <w:szCs w:val="22"/>
                <w:lang w:eastAsia="en-US"/>
              </w:rPr>
              <w:t>0.921</w:t>
            </w:r>
          </w:p>
        </w:tc>
        <w:tc>
          <w:tcPr>
            <w:tcW w:w="884" w:type="dxa"/>
            <w:noWrap/>
          </w:tcPr>
          <w:p w14:paraId="1163B922" w14:textId="7DB4C5F2" w:rsidR="00632177" w:rsidRPr="00DE7F15" w:rsidRDefault="00632177" w:rsidP="00632177">
            <w:pPr>
              <w:spacing w:line="240" w:lineRule="auto"/>
              <w:jc w:val="left"/>
              <w:rPr>
                <w:sz w:val="20"/>
                <w:szCs w:val="20"/>
                <w:lang w:eastAsia="en-US"/>
              </w:rPr>
            </w:pPr>
            <w:r w:rsidRPr="00632177">
              <w:rPr>
                <w:rFonts w:ascii="Aptos Narrow" w:hAnsi="Aptos Narrow"/>
                <w:color w:val="000000"/>
                <w:sz w:val="22"/>
                <w:szCs w:val="22"/>
                <w:lang w:eastAsia="en-US"/>
              </w:rPr>
              <w:t>0.878</w:t>
            </w:r>
          </w:p>
        </w:tc>
        <w:tc>
          <w:tcPr>
            <w:tcW w:w="1099" w:type="dxa"/>
            <w:noWrap/>
          </w:tcPr>
          <w:p w14:paraId="39C21A01" w14:textId="61C637BB" w:rsidR="00632177" w:rsidRPr="00DE7F15" w:rsidRDefault="002434D2" w:rsidP="00632177">
            <w:pPr>
              <w:spacing w:line="240" w:lineRule="auto"/>
              <w:jc w:val="left"/>
              <w:rPr>
                <w:sz w:val="20"/>
                <w:szCs w:val="20"/>
                <w:lang w:eastAsia="en-US"/>
              </w:rPr>
            </w:pPr>
            <w:r>
              <w:rPr>
                <w:sz w:val="20"/>
                <w:szCs w:val="20"/>
                <w:lang w:eastAsia="en-US"/>
              </w:rPr>
              <w:t>241.1</w:t>
            </w:r>
          </w:p>
        </w:tc>
        <w:tc>
          <w:tcPr>
            <w:tcW w:w="1620" w:type="dxa"/>
            <w:noWrap/>
          </w:tcPr>
          <w:p w14:paraId="666C6B3B" w14:textId="77777777" w:rsidR="00632177" w:rsidRPr="00DE7F15" w:rsidRDefault="00632177" w:rsidP="00632177">
            <w:pPr>
              <w:spacing w:line="240" w:lineRule="auto"/>
              <w:jc w:val="right"/>
              <w:rPr>
                <w:color w:val="000000"/>
                <w:sz w:val="22"/>
                <w:szCs w:val="22"/>
                <w:lang w:eastAsia="en-US"/>
              </w:rPr>
            </w:pPr>
            <w:r w:rsidRPr="00DE7F15">
              <w:rPr>
                <w:color w:val="000000"/>
                <w:sz w:val="22"/>
                <w:szCs w:val="22"/>
                <w:lang w:val="x-none" w:eastAsia="de-DE"/>
              </w:rPr>
              <w:t>35.3</w:t>
            </w:r>
          </w:p>
        </w:tc>
      </w:tr>
      <w:tr w:rsidR="00632177" w:rsidRPr="005644A5" w14:paraId="50392BA7" w14:textId="77777777" w:rsidTr="00632177">
        <w:trPr>
          <w:trHeight w:val="300"/>
        </w:trPr>
        <w:tc>
          <w:tcPr>
            <w:tcW w:w="1498" w:type="dxa"/>
            <w:noWrap/>
          </w:tcPr>
          <w:p w14:paraId="7A8223DE" w14:textId="77777777" w:rsidR="00632177" w:rsidRPr="005644A5" w:rsidRDefault="00632177" w:rsidP="00632177">
            <w:pPr>
              <w:spacing w:line="240" w:lineRule="auto"/>
              <w:jc w:val="left"/>
              <w:rPr>
                <w:color w:val="000000"/>
                <w:sz w:val="22"/>
                <w:szCs w:val="22"/>
                <w:lang w:eastAsia="en-US"/>
              </w:rPr>
            </w:pPr>
            <w:r w:rsidRPr="00DE7F15">
              <w:rPr>
                <w:color w:val="000000"/>
                <w:sz w:val="22"/>
                <w:szCs w:val="22"/>
                <w:lang w:val="x-none" w:eastAsia="en-US"/>
              </w:rPr>
              <w:t>YOLOv8-Worldv2</w:t>
            </w:r>
          </w:p>
        </w:tc>
        <w:tc>
          <w:tcPr>
            <w:tcW w:w="1109" w:type="dxa"/>
          </w:tcPr>
          <w:p w14:paraId="6DA6F3C2" w14:textId="1B1AD771" w:rsidR="00632177" w:rsidRPr="00DE7F15" w:rsidRDefault="00632177" w:rsidP="00632177">
            <w:pPr>
              <w:spacing w:line="240" w:lineRule="auto"/>
              <w:jc w:val="left"/>
              <w:rPr>
                <w:color w:val="000000"/>
                <w:sz w:val="22"/>
                <w:szCs w:val="22"/>
                <w:lang w:eastAsia="en-US"/>
              </w:rPr>
            </w:pPr>
            <w:r w:rsidRPr="00632177">
              <w:rPr>
                <w:rFonts w:ascii="Aptos Narrow" w:hAnsi="Aptos Narrow"/>
                <w:color w:val="000000"/>
                <w:sz w:val="22"/>
                <w:szCs w:val="22"/>
                <w:lang w:eastAsia="en-US"/>
              </w:rPr>
              <w:t>0.899</w:t>
            </w:r>
          </w:p>
        </w:tc>
        <w:tc>
          <w:tcPr>
            <w:tcW w:w="1181" w:type="dxa"/>
            <w:noWrap/>
          </w:tcPr>
          <w:p w14:paraId="38E239E9" w14:textId="6FC7CDB5" w:rsidR="00632177" w:rsidRPr="00DE7F15" w:rsidRDefault="00632177" w:rsidP="00632177">
            <w:pPr>
              <w:spacing w:line="240" w:lineRule="auto"/>
              <w:jc w:val="left"/>
              <w:rPr>
                <w:color w:val="000000"/>
                <w:sz w:val="22"/>
                <w:szCs w:val="22"/>
                <w:lang w:eastAsia="en-US"/>
              </w:rPr>
            </w:pPr>
            <w:r w:rsidRPr="00632177">
              <w:rPr>
                <w:rFonts w:ascii="Aptos Narrow" w:hAnsi="Aptos Narrow"/>
                <w:color w:val="000000"/>
                <w:sz w:val="22"/>
                <w:szCs w:val="22"/>
                <w:lang w:eastAsia="en-US"/>
              </w:rPr>
              <w:t>0.649</w:t>
            </w:r>
          </w:p>
        </w:tc>
        <w:tc>
          <w:tcPr>
            <w:tcW w:w="884" w:type="dxa"/>
            <w:noWrap/>
          </w:tcPr>
          <w:p w14:paraId="59D470CA" w14:textId="5F2B99C7" w:rsidR="00632177" w:rsidRPr="00DE7F15" w:rsidRDefault="00632177" w:rsidP="00632177">
            <w:pPr>
              <w:spacing w:line="240" w:lineRule="auto"/>
              <w:jc w:val="left"/>
              <w:rPr>
                <w:sz w:val="20"/>
                <w:szCs w:val="20"/>
                <w:lang w:eastAsia="en-US"/>
              </w:rPr>
            </w:pPr>
            <w:r w:rsidRPr="00632177">
              <w:rPr>
                <w:rFonts w:ascii="Aptos Narrow" w:hAnsi="Aptos Narrow"/>
                <w:color w:val="000000"/>
                <w:sz w:val="22"/>
                <w:szCs w:val="22"/>
                <w:lang w:eastAsia="en-US"/>
              </w:rPr>
              <w:t>0.874</w:t>
            </w:r>
          </w:p>
        </w:tc>
        <w:tc>
          <w:tcPr>
            <w:tcW w:w="1075" w:type="dxa"/>
            <w:noWrap/>
          </w:tcPr>
          <w:p w14:paraId="45F7EAB8" w14:textId="26B75F68" w:rsidR="00632177" w:rsidRPr="00DE7F15" w:rsidRDefault="00632177" w:rsidP="00632177">
            <w:pPr>
              <w:spacing w:line="240" w:lineRule="auto"/>
              <w:jc w:val="left"/>
              <w:rPr>
                <w:sz w:val="20"/>
                <w:szCs w:val="20"/>
                <w:lang w:eastAsia="en-US"/>
              </w:rPr>
            </w:pPr>
            <w:r w:rsidRPr="00632177">
              <w:rPr>
                <w:rFonts w:ascii="Aptos Narrow" w:hAnsi="Aptos Narrow"/>
                <w:color w:val="000000"/>
                <w:sz w:val="22"/>
                <w:szCs w:val="22"/>
                <w:lang w:eastAsia="en-US"/>
              </w:rPr>
              <w:t>0.921</w:t>
            </w:r>
          </w:p>
        </w:tc>
        <w:tc>
          <w:tcPr>
            <w:tcW w:w="884" w:type="dxa"/>
            <w:noWrap/>
          </w:tcPr>
          <w:p w14:paraId="52F47FEA" w14:textId="63D3D2C6" w:rsidR="00632177" w:rsidRPr="00DE7F15" w:rsidRDefault="00632177" w:rsidP="00632177">
            <w:pPr>
              <w:spacing w:line="240" w:lineRule="auto"/>
              <w:jc w:val="left"/>
              <w:rPr>
                <w:sz w:val="20"/>
                <w:szCs w:val="20"/>
                <w:lang w:eastAsia="en-US"/>
              </w:rPr>
            </w:pPr>
            <w:r w:rsidRPr="00632177">
              <w:rPr>
                <w:rFonts w:ascii="Aptos Narrow" w:hAnsi="Aptos Narrow"/>
                <w:color w:val="000000"/>
                <w:sz w:val="22"/>
                <w:szCs w:val="22"/>
                <w:lang w:eastAsia="en-US"/>
              </w:rPr>
              <w:t>0.831</w:t>
            </w:r>
          </w:p>
        </w:tc>
        <w:tc>
          <w:tcPr>
            <w:tcW w:w="1099" w:type="dxa"/>
            <w:noWrap/>
          </w:tcPr>
          <w:p w14:paraId="08DC2381" w14:textId="65ED41A6" w:rsidR="00632177" w:rsidRPr="00DE7F15" w:rsidRDefault="002434D2" w:rsidP="00632177">
            <w:pPr>
              <w:spacing w:line="240" w:lineRule="auto"/>
              <w:jc w:val="left"/>
              <w:rPr>
                <w:sz w:val="20"/>
                <w:szCs w:val="20"/>
                <w:lang w:eastAsia="en-US"/>
              </w:rPr>
            </w:pPr>
            <w:r>
              <w:rPr>
                <w:sz w:val="20"/>
                <w:szCs w:val="20"/>
                <w:lang w:eastAsia="en-US"/>
              </w:rPr>
              <w:t>170.7</w:t>
            </w:r>
          </w:p>
        </w:tc>
        <w:tc>
          <w:tcPr>
            <w:tcW w:w="1620" w:type="dxa"/>
            <w:noWrap/>
          </w:tcPr>
          <w:p w14:paraId="004ACA22" w14:textId="77777777" w:rsidR="00632177" w:rsidRPr="00DE7F15" w:rsidRDefault="00632177" w:rsidP="00632177">
            <w:pPr>
              <w:spacing w:line="240" w:lineRule="auto"/>
              <w:jc w:val="right"/>
              <w:rPr>
                <w:color w:val="000000"/>
                <w:sz w:val="22"/>
                <w:szCs w:val="22"/>
                <w:lang w:eastAsia="en-US"/>
              </w:rPr>
            </w:pPr>
            <w:r w:rsidRPr="00DE7F15">
              <w:rPr>
                <w:color w:val="000000"/>
                <w:sz w:val="22"/>
                <w:szCs w:val="22"/>
                <w:lang w:val="x-none" w:eastAsia="de-DE"/>
              </w:rPr>
              <w:t>32.6</w:t>
            </w:r>
          </w:p>
        </w:tc>
      </w:tr>
    </w:tbl>
    <w:p w14:paraId="75FC01A4" w14:textId="50DECEED" w:rsidR="00AC23C8" w:rsidRDefault="00AC23C8" w:rsidP="00AC23C8"/>
    <w:p w14:paraId="729F3178" w14:textId="17685497" w:rsidR="00207903" w:rsidRDefault="00207903" w:rsidP="00AC23C8">
      <w:r>
        <w:rPr>
          <w:noProof/>
        </w:rPr>
        <w:lastRenderedPageBreak/>
        <w:drawing>
          <wp:inline distT="0" distB="0" distL="0" distR="0" wp14:anchorId="0E20CD4F" wp14:editId="1881E3B9">
            <wp:extent cx="5937250" cy="6127750"/>
            <wp:effectExtent l="0" t="0" r="6350" b="6350"/>
            <wp:docPr id="212341424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hqprint">
                      <a:extLst>
                        <a:ext uri="{28A0092B-C50C-407E-A947-70E740481C1C}">
                          <a14:useLocalDpi xmlns:a14="http://schemas.microsoft.com/office/drawing/2010/main" val="0"/>
                        </a:ext>
                      </a:extLst>
                    </a:blip>
                    <a:srcRect/>
                    <a:stretch>
                      <a:fillRect/>
                    </a:stretch>
                  </pic:blipFill>
                  <pic:spPr bwMode="auto">
                    <a:xfrm>
                      <a:off x="0" y="0"/>
                      <a:ext cx="5937250" cy="6127750"/>
                    </a:xfrm>
                    <a:prstGeom prst="rect">
                      <a:avLst/>
                    </a:prstGeom>
                    <a:noFill/>
                    <a:ln>
                      <a:noFill/>
                    </a:ln>
                  </pic:spPr>
                </pic:pic>
              </a:graphicData>
            </a:graphic>
          </wp:inline>
        </w:drawing>
      </w:r>
    </w:p>
    <w:p w14:paraId="57F931B9" w14:textId="77777777" w:rsidR="00207903" w:rsidRDefault="00207903" w:rsidP="00AC23C8"/>
    <w:p w14:paraId="5FD7F640" w14:textId="77777777" w:rsidR="00AC23C8" w:rsidRDefault="00AC23C8" w:rsidP="00AC23C8">
      <w:pPr>
        <w:pStyle w:val="Heading3"/>
      </w:pPr>
      <w:proofErr w:type="spellStart"/>
      <w:r>
        <w:t>MoNuSAC</w:t>
      </w:r>
      <w:proofErr w:type="spellEnd"/>
    </w:p>
    <w:p w14:paraId="7B0ED0E2" w14:textId="77777777" w:rsidR="00AC23C8" w:rsidRDefault="00AC23C8" w:rsidP="00AC23C8">
      <w:proofErr w:type="spellStart"/>
      <w:r>
        <w:t>MoNuSAC</w:t>
      </w:r>
      <w:proofErr w:type="spellEnd"/>
      <w:r>
        <w:t xml:space="preserve"> </w:t>
      </w:r>
      <w:r>
        <w:fldChar w:fldCharType="begin"/>
      </w:r>
      <w:r>
        <w:instrText xml:space="preserve"> ADDIN ZOTERO_ITEM CSL_CITATION {"citationID":"LGnS4l81","properties":{"formattedCitation":"(6)","plainCitation":"(6)","noteIndex":0},"citationItems":[{"id":1546,"uris":["http://zotero.org/users/8619560/items/FL5TD6UK"],"itemData":{"id":1546,"type":"article-journal","abstract":"Detecting various types of cells in and around the tumor matrix holds a special significance in characterizing the tumor micro-environment for cancer prognostication and research. Automating the tasks of detecting, segmenting, and classifying nuclei can free up the pathologists’ time for higher value tasks and reduce errors due to fatigue and subjectivity. To encourage the computer vision research community to develop and test algorithms for these tasks, we prepared a large and diverse dataset of nucleus boundary annotations and class labels. The dataset has over 46,000 nuclei from 37 hospitals, 71 patients, four organs, and four nucleus types. We also organized a challenge around this dataset as a satellite event at the International Symposium on Biomedical Imaging (ISBI) in April 2020. The challenge saw a wide participation from across the world, and the top methods were able to match inter-human concordance for the challenge metric. In this paper, we summarize the dataset and the key findings of the challenge, including the commonalities and differences between the methods developed by various participants. We have released the MoNuSAC2020 dataset to the public.","container-title":"IEEE Transactions on Medical Imaging","DOI":"10.1109/TMI.2021.3085712","ISSN":"1558-254X","issue":"12","page":"3413-3423","source":"IEEE Xplore","title":"MoNuSAC2020: A Multi-Organ Nuclei Segmentation and Classification Challenge","title-short":"MoNuSAC2020","volume":"40","author":[{"family":"Verma","given":"Ruchika"},{"family":"Kumar","given":"Neeraj"},{"family":"Patil","given":"Abhijeet"},{"family":"Kurian","given":"Nikhil Cherian"},{"family":"Rane","given":"Swapnil"},{"family":"Graham","given":"Simon"},{"family":"Vu","given":"Quoc Dang"},{"family":"Zwager","given":"Mieke"},{"family":"Raza","given":"Shan E. Ahmed"},{"family":"Rajpoot","given":"Nasir"},{"family":"Wu","given":"Xiyi"},{"family":"Chen","given":"Huai"},{"family":"Huang","given":"Yijie"},{"family":"Wang","given":"Lisheng"},{"family":"Jung","given":"Hyun"},{"family":"Brown","given":"G. Thomas"},{"family":"Liu","given":"Yanling"},{"family":"Liu","given":"Shuolin"},{"family":"Jahromi","given":"Seyed Alireza Fatemi"},{"family":"Khani","given":"Ali Asghar"},{"family":"Montahaei","given":"Ehsan"},{"family":"Baghshah","given":"Mahdieh Soleymani"},{"family":"Behroozi","given":"Hamid"},{"family":"Semkin","given":"Pavel"},{"family":"Rassadin","given":"Alexandr"},{"family":"Dutande","given":"Prasad"},{"family":"Lodaya","given":"Romil"},{"family":"Baid","given":"Ujjwal"},{"family":"Baheti","given":"Bhakti"},{"family":"Talbar","given":"Sanjay"},{"family":"Mahbod","given":"Amirreza"},{"family":"Ecker","given":"Rupert"},{"family":"Ellinger","given":"Isabella"},{"family":"Luo","given":"Zhipeng"},{"family":"Dong","given":"Bin"},{"family":"Xu","given":"Zhengyu"},{"family":"Yao","given":"Yuehan"},{"family":"Lv","given":"Shuai"},{"family":"Feng","given":"Ming"},{"family":"Xu","given":"Kele"},{"family":"Zunair","given":"Hasib"},{"family":"Hamza","given":"Abdessamad Ben"},{"family":"Smiley","given":"Steven"},{"family":"Yin","given":"Tang-Kai"},{"family":"Fang","given":"Qi-Rui"},{"family":"Srivastava","given":"Shikhar"},{"family":"Mahapatra","given":"Dwarikanath"},{"family":"Trnavska","given":"Lubomira"},{"family":"Zhang","given":"Hanyun"},{"family":"Narayanan","given":"Priya Lakshmi"},{"family":"Law","given":"Justin"},{"family":"Yuan","given":"Yinyin"},{"family":"Tejomay","given":"Abhiroop"},{"family":"Mitkari","given":"Aditya"},{"family":"Koka","given":"Dinesh"},{"family":"Ramachandra","given":"Vikas"},{"family":"Kini","given":"Lata"},{"family":"Sethi","given":"Amit"}],"issued":{"date-parts":[["2021",12]]}}}],"schema":"https://github.com/citation-style-language/schema/raw/master/csl-citation.json"} </w:instrText>
      </w:r>
      <w:r>
        <w:fldChar w:fldCharType="separate"/>
      </w:r>
      <w:r w:rsidRPr="00C510FD">
        <w:t>(6)</w:t>
      </w:r>
      <w:r>
        <w:fldChar w:fldCharType="end"/>
      </w:r>
    </w:p>
    <w:p w14:paraId="027073ED" w14:textId="77777777" w:rsidR="00AC23C8" w:rsidRDefault="00AC23C8" w:rsidP="00AC23C8"/>
    <w:tbl>
      <w:tblPr>
        <w:tblStyle w:val="TableGrid"/>
        <w:tblW w:w="9350" w:type="dxa"/>
        <w:tblLook w:val="04A0" w:firstRow="1" w:lastRow="0" w:firstColumn="1" w:lastColumn="0" w:noHBand="0" w:noVBand="1"/>
      </w:tblPr>
      <w:tblGrid>
        <w:gridCol w:w="1498"/>
        <w:gridCol w:w="1109"/>
        <w:gridCol w:w="1181"/>
        <w:gridCol w:w="884"/>
        <w:gridCol w:w="1075"/>
        <w:gridCol w:w="884"/>
        <w:gridCol w:w="1099"/>
        <w:gridCol w:w="1620"/>
      </w:tblGrid>
      <w:tr w:rsidR="00AC23C8" w:rsidRPr="00DE7F15" w14:paraId="635028E4" w14:textId="77777777" w:rsidTr="00474240">
        <w:trPr>
          <w:trHeight w:val="300"/>
        </w:trPr>
        <w:tc>
          <w:tcPr>
            <w:tcW w:w="1495" w:type="dxa"/>
            <w:noWrap/>
            <w:hideMark/>
          </w:tcPr>
          <w:p w14:paraId="0C8E4FA8" w14:textId="77777777" w:rsidR="00AC23C8" w:rsidRPr="00DE7F15" w:rsidRDefault="00AC23C8" w:rsidP="00474240">
            <w:pPr>
              <w:spacing w:line="240" w:lineRule="auto"/>
              <w:jc w:val="left"/>
              <w:rPr>
                <w:b/>
                <w:bCs/>
                <w:color w:val="000000"/>
                <w:sz w:val="22"/>
                <w:szCs w:val="22"/>
                <w:lang w:eastAsia="en-US"/>
              </w:rPr>
            </w:pPr>
            <w:r w:rsidRPr="00DE7F15">
              <w:rPr>
                <w:b/>
                <w:bCs/>
                <w:color w:val="000000"/>
                <w:sz w:val="22"/>
                <w:szCs w:val="22"/>
                <w:lang w:val="de-DE" w:eastAsia="en-US"/>
              </w:rPr>
              <w:t>Model/</w:t>
            </w:r>
            <w:proofErr w:type="spellStart"/>
            <w:r w:rsidRPr="00DE7F15">
              <w:rPr>
                <w:b/>
                <w:bCs/>
                <w:color w:val="000000"/>
                <w:sz w:val="22"/>
                <w:szCs w:val="22"/>
                <w:lang w:val="de-DE" w:eastAsia="en-US"/>
              </w:rPr>
              <w:t>Metric</w:t>
            </w:r>
            <w:proofErr w:type="spellEnd"/>
          </w:p>
        </w:tc>
        <w:tc>
          <w:tcPr>
            <w:tcW w:w="1107" w:type="dxa"/>
            <w:noWrap/>
            <w:hideMark/>
          </w:tcPr>
          <w:p w14:paraId="4A928785" w14:textId="77777777" w:rsidR="00AC23C8" w:rsidRPr="00DE7F15" w:rsidRDefault="00AC23C8" w:rsidP="00474240">
            <w:pPr>
              <w:spacing w:line="240" w:lineRule="auto"/>
              <w:jc w:val="left"/>
              <w:rPr>
                <w:b/>
                <w:bCs/>
                <w:color w:val="000000"/>
                <w:sz w:val="22"/>
                <w:szCs w:val="22"/>
                <w:lang w:eastAsia="en-US"/>
              </w:rPr>
            </w:pPr>
            <w:r w:rsidRPr="00DE7F15">
              <w:rPr>
                <w:b/>
                <w:bCs/>
                <w:color w:val="000000"/>
                <w:sz w:val="22"/>
                <w:szCs w:val="22"/>
                <w:lang w:val="de-DE" w:eastAsia="de-DE"/>
              </w:rPr>
              <w:t>mAP@50</w:t>
            </w:r>
          </w:p>
        </w:tc>
        <w:tc>
          <w:tcPr>
            <w:tcW w:w="1179" w:type="dxa"/>
            <w:noWrap/>
            <w:hideMark/>
          </w:tcPr>
          <w:p w14:paraId="7265C896" w14:textId="77777777" w:rsidR="00AC23C8" w:rsidRPr="00DE7F15" w:rsidRDefault="00AC23C8" w:rsidP="00474240">
            <w:pPr>
              <w:spacing w:line="240" w:lineRule="auto"/>
              <w:jc w:val="left"/>
              <w:rPr>
                <w:b/>
                <w:bCs/>
                <w:color w:val="000000"/>
                <w:sz w:val="22"/>
                <w:szCs w:val="22"/>
                <w:lang w:eastAsia="en-US"/>
              </w:rPr>
            </w:pPr>
            <w:r w:rsidRPr="00DE7F15">
              <w:rPr>
                <w:b/>
                <w:bCs/>
                <w:color w:val="000000"/>
                <w:sz w:val="22"/>
                <w:szCs w:val="22"/>
                <w:lang w:val="de-DE" w:eastAsia="de-DE"/>
              </w:rPr>
              <w:t>mAP@50-95</w:t>
            </w:r>
          </w:p>
        </w:tc>
        <w:tc>
          <w:tcPr>
            <w:tcW w:w="891" w:type="dxa"/>
            <w:noWrap/>
            <w:hideMark/>
          </w:tcPr>
          <w:p w14:paraId="45CD2970" w14:textId="77777777" w:rsidR="00AC23C8" w:rsidRPr="00DE7F15" w:rsidRDefault="00AC23C8" w:rsidP="00474240">
            <w:pPr>
              <w:spacing w:line="240" w:lineRule="auto"/>
              <w:jc w:val="left"/>
              <w:rPr>
                <w:b/>
                <w:bCs/>
                <w:color w:val="000000"/>
                <w:sz w:val="22"/>
                <w:szCs w:val="22"/>
                <w:lang w:eastAsia="en-US"/>
              </w:rPr>
            </w:pPr>
            <w:r w:rsidRPr="00DE7F15">
              <w:rPr>
                <w:b/>
                <w:bCs/>
                <w:color w:val="000000"/>
                <w:sz w:val="22"/>
                <w:szCs w:val="22"/>
                <w:lang w:val="de-DE" w:eastAsia="de-DE"/>
              </w:rPr>
              <w:t>Mean F1</w:t>
            </w:r>
          </w:p>
        </w:tc>
        <w:tc>
          <w:tcPr>
            <w:tcW w:w="1073" w:type="dxa"/>
            <w:noWrap/>
            <w:hideMark/>
          </w:tcPr>
          <w:p w14:paraId="6ABB8CC5" w14:textId="77777777" w:rsidR="00AC23C8" w:rsidRPr="00DE7F15" w:rsidRDefault="00AC23C8" w:rsidP="00474240">
            <w:pPr>
              <w:spacing w:line="240" w:lineRule="auto"/>
              <w:jc w:val="left"/>
              <w:rPr>
                <w:b/>
                <w:bCs/>
                <w:color w:val="000000"/>
                <w:sz w:val="22"/>
                <w:szCs w:val="22"/>
                <w:lang w:eastAsia="en-US"/>
              </w:rPr>
            </w:pPr>
            <w:r w:rsidRPr="00DE7F15">
              <w:rPr>
                <w:b/>
                <w:bCs/>
                <w:color w:val="000000"/>
                <w:sz w:val="22"/>
                <w:szCs w:val="22"/>
                <w:lang w:val="de-DE" w:eastAsia="de-DE"/>
              </w:rPr>
              <w:t>Mean Precision</w:t>
            </w:r>
          </w:p>
        </w:tc>
        <w:tc>
          <w:tcPr>
            <w:tcW w:w="891" w:type="dxa"/>
            <w:noWrap/>
            <w:hideMark/>
          </w:tcPr>
          <w:p w14:paraId="38144EAA" w14:textId="77777777" w:rsidR="00AC23C8" w:rsidRPr="00DE7F15" w:rsidRDefault="00AC23C8" w:rsidP="00474240">
            <w:pPr>
              <w:spacing w:line="240" w:lineRule="auto"/>
              <w:jc w:val="left"/>
              <w:rPr>
                <w:b/>
                <w:bCs/>
                <w:color w:val="000000"/>
                <w:sz w:val="22"/>
                <w:szCs w:val="22"/>
                <w:lang w:eastAsia="en-US"/>
              </w:rPr>
            </w:pPr>
            <w:r w:rsidRPr="00DE7F15">
              <w:rPr>
                <w:b/>
                <w:bCs/>
                <w:color w:val="000000"/>
                <w:sz w:val="22"/>
                <w:szCs w:val="22"/>
                <w:lang w:val="de-DE" w:eastAsia="de-DE"/>
              </w:rPr>
              <w:t>Mean Recall</w:t>
            </w:r>
          </w:p>
        </w:tc>
        <w:tc>
          <w:tcPr>
            <w:tcW w:w="1097" w:type="dxa"/>
            <w:noWrap/>
            <w:hideMark/>
          </w:tcPr>
          <w:p w14:paraId="7E1A9536" w14:textId="77777777" w:rsidR="00AC23C8" w:rsidRPr="00DE7F15" w:rsidRDefault="00AC23C8" w:rsidP="00474240">
            <w:pPr>
              <w:spacing w:line="240" w:lineRule="auto"/>
              <w:jc w:val="left"/>
              <w:rPr>
                <w:b/>
                <w:bCs/>
                <w:color w:val="000000"/>
                <w:sz w:val="22"/>
                <w:szCs w:val="22"/>
                <w:lang w:eastAsia="en-US"/>
              </w:rPr>
            </w:pPr>
            <w:proofErr w:type="spellStart"/>
            <w:r w:rsidRPr="00DE7F15">
              <w:rPr>
                <w:b/>
                <w:bCs/>
                <w:color w:val="000000"/>
                <w:sz w:val="22"/>
                <w:szCs w:val="22"/>
                <w:lang w:val="de-DE" w:eastAsia="de-DE"/>
              </w:rPr>
              <w:t>Inference</w:t>
            </w:r>
            <w:proofErr w:type="spellEnd"/>
            <w:r w:rsidRPr="00DE7F15">
              <w:rPr>
                <w:b/>
                <w:bCs/>
                <w:color w:val="000000"/>
                <w:sz w:val="22"/>
                <w:szCs w:val="22"/>
                <w:lang w:val="de-DE" w:eastAsia="de-DE"/>
              </w:rPr>
              <w:t xml:space="preserve"> Time</w:t>
            </w:r>
            <w:r w:rsidRPr="005644A5">
              <w:rPr>
                <w:b/>
                <w:bCs/>
                <w:color w:val="000000"/>
                <w:sz w:val="22"/>
                <w:szCs w:val="22"/>
                <w:lang w:val="de-DE" w:eastAsia="de-DE"/>
              </w:rPr>
              <w:t xml:space="preserve"> </w:t>
            </w:r>
            <w:r w:rsidRPr="00DE7F15">
              <w:rPr>
                <w:b/>
                <w:bCs/>
                <w:color w:val="000000"/>
                <w:sz w:val="22"/>
                <w:szCs w:val="22"/>
                <w:lang w:val="de-DE" w:eastAsia="de-DE"/>
              </w:rPr>
              <w:t>[</w:t>
            </w:r>
            <w:proofErr w:type="spellStart"/>
            <w:r w:rsidRPr="00DE7F15">
              <w:rPr>
                <w:b/>
                <w:bCs/>
                <w:color w:val="000000"/>
                <w:sz w:val="22"/>
                <w:szCs w:val="22"/>
                <w:lang w:val="de-DE" w:eastAsia="de-DE"/>
              </w:rPr>
              <w:t>ms</w:t>
            </w:r>
            <w:proofErr w:type="spellEnd"/>
            <w:r w:rsidRPr="00DE7F15">
              <w:rPr>
                <w:b/>
                <w:bCs/>
                <w:color w:val="000000"/>
                <w:sz w:val="22"/>
                <w:szCs w:val="22"/>
                <w:lang w:val="de-DE" w:eastAsia="de-DE"/>
              </w:rPr>
              <w:t>]</w:t>
            </w:r>
          </w:p>
        </w:tc>
        <w:tc>
          <w:tcPr>
            <w:tcW w:w="1617" w:type="dxa"/>
            <w:noWrap/>
            <w:hideMark/>
          </w:tcPr>
          <w:p w14:paraId="5CDB476E" w14:textId="77777777" w:rsidR="00AC23C8" w:rsidRPr="00DE7F15" w:rsidRDefault="00AC23C8" w:rsidP="00474240">
            <w:pPr>
              <w:spacing w:line="240" w:lineRule="auto"/>
              <w:jc w:val="left"/>
              <w:rPr>
                <w:b/>
                <w:bCs/>
                <w:color w:val="000000"/>
                <w:sz w:val="22"/>
                <w:szCs w:val="22"/>
                <w:lang w:eastAsia="en-US"/>
              </w:rPr>
            </w:pPr>
            <w:r w:rsidRPr="00DE7F15">
              <w:rPr>
                <w:b/>
                <w:bCs/>
                <w:color w:val="000000"/>
                <w:sz w:val="22"/>
                <w:szCs w:val="22"/>
                <w:lang w:val="de-DE" w:eastAsia="de-DE"/>
              </w:rPr>
              <w:t xml:space="preserve">Computational </w:t>
            </w:r>
            <w:proofErr w:type="spellStart"/>
            <w:r w:rsidRPr="00DE7F15">
              <w:rPr>
                <w:b/>
                <w:bCs/>
                <w:color w:val="000000"/>
                <w:sz w:val="22"/>
                <w:szCs w:val="22"/>
                <w:lang w:val="de-DE" w:eastAsia="de-DE"/>
              </w:rPr>
              <w:t>Cost</w:t>
            </w:r>
            <w:proofErr w:type="spellEnd"/>
            <w:r w:rsidRPr="00DE7F15">
              <w:rPr>
                <w:b/>
                <w:bCs/>
                <w:color w:val="000000"/>
                <w:sz w:val="22"/>
                <w:szCs w:val="22"/>
                <w:lang w:val="de-DE" w:eastAsia="de-DE"/>
              </w:rPr>
              <w:t xml:space="preserve"> [GFLOPs]</w:t>
            </w:r>
          </w:p>
        </w:tc>
      </w:tr>
      <w:tr w:rsidR="00AC23C8" w:rsidRPr="00DE7F15" w14:paraId="0E99F487" w14:textId="77777777" w:rsidTr="00474240">
        <w:trPr>
          <w:trHeight w:val="300"/>
        </w:trPr>
        <w:tc>
          <w:tcPr>
            <w:tcW w:w="1495" w:type="dxa"/>
            <w:noWrap/>
          </w:tcPr>
          <w:p w14:paraId="153D9C2E" w14:textId="77777777" w:rsidR="00AC23C8" w:rsidRPr="00DE7F15" w:rsidRDefault="00AC23C8" w:rsidP="00474240">
            <w:pPr>
              <w:spacing w:line="240" w:lineRule="auto"/>
              <w:jc w:val="left"/>
              <w:rPr>
                <w:color w:val="000000"/>
                <w:sz w:val="22"/>
                <w:szCs w:val="22"/>
                <w:lang w:val="de-DE" w:eastAsia="en-US"/>
              </w:rPr>
            </w:pPr>
            <w:r w:rsidRPr="00DE7F15">
              <w:rPr>
                <w:color w:val="000000"/>
                <w:sz w:val="22"/>
                <w:szCs w:val="22"/>
                <w:lang w:val="x-none" w:eastAsia="en-US"/>
              </w:rPr>
              <w:t>RT-DETR</w:t>
            </w:r>
          </w:p>
        </w:tc>
        <w:tc>
          <w:tcPr>
            <w:tcW w:w="1107" w:type="dxa"/>
            <w:noWrap/>
          </w:tcPr>
          <w:p w14:paraId="779D5305" w14:textId="77777777" w:rsidR="00AC23C8" w:rsidRPr="00DE7F15" w:rsidRDefault="00AC23C8" w:rsidP="00474240">
            <w:pPr>
              <w:spacing w:line="240" w:lineRule="auto"/>
              <w:jc w:val="left"/>
              <w:rPr>
                <w:color w:val="000000"/>
                <w:sz w:val="22"/>
                <w:szCs w:val="22"/>
                <w:lang w:eastAsia="en-US"/>
              </w:rPr>
            </w:pPr>
          </w:p>
        </w:tc>
        <w:tc>
          <w:tcPr>
            <w:tcW w:w="1179" w:type="dxa"/>
            <w:noWrap/>
          </w:tcPr>
          <w:p w14:paraId="6986DD80" w14:textId="77777777" w:rsidR="00AC23C8" w:rsidRPr="00DE7F15" w:rsidRDefault="00AC23C8" w:rsidP="00474240">
            <w:pPr>
              <w:spacing w:line="240" w:lineRule="auto"/>
              <w:jc w:val="left"/>
              <w:rPr>
                <w:sz w:val="20"/>
                <w:szCs w:val="20"/>
                <w:lang w:eastAsia="en-US"/>
              </w:rPr>
            </w:pPr>
          </w:p>
        </w:tc>
        <w:tc>
          <w:tcPr>
            <w:tcW w:w="891" w:type="dxa"/>
            <w:noWrap/>
          </w:tcPr>
          <w:p w14:paraId="75EC6CE9" w14:textId="77777777" w:rsidR="00AC23C8" w:rsidRPr="00DE7F15" w:rsidRDefault="00AC23C8" w:rsidP="00474240">
            <w:pPr>
              <w:spacing w:line="240" w:lineRule="auto"/>
              <w:jc w:val="left"/>
              <w:rPr>
                <w:sz w:val="20"/>
                <w:szCs w:val="20"/>
                <w:lang w:eastAsia="en-US"/>
              </w:rPr>
            </w:pPr>
          </w:p>
        </w:tc>
        <w:tc>
          <w:tcPr>
            <w:tcW w:w="1073" w:type="dxa"/>
            <w:noWrap/>
          </w:tcPr>
          <w:p w14:paraId="0A1B18B0" w14:textId="77777777" w:rsidR="00AC23C8" w:rsidRPr="00DE7F15" w:rsidRDefault="00AC23C8" w:rsidP="00474240">
            <w:pPr>
              <w:spacing w:line="240" w:lineRule="auto"/>
              <w:jc w:val="left"/>
              <w:rPr>
                <w:sz w:val="20"/>
                <w:szCs w:val="20"/>
                <w:lang w:eastAsia="en-US"/>
              </w:rPr>
            </w:pPr>
          </w:p>
        </w:tc>
        <w:tc>
          <w:tcPr>
            <w:tcW w:w="891" w:type="dxa"/>
            <w:noWrap/>
          </w:tcPr>
          <w:p w14:paraId="4C8EDD19" w14:textId="77777777" w:rsidR="00AC23C8" w:rsidRPr="00DE7F15" w:rsidRDefault="00AC23C8" w:rsidP="00474240">
            <w:pPr>
              <w:spacing w:line="240" w:lineRule="auto"/>
              <w:jc w:val="left"/>
              <w:rPr>
                <w:sz w:val="20"/>
                <w:szCs w:val="20"/>
                <w:lang w:eastAsia="en-US"/>
              </w:rPr>
            </w:pPr>
          </w:p>
        </w:tc>
        <w:tc>
          <w:tcPr>
            <w:tcW w:w="1097" w:type="dxa"/>
            <w:noWrap/>
          </w:tcPr>
          <w:p w14:paraId="1FC4D4A9" w14:textId="77777777" w:rsidR="00AC23C8" w:rsidRPr="00DE7F15" w:rsidRDefault="00AC23C8" w:rsidP="00474240">
            <w:pPr>
              <w:spacing w:line="240" w:lineRule="auto"/>
              <w:jc w:val="left"/>
              <w:rPr>
                <w:sz w:val="20"/>
                <w:szCs w:val="20"/>
                <w:lang w:eastAsia="en-US"/>
              </w:rPr>
            </w:pPr>
          </w:p>
        </w:tc>
        <w:tc>
          <w:tcPr>
            <w:tcW w:w="1617" w:type="dxa"/>
            <w:noWrap/>
          </w:tcPr>
          <w:p w14:paraId="5D1F234C" w14:textId="77777777" w:rsidR="00AC23C8" w:rsidRPr="00DE7F15" w:rsidRDefault="00AC23C8" w:rsidP="00474240">
            <w:pPr>
              <w:spacing w:line="240" w:lineRule="auto"/>
              <w:jc w:val="right"/>
              <w:rPr>
                <w:color w:val="000000"/>
                <w:sz w:val="22"/>
                <w:szCs w:val="22"/>
                <w:lang w:val="x-none" w:eastAsia="de-DE"/>
              </w:rPr>
            </w:pPr>
            <w:r w:rsidRPr="00DE7F15">
              <w:rPr>
                <w:color w:val="000000"/>
                <w:sz w:val="22"/>
                <w:szCs w:val="22"/>
                <w:lang w:val="x-none" w:eastAsia="de-DE"/>
              </w:rPr>
              <w:t>103.4</w:t>
            </w:r>
          </w:p>
        </w:tc>
      </w:tr>
      <w:tr w:rsidR="00AC23C8" w:rsidRPr="00DE7F15" w14:paraId="4E7BC54E" w14:textId="77777777" w:rsidTr="00474240">
        <w:trPr>
          <w:trHeight w:val="300"/>
        </w:trPr>
        <w:tc>
          <w:tcPr>
            <w:tcW w:w="1495" w:type="dxa"/>
            <w:noWrap/>
            <w:hideMark/>
          </w:tcPr>
          <w:p w14:paraId="43469152" w14:textId="77777777" w:rsidR="00AC23C8" w:rsidRPr="00DE7F15" w:rsidRDefault="00AC23C8" w:rsidP="00474240">
            <w:pPr>
              <w:spacing w:line="240" w:lineRule="auto"/>
              <w:jc w:val="left"/>
              <w:rPr>
                <w:color w:val="000000"/>
                <w:sz w:val="22"/>
                <w:szCs w:val="22"/>
                <w:lang w:eastAsia="en-US"/>
              </w:rPr>
            </w:pPr>
            <w:r w:rsidRPr="00DE7F15">
              <w:rPr>
                <w:color w:val="000000"/>
                <w:sz w:val="22"/>
                <w:szCs w:val="22"/>
                <w:lang w:val="de-DE" w:eastAsia="en-US"/>
              </w:rPr>
              <w:lastRenderedPageBreak/>
              <w:t>YOLOv8</w:t>
            </w:r>
          </w:p>
        </w:tc>
        <w:tc>
          <w:tcPr>
            <w:tcW w:w="1107" w:type="dxa"/>
            <w:noWrap/>
            <w:hideMark/>
          </w:tcPr>
          <w:p w14:paraId="0541CC10" w14:textId="77777777" w:rsidR="00AC23C8" w:rsidRPr="00DE7F15" w:rsidRDefault="00AC23C8" w:rsidP="00474240">
            <w:pPr>
              <w:spacing w:line="240" w:lineRule="auto"/>
              <w:jc w:val="left"/>
              <w:rPr>
                <w:color w:val="000000"/>
                <w:sz w:val="22"/>
                <w:szCs w:val="22"/>
                <w:lang w:eastAsia="en-US"/>
              </w:rPr>
            </w:pPr>
          </w:p>
        </w:tc>
        <w:tc>
          <w:tcPr>
            <w:tcW w:w="1179" w:type="dxa"/>
            <w:noWrap/>
            <w:hideMark/>
          </w:tcPr>
          <w:p w14:paraId="483E2A0C" w14:textId="77777777" w:rsidR="00AC23C8" w:rsidRPr="00DE7F15" w:rsidRDefault="00AC23C8" w:rsidP="00474240">
            <w:pPr>
              <w:spacing w:line="240" w:lineRule="auto"/>
              <w:jc w:val="left"/>
              <w:rPr>
                <w:sz w:val="20"/>
                <w:szCs w:val="20"/>
                <w:lang w:eastAsia="en-US"/>
              </w:rPr>
            </w:pPr>
          </w:p>
        </w:tc>
        <w:tc>
          <w:tcPr>
            <w:tcW w:w="891" w:type="dxa"/>
            <w:noWrap/>
            <w:hideMark/>
          </w:tcPr>
          <w:p w14:paraId="13DFFCF5" w14:textId="77777777" w:rsidR="00AC23C8" w:rsidRPr="00DE7F15" w:rsidRDefault="00AC23C8" w:rsidP="00474240">
            <w:pPr>
              <w:spacing w:line="240" w:lineRule="auto"/>
              <w:jc w:val="left"/>
              <w:rPr>
                <w:sz w:val="20"/>
                <w:szCs w:val="20"/>
                <w:lang w:eastAsia="en-US"/>
              </w:rPr>
            </w:pPr>
          </w:p>
        </w:tc>
        <w:tc>
          <w:tcPr>
            <w:tcW w:w="1073" w:type="dxa"/>
            <w:noWrap/>
            <w:hideMark/>
          </w:tcPr>
          <w:p w14:paraId="12F7FA61" w14:textId="77777777" w:rsidR="00AC23C8" w:rsidRPr="00DE7F15" w:rsidRDefault="00AC23C8" w:rsidP="00474240">
            <w:pPr>
              <w:spacing w:line="240" w:lineRule="auto"/>
              <w:jc w:val="left"/>
              <w:rPr>
                <w:sz w:val="20"/>
                <w:szCs w:val="20"/>
                <w:lang w:eastAsia="en-US"/>
              </w:rPr>
            </w:pPr>
          </w:p>
        </w:tc>
        <w:tc>
          <w:tcPr>
            <w:tcW w:w="891" w:type="dxa"/>
            <w:noWrap/>
            <w:hideMark/>
          </w:tcPr>
          <w:p w14:paraId="4E4D17A1" w14:textId="77777777" w:rsidR="00AC23C8" w:rsidRPr="00DE7F15" w:rsidRDefault="00AC23C8" w:rsidP="00474240">
            <w:pPr>
              <w:spacing w:line="240" w:lineRule="auto"/>
              <w:jc w:val="left"/>
              <w:rPr>
                <w:sz w:val="20"/>
                <w:szCs w:val="20"/>
                <w:lang w:eastAsia="en-US"/>
              </w:rPr>
            </w:pPr>
          </w:p>
        </w:tc>
        <w:tc>
          <w:tcPr>
            <w:tcW w:w="1097" w:type="dxa"/>
            <w:noWrap/>
            <w:hideMark/>
          </w:tcPr>
          <w:p w14:paraId="7E9064C2" w14:textId="77777777" w:rsidR="00AC23C8" w:rsidRPr="00DE7F15" w:rsidRDefault="00AC23C8" w:rsidP="00474240">
            <w:pPr>
              <w:spacing w:line="240" w:lineRule="auto"/>
              <w:jc w:val="left"/>
              <w:rPr>
                <w:sz w:val="20"/>
                <w:szCs w:val="20"/>
                <w:lang w:eastAsia="en-US"/>
              </w:rPr>
            </w:pPr>
          </w:p>
        </w:tc>
        <w:tc>
          <w:tcPr>
            <w:tcW w:w="1617" w:type="dxa"/>
            <w:noWrap/>
            <w:hideMark/>
          </w:tcPr>
          <w:p w14:paraId="04766E8D" w14:textId="77777777" w:rsidR="00AC23C8" w:rsidRPr="00DE7F15" w:rsidRDefault="00AC23C8" w:rsidP="00474240">
            <w:pPr>
              <w:spacing w:line="240" w:lineRule="auto"/>
              <w:jc w:val="right"/>
              <w:rPr>
                <w:color w:val="000000"/>
                <w:sz w:val="22"/>
                <w:szCs w:val="22"/>
                <w:lang w:eastAsia="en-US"/>
              </w:rPr>
            </w:pPr>
            <w:r w:rsidRPr="00DE7F15">
              <w:rPr>
                <w:color w:val="000000"/>
                <w:sz w:val="22"/>
                <w:szCs w:val="22"/>
                <w:lang w:val="x-none" w:eastAsia="de-DE"/>
              </w:rPr>
              <w:t>28.4</w:t>
            </w:r>
          </w:p>
        </w:tc>
      </w:tr>
      <w:tr w:rsidR="00AC23C8" w:rsidRPr="00DE7F15" w14:paraId="7D1ED400" w14:textId="77777777" w:rsidTr="00474240">
        <w:trPr>
          <w:trHeight w:val="300"/>
        </w:trPr>
        <w:tc>
          <w:tcPr>
            <w:tcW w:w="1495" w:type="dxa"/>
            <w:noWrap/>
            <w:hideMark/>
          </w:tcPr>
          <w:p w14:paraId="7D4D1002" w14:textId="77777777" w:rsidR="00AC23C8" w:rsidRPr="00DE7F15" w:rsidRDefault="00AC23C8" w:rsidP="00474240">
            <w:pPr>
              <w:spacing w:line="240" w:lineRule="auto"/>
              <w:jc w:val="left"/>
              <w:rPr>
                <w:color w:val="000000"/>
                <w:sz w:val="22"/>
                <w:szCs w:val="22"/>
                <w:lang w:eastAsia="en-US"/>
              </w:rPr>
            </w:pPr>
            <w:r w:rsidRPr="00DE7F15">
              <w:rPr>
                <w:color w:val="000000"/>
                <w:sz w:val="22"/>
                <w:szCs w:val="22"/>
                <w:lang w:val="de-DE" w:eastAsia="en-US"/>
              </w:rPr>
              <w:t>YOLOv9</w:t>
            </w:r>
          </w:p>
        </w:tc>
        <w:tc>
          <w:tcPr>
            <w:tcW w:w="1107" w:type="dxa"/>
            <w:noWrap/>
            <w:hideMark/>
          </w:tcPr>
          <w:p w14:paraId="106C124B" w14:textId="77777777" w:rsidR="00AC23C8" w:rsidRPr="00DE7F15" w:rsidRDefault="00AC23C8" w:rsidP="00474240">
            <w:pPr>
              <w:spacing w:line="240" w:lineRule="auto"/>
              <w:jc w:val="left"/>
              <w:rPr>
                <w:color w:val="000000"/>
                <w:sz w:val="22"/>
                <w:szCs w:val="22"/>
                <w:lang w:eastAsia="en-US"/>
              </w:rPr>
            </w:pPr>
          </w:p>
        </w:tc>
        <w:tc>
          <w:tcPr>
            <w:tcW w:w="1179" w:type="dxa"/>
            <w:noWrap/>
            <w:hideMark/>
          </w:tcPr>
          <w:p w14:paraId="1D067A93" w14:textId="77777777" w:rsidR="00AC23C8" w:rsidRPr="00DE7F15" w:rsidRDefault="00AC23C8" w:rsidP="00474240">
            <w:pPr>
              <w:spacing w:line="240" w:lineRule="auto"/>
              <w:jc w:val="left"/>
              <w:rPr>
                <w:sz w:val="20"/>
                <w:szCs w:val="20"/>
                <w:lang w:eastAsia="en-US"/>
              </w:rPr>
            </w:pPr>
          </w:p>
        </w:tc>
        <w:tc>
          <w:tcPr>
            <w:tcW w:w="891" w:type="dxa"/>
            <w:noWrap/>
            <w:hideMark/>
          </w:tcPr>
          <w:p w14:paraId="1C991D24" w14:textId="77777777" w:rsidR="00AC23C8" w:rsidRPr="00DE7F15" w:rsidRDefault="00AC23C8" w:rsidP="00474240">
            <w:pPr>
              <w:spacing w:line="240" w:lineRule="auto"/>
              <w:jc w:val="left"/>
              <w:rPr>
                <w:sz w:val="20"/>
                <w:szCs w:val="20"/>
                <w:lang w:eastAsia="en-US"/>
              </w:rPr>
            </w:pPr>
          </w:p>
        </w:tc>
        <w:tc>
          <w:tcPr>
            <w:tcW w:w="1073" w:type="dxa"/>
            <w:noWrap/>
            <w:hideMark/>
          </w:tcPr>
          <w:p w14:paraId="38FFA959" w14:textId="77777777" w:rsidR="00AC23C8" w:rsidRPr="00DE7F15" w:rsidRDefault="00AC23C8" w:rsidP="00474240">
            <w:pPr>
              <w:spacing w:line="240" w:lineRule="auto"/>
              <w:jc w:val="left"/>
              <w:rPr>
                <w:sz w:val="20"/>
                <w:szCs w:val="20"/>
                <w:lang w:eastAsia="en-US"/>
              </w:rPr>
            </w:pPr>
          </w:p>
        </w:tc>
        <w:tc>
          <w:tcPr>
            <w:tcW w:w="891" w:type="dxa"/>
            <w:noWrap/>
            <w:hideMark/>
          </w:tcPr>
          <w:p w14:paraId="431088CF" w14:textId="77777777" w:rsidR="00AC23C8" w:rsidRPr="00DE7F15" w:rsidRDefault="00AC23C8" w:rsidP="00474240">
            <w:pPr>
              <w:spacing w:line="240" w:lineRule="auto"/>
              <w:jc w:val="left"/>
              <w:rPr>
                <w:sz w:val="20"/>
                <w:szCs w:val="20"/>
                <w:lang w:eastAsia="en-US"/>
              </w:rPr>
            </w:pPr>
          </w:p>
        </w:tc>
        <w:tc>
          <w:tcPr>
            <w:tcW w:w="1097" w:type="dxa"/>
            <w:noWrap/>
            <w:hideMark/>
          </w:tcPr>
          <w:p w14:paraId="6C5D3FFE" w14:textId="77777777" w:rsidR="00AC23C8" w:rsidRPr="00DE7F15" w:rsidRDefault="00AC23C8" w:rsidP="00474240">
            <w:pPr>
              <w:spacing w:line="240" w:lineRule="auto"/>
              <w:jc w:val="left"/>
              <w:rPr>
                <w:sz w:val="20"/>
                <w:szCs w:val="20"/>
                <w:lang w:eastAsia="en-US"/>
              </w:rPr>
            </w:pPr>
          </w:p>
        </w:tc>
        <w:tc>
          <w:tcPr>
            <w:tcW w:w="1617" w:type="dxa"/>
            <w:noWrap/>
            <w:hideMark/>
          </w:tcPr>
          <w:p w14:paraId="506CE876" w14:textId="77777777" w:rsidR="00AC23C8" w:rsidRPr="00DE7F15" w:rsidRDefault="00AC23C8" w:rsidP="00474240">
            <w:pPr>
              <w:spacing w:line="240" w:lineRule="auto"/>
              <w:jc w:val="right"/>
              <w:rPr>
                <w:color w:val="000000"/>
                <w:sz w:val="22"/>
                <w:szCs w:val="22"/>
                <w:lang w:eastAsia="en-US"/>
              </w:rPr>
            </w:pPr>
            <w:r w:rsidRPr="00DE7F15">
              <w:rPr>
                <w:color w:val="000000"/>
                <w:sz w:val="22"/>
                <w:szCs w:val="22"/>
                <w:lang w:val="x-none" w:eastAsia="de-DE"/>
              </w:rPr>
              <w:t>26.7</w:t>
            </w:r>
          </w:p>
        </w:tc>
      </w:tr>
      <w:tr w:rsidR="00AC23C8" w:rsidRPr="00DE7F15" w14:paraId="25240B31" w14:textId="77777777" w:rsidTr="00474240">
        <w:trPr>
          <w:trHeight w:val="300"/>
        </w:trPr>
        <w:tc>
          <w:tcPr>
            <w:tcW w:w="1495" w:type="dxa"/>
            <w:noWrap/>
            <w:hideMark/>
          </w:tcPr>
          <w:p w14:paraId="22B7FBBD" w14:textId="77777777" w:rsidR="00AC23C8" w:rsidRPr="00DE7F15" w:rsidRDefault="00AC23C8" w:rsidP="00474240">
            <w:pPr>
              <w:spacing w:line="240" w:lineRule="auto"/>
              <w:jc w:val="left"/>
              <w:rPr>
                <w:color w:val="000000"/>
                <w:sz w:val="22"/>
                <w:szCs w:val="22"/>
                <w:lang w:eastAsia="en-US"/>
              </w:rPr>
            </w:pPr>
            <w:r w:rsidRPr="00DE7F15">
              <w:rPr>
                <w:color w:val="000000"/>
                <w:sz w:val="22"/>
                <w:szCs w:val="22"/>
                <w:lang w:val="de-DE" w:eastAsia="en-US"/>
              </w:rPr>
              <w:t>YOLOv10</w:t>
            </w:r>
          </w:p>
        </w:tc>
        <w:tc>
          <w:tcPr>
            <w:tcW w:w="1107" w:type="dxa"/>
            <w:noWrap/>
            <w:hideMark/>
          </w:tcPr>
          <w:p w14:paraId="07413F54" w14:textId="77777777" w:rsidR="00AC23C8" w:rsidRPr="00DE7F15" w:rsidRDefault="00AC23C8" w:rsidP="00474240">
            <w:pPr>
              <w:spacing w:line="240" w:lineRule="auto"/>
              <w:jc w:val="left"/>
              <w:rPr>
                <w:color w:val="000000"/>
                <w:sz w:val="22"/>
                <w:szCs w:val="22"/>
                <w:lang w:eastAsia="en-US"/>
              </w:rPr>
            </w:pPr>
          </w:p>
        </w:tc>
        <w:tc>
          <w:tcPr>
            <w:tcW w:w="1179" w:type="dxa"/>
            <w:noWrap/>
            <w:hideMark/>
          </w:tcPr>
          <w:p w14:paraId="6D273FCC" w14:textId="77777777" w:rsidR="00AC23C8" w:rsidRPr="00DE7F15" w:rsidRDefault="00AC23C8" w:rsidP="00474240">
            <w:pPr>
              <w:spacing w:line="240" w:lineRule="auto"/>
              <w:jc w:val="left"/>
              <w:rPr>
                <w:sz w:val="20"/>
                <w:szCs w:val="20"/>
                <w:lang w:eastAsia="en-US"/>
              </w:rPr>
            </w:pPr>
          </w:p>
        </w:tc>
        <w:tc>
          <w:tcPr>
            <w:tcW w:w="891" w:type="dxa"/>
            <w:noWrap/>
            <w:hideMark/>
          </w:tcPr>
          <w:p w14:paraId="15C75D7D" w14:textId="77777777" w:rsidR="00AC23C8" w:rsidRPr="00DE7F15" w:rsidRDefault="00AC23C8" w:rsidP="00474240">
            <w:pPr>
              <w:spacing w:line="240" w:lineRule="auto"/>
              <w:jc w:val="left"/>
              <w:rPr>
                <w:sz w:val="20"/>
                <w:szCs w:val="20"/>
                <w:lang w:eastAsia="en-US"/>
              </w:rPr>
            </w:pPr>
          </w:p>
        </w:tc>
        <w:tc>
          <w:tcPr>
            <w:tcW w:w="1073" w:type="dxa"/>
            <w:noWrap/>
            <w:hideMark/>
          </w:tcPr>
          <w:p w14:paraId="1C5A38F0" w14:textId="77777777" w:rsidR="00AC23C8" w:rsidRPr="00DE7F15" w:rsidRDefault="00AC23C8" w:rsidP="00474240">
            <w:pPr>
              <w:spacing w:line="240" w:lineRule="auto"/>
              <w:jc w:val="left"/>
              <w:rPr>
                <w:sz w:val="20"/>
                <w:szCs w:val="20"/>
                <w:lang w:eastAsia="en-US"/>
              </w:rPr>
            </w:pPr>
          </w:p>
        </w:tc>
        <w:tc>
          <w:tcPr>
            <w:tcW w:w="891" w:type="dxa"/>
            <w:noWrap/>
            <w:hideMark/>
          </w:tcPr>
          <w:p w14:paraId="4C470F53" w14:textId="77777777" w:rsidR="00AC23C8" w:rsidRPr="00DE7F15" w:rsidRDefault="00AC23C8" w:rsidP="00474240">
            <w:pPr>
              <w:spacing w:line="240" w:lineRule="auto"/>
              <w:jc w:val="left"/>
              <w:rPr>
                <w:sz w:val="20"/>
                <w:szCs w:val="20"/>
                <w:lang w:eastAsia="en-US"/>
              </w:rPr>
            </w:pPr>
          </w:p>
        </w:tc>
        <w:tc>
          <w:tcPr>
            <w:tcW w:w="1097" w:type="dxa"/>
            <w:noWrap/>
            <w:hideMark/>
          </w:tcPr>
          <w:p w14:paraId="5D23CF92" w14:textId="77777777" w:rsidR="00AC23C8" w:rsidRPr="00DE7F15" w:rsidRDefault="00AC23C8" w:rsidP="00474240">
            <w:pPr>
              <w:spacing w:line="240" w:lineRule="auto"/>
              <w:jc w:val="left"/>
              <w:rPr>
                <w:sz w:val="20"/>
                <w:szCs w:val="20"/>
                <w:lang w:eastAsia="en-US"/>
              </w:rPr>
            </w:pPr>
          </w:p>
        </w:tc>
        <w:tc>
          <w:tcPr>
            <w:tcW w:w="1617" w:type="dxa"/>
            <w:noWrap/>
            <w:hideMark/>
          </w:tcPr>
          <w:p w14:paraId="41DF0DDF" w14:textId="77777777" w:rsidR="00AC23C8" w:rsidRPr="00DE7F15" w:rsidRDefault="00AC23C8" w:rsidP="00474240">
            <w:pPr>
              <w:spacing w:line="240" w:lineRule="auto"/>
              <w:jc w:val="right"/>
              <w:rPr>
                <w:color w:val="000000"/>
                <w:sz w:val="22"/>
                <w:szCs w:val="22"/>
                <w:lang w:eastAsia="en-US"/>
              </w:rPr>
            </w:pPr>
            <w:r w:rsidRPr="00DE7F15">
              <w:rPr>
                <w:color w:val="000000"/>
                <w:sz w:val="22"/>
                <w:szCs w:val="22"/>
                <w:lang w:val="x-none" w:eastAsia="de-DE"/>
              </w:rPr>
              <w:t>24.5</w:t>
            </w:r>
          </w:p>
        </w:tc>
      </w:tr>
      <w:tr w:rsidR="00AC23C8" w:rsidRPr="00DE7F15" w14:paraId="7C7353A2" w14:textId="77777777" w:rsidTr="00474240">
        <w:trPr>
          <w:trHeight w:val="300"/>
        </w:trPr>
        <w:tc>
          <w:tcPr>
            <w:tcW w:w="1495" w:type="dxa"/>
            <w:noWrap/>
            <w:hideMark/>
          </w:tcPr>
          <w:p w14:paraId="72CE0ED8" w14:textId="77777777" w:rsidR="00AC23C8" w:rsidRPr="00DE7F15" w:rsidRDefault="00AC23C8" w:rsidP="00474240">
            <w:pPr>
              <w:spacing w:line="240" w:lineRule="auto"/>
              <w:jc w:val="left"/>
              <w:rPr>
                <w:color w:val="000000"/>
                <w:sz w:val="22"/>
                <w:szCs w:val="22"/>
                <w:lang w:eastAsia="en-US"/>
              </w:rPr>
            </w:pPr>
            <w:r w:rsidRPr="00DE7F15">
              <w:rPr>
                <w:color w:val="000000"/>
                <w:sz w:val="22"/>
                <w:szCs w:val="22"/>
                <w:lang w:val="de-DE" w:eastAsia="en-US"/>
              </w:rPr>
              <w:t>YOLOv11</w:t>
            </w:r>
          </w:p>
        </w:tc>
        <w:tc>
          <w:tcPr>
            <w:tcW w:w="1107" w:type="dxa"/>
            <w:noWrap/>
            <w:hideMark/>
          </w:tcPr>
          <w:p w14:paraId="661C6F93" w14:textId="77777777" w:rsidR="00AC23C8" w:rsidRPr="00DE7F15" w:rsidRDefault="00AC23C8" w:rsidP="00474240">
            <w:pPr>
              <w:spacing w:line="240" w:lineRule="auto"/>
              <w:jc w:val="left"/>
              <w:rPr>
                <w:color w:val="000000"/>
                <w:sz w:val="22"/>
                <w:szCs w:val="22"/>
                <w:lang w:eastAsia="en-US"/>
              </w:rPr>
            </w:pPr>
          </w:p>
        </w:tc>
        <w:tc>
          <w:tcPr>
            <w:tcW w:w="1179" w:type="dxa"/>
            <w:noWrap/>
            <w:hideMark/>
          </w:tcPr>
          <w:p w14:paraId="6BF14506" w14:textId="77777777" w:rsidR="00AC23C8" w:rsidRPr="00DE7F15" w:rsidRDefault="00AC23C8" w:rsidP="00474240">
            <w:pPr>
              <w:spacing w:line="240" w:lineRule="auto"/>
              <w:jc w:val="left"/>
              <w:rPr>
                <w:sz w:val="20"/>
                <w:szCs w:val="20"/>
                <w:lang w:eastAsia="en-US"/>
              </w:rPr>
            </w:pPr>
          </w:p>
        </w:tc>
        <w:tc>
          <w:tcPr>
            <w:tcW w:w="891" w:type="dxa"/>
            <w:noWrap/>
            <w:hideMark/>
          </w:tcPr>
          <w:p w14:paraId="21F1E33A" w14:textId="77777777" w:rsidR="00AC23C8" w:rsidRPr="00DE7F15" w:rsidRDefault="00AC23C8" w:rsidP="00474240">
            <w:pPr>
              <w:spacing w:line="240" w:lineRule="auto"/>
              <w:jc w:val="left"/>
              <w:rPr>
                <w:sz w:val="20"/>
                <w:szCs w:val="20"/>
                <w:lang w:eastAsia="en-US"/>
              </w:rPr>
            </w:pPr>
          </w:p>
        </w:tc>
        <w:tc>
          <w:tcPr>
            <w:tcW w:w="1073" w:type="dxa"/>
            <w:noWrap/>
            <w:hideMark/>
          </w:tcPr>
          <w:p w14:paraId="57A6FF36" w14:textId="77777777" w:rsidR="00AC23C8" w:rsidRPr="00DE7F15" w:rsidRDefault="00AC23C8" w:rsidP="00474240">
            <w:pPr>
              <w:spacing w:line="240" w:lineRule="auto"/>
              <w:jc w:val="left"/>
              <w:rPr>
                <w:sz w:val="20"/>
                <w:szCs w:val="20"/>
                <w:lang w:eastAsia="en-US"/>
              </w:rPr>
            </w:pPr>
          </w:p>
        </w:tc>
        <w:tc>
          <w:tcPr>
            <w:tcW w:w="891" w:type="dxa"/>
            <w:noWrap/>
            <w:hideMark/>
          </w:tcPr>
          <w:p w14:paraId="3C999DF9" w14:textId="77777777" w:rsidR="00AC23C8" w:rsidRPr="00DE7F15" w:rsidRDefault="00AC23C8" w:rsidP="00474240">
            <w:pPr>
              <w:spacing w:line="240" w:lineRule="auto"/>
              <w:jc w:val="left"/>
              <w:rPr>
                <w:sz w:val="20"/>
                <w:szCs w:val="20"/>
                <w:lang w:eastAsia="en-US"/>
              </w:rPr>
            </w:pPr>
          </w:p>
        </w:tc>
        <w:tc>
          <w:tcPr>
            <w:tcW w:w="1097" w:type="dxa"/>
            <w:noWrap/>
            <w:hideMark/>
          </w:tcPr>
          <w:p w14:paraId="6C4E2DC0" w14:textId="77777777" w:rsidR="00AC23C8" w:rsidRPr="00DE7F15" w:rsidRDefault="00AC23C8" w:rsidP="00474240">
            <w:pPr>
              <w:spacing w:line="240" w:lineRule="auto"/>
              <w:jc w:val="left"/>
              <w:rPr>
                <w:sz w:val="20"/>
                <w:szCs w:val="20"/>
                <w:lang w:eastAsia="en-US"/>
              </w:rPr>
            </w:pPr>
          </w:p>
        </w:tc>
        <w:tc>
          <w:tcPr>
            <w:tcW w:w="1617" w:type="dxa"/>
            <w:noWrap/>
            <w:hideMark/>
          </w:tcPr>
          <w:p w14:paraId="0E3E05DB" w14:textId="77777777" w:rsidR="00AC23C8" w:rsidRPr="00DE7F15" w:rsidRDefault="00AC23C8" w:rsidP="00474240">
            <w:pPr>
              <w:spacing w:line="240" w:lineRule="auto"/>
              <w:jc w:val="right"/>
              <w:rPr>
                <w:color w:val="000000"/>
                <w:sz w:val="22"/>
                <w:szCs w:val="22"/>
                <w:lang w:eastAsia="en-US"/>
              </w:rPr>
            </w:pPr>
            <w:r w:rsidRPr="00DE7F15">
              <w:rPr>
                <w:color w:val="000000"/>
                <w:sz w:val="22"/>
                <w:szCs w:val="22"/>
                <w:lang w:val="x-none" w:eastAsia="de-DE"/>
              </w:rPr>
              <w:t>21.3</w:t>
            </w:r>
          </w:p>
        </w:tc>
      </w:tr>
      <w:tr w:rsidR="00AC23C8" w:rsidRPr="00DE7F15" w14:paraId="3D6239DC" w14:textId="77777777" w:rsidTr="00474240">
        <w:trPr>
          <w:trHeight w:val="300"/>
        </w:trPr>
        <w:tc>
          <w:tcPr>
            <w:tcW w:w="1495" w:type="dxa"/>
            <w:noWrap/>
            <w:hideMark/>
          </w:tcPr>
          <w:p w14:paraId="6F5C6D14" w14:textId="77777777" w:rsidR="00AC23C8" w:rsidRPr="00DE7F15" w:rsidRDefault="00AC23C8" w:rsidP="00474240">
            <w:pPr>
              <w:spacing w:line="240" w:lineRule="auto"/>
              <w:jc w:val="left"/>
              <w:rPr>
                <w:color w:val="000000"/>
                <w:sz w:val="22"/>
                <w:szCs w:val="22"/>
                <w:lang w:eastAsia="en-US"/>
              </w:rPr>
            </w:pPr>
            <w:r w:rsidRPr="00DE7F15">
              <w:rPr>
                <w:color w:val="000000"/>
                <w:sz w:val="22"/>
                <w:szCs w:val="22"/>
                <w:lang w:val="de-DE" w:eastAsia="en-US"/>
              </w:rPr>
              <w:t>YOLOv12</w:t>
            </w:r>
          </w:p>
        </w:tc>
        <w:tc>
          <w:tcPr>
            <w:tcW w:w="1107" w:type="dxa"/>
            <w:noWrap/>
            <w:hideMark/>
          </w:tcPr>
          <w:p w14:paraId="47D18297" w14:textId="77777777" w:rsidR="00AC23C8" w:rsidRPr="00DE7F15" w:rsidRDefault="00AC23C8" w:rsidP="00474240">
            <w:pPr>
              <w:spacing w:line="240" w:lineRule="auto"/>
              <w:jc w:val="left"/>
              <w:rPr>
                <w:color w:val="000000"/>
                <w:sz w:val="22"/>
                <w:szCs w:val="22"/>
                <w:lang w:eastAsia="en-US"/>
              </w:rPr>
            </w:pPr>
          </w:p>
        </w:tc>
        <w:tc>
          <w:tcPr>
            <w:tcW w:w="1179" w:type="dxa"/>
            <w:noWrap/>
            <w:hideMark/>
          </w:tcPr>
          <w:p w14:paraId="4B8BAB1A" w14:textId="77777777" w:rsidR="00AC23C8" w:rsidRPr="00DE7F15" w:rsidRDefault="00AC23C8" w:rsidP="00474240">
            <w:pPr>
              <w:spacing w:line="240" w:lineRule="auto"/>
              <w:jc w:val="left"/>
              <w:rPr>
                <w:sz w:val="20"/>
                <w:szCs w:val="20"/>
                <w:lang w:eastAsia="en-US"/>
              </w:rPr>
            </w:pPr>
          </w:p>
        </w:tc>
        <w:tc>
          <w:tcPr>
            <w:tcW w:w="891" w:type="dxa"/>
            <w:noWrap/>
            <w:hideMark/>
          </w:tcPr>
          <w:p w14:paraId="482FF2E4" w14:textId="77777777" w:rsidR="00AC23C8" w:rsidRPr="00DE7F15" w:rsidRDefault="00AC23C8" w:rsidP="00474240">
            <w:pPr>
              <w:spacing w:line="240" w:lineRule="auto"/>
              <w:jc w:val="left"/>
              <w:rPr>
                <w:sz w:val="20"/>
                <w:szCs w:val="20"/>
                <w:lang w:eastAsia="en-US"/>
              </w:rPr>
            </w:pPr>
          </w:p>
        </w:tc>
        <w:tc>
          <w:tcPr>
            <w:tcW w:w="1073" w:type="dxa"/>
            <w:noWrap/>
            <w:hideMark/>
          </w:tcPr>
          <w:p w14:paraId="7285E4A0" w14:textId="77777777" w:rsidR="00AC23C8" w:rsidRPr="00DE7F15" w:rsidRDefault="00AC23C8" w:rsidP="00474240">
            <w:pPr>
              <w:spacing w:line="240" w:lineRule="auto"/>
              <w:jc w:val="left"/>
              <w:rPr>
                <w:sz w:val="20"/>
                <w:szCs w:val="20"/>
                <w:lang w:eastAsia="en-US"/>
              </w:rPr>
            </w:pPr>
          </w:p>
        </w:tc>
        <w:tc>
          <w:tcPr>
            <w:tcW w:w="891" w:type="dxa"/>
            <w:noWrap/>
            <w:hideMark/>
          </w:tcPr>
          <w:p w14:paraId="15A0B920" w14:textId="77777777" w:rsidR="00AC23C8" w:rsidRPr="00DE7F15" w:rsidRDefault="00AC23C8" w:rsidP="00474240">
            <w:pPr>
              <w:spacing w:line="240" w:lineRule="auto"/>
              <w:jc w:val="left"/>
              <w:rPr>
                <w:sz w:val="20"/>
                <w:szCs w:val="20"/>
                <w:lang w:eastAsia="en-US"/>
              </w:rPr>
            </w:pPr>
          </w:p>
        </w:tc>
        <w:tc>
          <w:tcPr>
            <w:tcW w:w="1097" w:type="dxa"/>
            <w:noWrap/>
            <w:hideMark/>
          </w:tcPr>
          <w:p w14:paraId="51EAC2C9" w14:textId="77777777" w:rsidR="00AC23C8" w:rsidRPr="00DE7F15" w:rsidRDefault="00AC23C8" w:rsidP="00474240">
            <w:pPr>
              <w:spacing w:line="240" w:lineRule="auto"/>
              <w:jc w:val="left"/>
              <w:rPr>
                <w:sz w:val="20"/>
                <w:szCs w:val="20"/>
                <w:lang w:eastAsia="en-US"/>
              </w:rPr>
            </w:pPr>
          </w:p>
        </w:tc>
        <w:tc>
          <w:tcPr>
            <w:tcW w:w="1617" w:type="dxa"/>
            <w:noWrap/>
            <w:hideMark/>
          </w:tcPr>
          <w:p w14:paraId="363F81C5" w14:textId="77777777" w:rsidR="00AC23C8" w:rsidRPr="00DE7F15" w:rsidRDefault="00AC23C8" w:rsidP="00474240">
            <w:pPr>
              <w:spacing w:line="240" w:lineRule="auto"/>
              <w:jc w:val="right"/>
              <w:rPr>
                <w:color w:val="000000"/>
                <w:sz w:val="22"/>
                <w:szCs w:val="22"/>
                <w:lang w:eastAsia="en-US"/>
              </w:rPr>
            </w:pPr>
            <w:r w:rsidRPr="00DE7F15">
              <w:rPr>
                <w:color w:val="000000"/>
                <w:sz w:val="22"/>
                <w:szCs w:val="22"/>
                <w:lang w:val="de-DE" w:eastAsia="de-DE"/>
              </w:rPr>
              <w:t>21.2</w:t>
            </w:r>
          </w:p>
        </w:tc>
      </w:tr>
      <w:tr w:rsidR="00AC23C8" w:rsidRPr="00DE7F15" w14:paraId="4B29153B" w14:textId="77777777" w:rsidTr="00474240">
        <w:trPr>
          <w:trHeight w:val="300"/>
        </w:trPr>
        <w:tc>
          <w:tcPr>
            <w:tcW w:w="1495" w:type="dxa"/>
            <w:noWrap/>
          </w:tcPr>
          <w:p w14:paraId="7C5277D9" w14:textId="77777777" w:rsidR="00AC23C8" w:rsidRPr="00DE7F15" w:rsidRDefault="00AC23C8" w:rsidP="00474240">
            <w:pPr>
              <w:spacing w:line="240" w:lineRule="auto"/>
              <w:jc w:val="left"/>
              <w:rPr>
                <w:color w:val="000000"/>
                <w:sz w:val="22"/>
                <w:szCs w:val="22"/>
                <w:lang w:eastAsia="en-US"/>
              </w:rPr>
            </w:pPr>
            <w:r w:rsidRPr="00DE7F15">
              <w:rPr>
                <w:color w:val="000000"/>
                <w:sz w:val="22"/>
                <w:szCs w:val="22"/>
                <w:lang w:val="x-none" w:eastAsia="en-US"/>
              </w:rPr>
              <w:t>YOLOE</w:t>
            </w:r>
          </w:p>
        </w:tc>
        <w:tc>
          <w:tcPr>
            <w:tcW w:w="1107" w:type="dxa"/>
            <w:noWrap/>
          </w:tcPr>
          <w:p w14:paraId="02CCB240" w14:textId="77777777" w:rsidR="00AC23C8" w:rsidRPr="00DE7F15" w:rsidRDefault="00AC23C8" w:rsidP="00474240">
            <w:pPr>
              <w:spacing w:line="240" w:lineRule="auto"/>
              <w:jc w:val="left"/>
              <w:rPr>
                <w:color w:val="000000"/>
                <w:sz w:val="22"/>
                <w:szCs w:val="22"/>
                <w:lang w:eastAsia="en-US"/>
              </w:rPr>
            </w:pPr>
          </w:p>
        </w:tc>
        <w:tc>
          <w:tcPr>
            <w:tcW w:w="1179" w:type="dxa"/>
            <w:noWrap/>
          </w:tcPr>
          <w:p w14:paraId="01DF02D1" w14:textId="77777777" w:rsidR="00AC23C8" w:rsidRPr="00DE7F15" w:rsidRDefault="00AC23C8" w:rsidP="00474240">
            <w:pPr>
              <w:spacing w:line="240" w:lineRule="auto"/>
              <w:jc w:val="left"/>
              <w:rPr>
                <w:sz w:val="20"/>
                <w:szCs w:val="20"/>
                <w:lang w:eastAsia="en-US"/>
              </w:rPr>
            </w:pPr>
          </w:p>
        </w:tc>
        <w:tc>
          <w:tcPr>
            <w:tcW w:w="891" w:type="dxa"/>
            <w:noWrap/>
          </w:tcPr>
          <w:p w14:paraId="637BBCEE" w14:textId="77777777" w:rsidR="00AC23C8" w:rsidRPr="00DE7F15" w:rsidRDefault="00AC23C8" w:rsidP="00474240">
            <w:pPr>
              <w:spacing w:line="240" w:lineRule="auto"/>
              <w:jc w:val="left"/>
              <w:rPr>
                <w:sz w:val="20"/>
                <w:szCs w:val="20"/>
                <w:lang w:eastAsia="en-US"/>
              </w:rPr>
            </w:pPr>
          </w:p>
        </w:tc>
        <w:tc>
          <w:tcPr>
            <w:tcW w:w="1073" w:type="dxa"/>
            <w:noWrap/>
          </w:tcPr>
          <w:p w14:paraId="1D0BDF5C" w14:textId="77777777" w:rsidR="00AC23C8" w:rsidRPr="00DE7F15" w:rsidRDefault="00AC23C8" w:rsidP="00474240">
            <w:pPr>
              <w:spacing w:line="240" w:lineRule="auto"/>
              <w:jc w:val="left"/>
              <w:rPr>
                <w:sz w:val="20"/>
                <w:szCs w:val="20"/>
                <w:lang w:eastAsia="en-US"/>
              </w:rPr>
            </w:pPr>
          </w:p>
        </w:tc>
        <w:tc>
          <w:tcPr>
            <w:tcW w:w="891" w:type="dxa"/>
            <w:noWrap/>
          </w:tcPr>
          <w:p w14:paraId="6B8483A4" w14:textId="77777777" w:rsidR="00AC23C8" w:rsidRPr="00DE7F15" w:rsidRDefault="00AC23C8" w:rsidP="00474240">
            <w:pPr>
              <w:spacing w:line="240" w:lineRule="auto"/>
              <w:jc w:val="left"/>
              <w:rPr>
                <w:sz w:val="20"/>
                <w:szCs w:val="20"/>
                <w:lang w:eastAsia="en-US"/>
              </w:rPr>
            </w:pPr>
          </w:p>
        </w:tc>
        <w:tc>
          <w:tcPr>
            <w:tcW w:w="1097" w:type="dxa"/>
            <w:noWrap/>
          </w:tcPr>
          <w:p w14:paraId="55BB25C2" w14:textId="77777777" w:rsidR="00AC23C8" w:rsidRPr="00DE7F15" w:rsidRDefault="00AC23C8" w:rsidP="00474240">
            <w:pPr>
              <w:spacing w:line="240" w:lineRule="auto"/>
              <w:jc w:val="left"/>
              <w:rPr>
                <w:sz w:val="20"/>
                <w:szCs w:val="20"/>
                <w:lang w:eastAsia="en-US"/>
              </w:rPr>
            </w:pPr>
          </w:p>
        </w:tc>
        <w:tc>
          <w:tcPr>
            <w:tcW w:w="1617" w:type="dxa"/>
            <w:noWrap/>
          </w:tcPr>
          <w:p w14:paraId="07A474FF" w14:textId="77777777" w:rsidR="00AC23C8" w:rsidRPr="00DE7F15" w:rsidRDefault="00AC23C8" w:rsidP="00474240">
            <w:pPr>
              <w:spacing w:line="240" w:lineRule="auto"/>
              <w:jc w:val="right"/>
              <w:rPr>
                <w:color w:val="000000"/>
                <w:sz w:val="22"/>
                <w:szCs w:val="22"/>
                <w:lang w:eastAsia="en-US"/>
              </w:rPr>
            </w:pPr>
            <w:r w:rsidRPr="00DE7F15">
              <w:rPr>
                <w:color w:val="000000"/>
                <w:sz w:val="22"/>
                <w:szCs w:val="22"/>
                <w:lang w:val="x-none" w:eastAsia="de-DE"/>
              </w:rPr>
              <w:t>35.3</w:t>
            </w:r>
          </w:p>
        </w:tc>
      </w:tr>
      <w:tr w:rsidR="00AC23C8" w:rsidRPr="005644A5" w14:paraId="4D5FAB54" w14:textId="77777777" w:rsidTr="00474240">
        <w:trPr>
          <w:trHeight w:val="300"/>
        </w:trPr>
        <w:tc>
          <w:tcPr>
            <w:tcW w:w="1495" w:type="dxa"/>
            <w:noWrap/>
          </w:tcPr>
          <w:p w14:paraId="022053ED" w14:textId="77777777" w:rsidR="00AC23C8" w:rsidRPr="005644A5" w:rsidRDefault="00AC23C8" w:rsidP="00474240">
            <w:pPr>
              <w:spacing w:line="240" w:lineRule="auto"/>
              <w:jc w:val="left"/>
              <w:rPr>
                <w:color w:val="000000"/>
                <w:sz w:val="22"/>
                <w:szCs w:val="22"/>
                <w:lang w:eastAsia="en-US"/>
              </w:rPr>
            </w:pPr>
            <w:r w:rsidRPr="00DE7F15">
              <w:rPr>
                <w:color w:val="000000"/>
                <w:sz w:val="22"/>
                <w:szCs w:val="22"/>
                <w:lang w:val="x-none" w:eastAsia="en-US"/>
              </w:rPr>
              <w:t>YOLOv8-Worldv2</w:t>
            </w:r>
          </w:p>
        </w:tc>
        <w:tc>
          <w:tcPr>
            <w:tcW w:w="1107" w:type="dxa"/>
          </w:tcPr>
          <w:p w14:paraId="2D405642" w14:textId="77777777" w:rsidR="00AC23C8" w:rsidRPr="00DE7F15" w:rsidRDefault="00AC23C8" w:rsidP="00474240">
            <w:pPr>
              <w:spacing w:line="240" w:lineRule="auto"/>
              <w:jc w:val="left"/>
              <w:rPr>
                <w:color w:val="000000"/>
                <w:sz w:val="22"/>
                <w:szCs w:val="22"/>
                <w:lang w:eastAsia="en-US"/>
              </w:rPr>
            </w:pPr>
          </w:p>
        </w:tc>
        <w:tc>
          <w:tcPr>
            <w:tcW w:w="1179" w:type="dxa"/>
            <w:noWrap/>
          </w:tcPr>
          <w:p w14:paraId="1839ED6F" w14:textId="77777777" w:rsidR="00AC23C8" w:rsidRPr="00DE7F15" w:rsidRDefault="00AC23C8" w:rsidP="00474240">
            <w:pPr>
              <w:spacing w:line="240" w:lineRule="auto"/>
              <w:jc w:val="left"/>
              <w:rPr>
                <w:color w:val="000000"/>
                <w:sz w:val="22"/>
                <w:szCs w:val="22"/>
                <w:lang w:eastAsia="en-US"/>
              </w:rPr>
            </w:pPr>
          </w:p>
        </w:tc>
        <w:tc>
          <w:tcPr>
            <w:tcW w:w="891" w:type="dxa"/>
            <w:noWrap/>
          </w:tcPr>
          <w:p w14:paraId="0156826F" w14:textId="77777777" w:rsidR="00AC23C8" w:rsidRPr="00DE7F15" w:rsidRDefault="00AC23C8" w:rsidP="00474240">
            <w:pPr>
              <w:spacing w:line="240" w:lineRule="auto"/>
              <w:jc w:val="left"/>
              <w:rPr>
                <w:sz w:val="20"/>
                <w:szCs w:val="20"/>
                <w:lang w:eastAsia="en-US"/>
              </w:rPr>
            </w:pPr>
          </w:p>
        </w:tc>
        <w:tc>
          <w:tcPr>
            <w:tcW w:w="1073" w:type="dxa"/>
            <w:noWrap/>
          </w:tcPr>
          <w:p w14:paraId="6ED69E42" w14:textId="77777777" w:rsidR="00AC23C8" w:rsidRPr="00DE7F15" w:rsidRDefault="00AC23C8" w:rsidP="00474240">
            <w:pPr>
              <w:spacing w:line="240" w:lineRule="auto"/>
              <w:jc w:val="left"/>
              <w:rPr>
                <w:sz w:val="20"/>
                <w:szCs w:val="20"/>
                <w:lang w:eastAsia="en-US"/>
              </w:rPr>
            </w:pPr>
          </w:p>
        </w:tc>
        <w:tc>
          <w:tcPr>
            <w:tcW w:w="891" w:type="dxa"/>
            <w:noWrap/>
          </w:tcPr>
          <w:p w14:paraId="3A824430" w14:textId="77777777" w:rsidR="00AC23C8" w:rsidRPr="00DE7F15" w:rsidRDefault="00AC23C8" w:rsidP="00474240">
            <w:pPr>
              <w:spacing w:line="240" w:lineRule="auto"/>
              <w:jc w:val="left"/>
              <w:rPr>
                <w:sz w:val="20"/>
                <w:szCs w:val="20"/>
                <w:lang w:eastAsia="en-US"/>
              </w:rPr>
            </w:pPr>
          </w:p>
        </w:tc>
        <w:tc>
          <w:tcPr>
            <w:tcW w:w="1097" w:type="dxa"/>
            <w:noWrap/>
          </w:tcPr>
          <w:p w14:paraId="327EAE58" w14:textId="77777777" w:rsidR="00AC23C8" w:rsidRPr="00DE7F15" w:rsidRDefault="00AC23C8" w:rsidP="00474240">
            <w:pPr>
              <w:spacing w:line="240" w:lineRule="auto"/>
              <w:jc w:val="left"/>
              <w:rPr>
                <w:sz w:val="20"/>
                <w:szCs w:val="20"/>
                <w:lang w:eastAsia="en-US"/>
              </w:rPr>
            </w:pPr>
          </w:p>
        </w:tc>
        <w:tc>
          <w:tcPr>
            <w:tcW w:w="1617" w:type="dxa"/>
            <w:noWrap/>
          </w:tcPr>
          <w:p w14:paraId="40F335B1" w14:textId="77777777" w:rsidR="00AC23C8" w:rsidRPr="00DE7F15" w:rsidRDefault="00AC23C8" w:rsidP="00474240">
            <w:pPr>
              <w:spacing w:line="240" w:lineRule="auto"/>
              <w:jc w:val="right"/>
              <w:rPr>
                <w:color w:val="000000"/>
                <w:sz w:val="22"/>
                <w:szCs w:val="22"/>
                <w:lang w:eastAsia="en-US"/>
              </w:rPr>
            </w:pPr>
            <w:r w:rsidRPr="00DE7F15">
              <w:rPr>
                <w:color w:val="000000"/>
                <w:sz w:val="22"/>
                <w:szCs w:val="22"/>
                <w:lang w:val="x-none" w:eastAsia="de-DE"/>
              </w:rPr>
              <w:t>32.6</w:t>
            </w:r>
          </w:p>
        </w:tc>
      </w:tr>
    </w:tbl>
    <w:p w14:paraId="2F1C0E76" w14:textId="296989F9" w:rsidR="00AC23C8" w:rsidRDefault="00AC23C8" w:rsidP="00AC23C8"/>
    <w:p w14:paraId="626383A8" w14:textId="77777777" w:rsidR="00AC23C8" w:rsidRDefault="00AC23C8" w:rsidP="00AC23C8"/>
    <w:p w14:paraId="1EBEBD1E" w14:textId="77777777" w:rsidR="00AC23C8" w:rsidRDefault="00AC23C8" w:rsidP="00AC23C8">
      <w:pPr>
        <w:pStyle w:val="Heading3"/>
      </w:pPr>
      <w:proofErr w:type="spellStart"/>
      <w:r>
        <w:t>CryoNuSeg</w:t>
      </w:r>
      <w:proofErr w:type="spellEnd"/>
    </w:p>
    <w:p w14:paraId="1B0D9DCF" w14:textId="77777777" w:rsidR="00DE7F15" w:rsidRDefault="00DE7F15" w:rsidP="00DE7F15"/>
    <w:tbl>
      <w:tblPr>
        <w:tblStyle w:val="TableGrid"/>
        <w:tblW w:w="9350" w:type="dxa"/>
        <w:tblLook w:val="04A0" w:firstRow="1" w:lastRow="0" w:firstColumn="1" w:lastColumn="0" w:noHBand="0" w:noVBand="1"/>
      </w:tblPr>
      <w:tblGrid>
        <w:gridCol w:w="1498"/>
        <w:gridCol w:w="1109"/>
        <w:gridCol w:w="1181"/>
        <w:gridCol w:w="884"/>
        <w:gridCol w:w="1075"/>
        <w:gridCol w:w="884"/>
        <w:gridCol w:w="1099"/>
        <w:gridCol w:w="1620"/>
      </w:tblGrid>
      <w:tr w:rsidR="00AC23C8" w:rsidRPr="00DE7F15" w14:paraId="463DF595" w14:textId="77777777" w:rsidTr="00474240">
        <w:trPr>
          <w:trHeight w:val="300"/>
        </w:trPr>
        <w:tc>
          <w:tcPr>
            <w:tcW w:w="1495" w:type="dxa"/>
            <w:noWrap/>
            <w:hideMark/>
          </w:tcPr>
          <w:p w14:paraId="6B7DF9F1" w14:textId="77777777" w:rsidR="00AC23C8" w:rsidRPr="00DE7F15" w:rsidRDefault="00AC23C8" w:rsidP="00474240">
            <w:pPr>
              <w:spacing w:line="240" w:lineRule="auto"/>
              <w:jc w:val="left"/>
              <w:rPr>
                <w:b/>
                <w:bCs/>
                <w:color w:val="000000"/>
                <w:sz w:val="22"/>
                <w:szCs w:val="22"/>
                <w:lang w:eastAsia="en-US"/>
              </w:rPr>
            </w:pPr>
            <w:r w:rsidRPr="00DE7F15">
              <w:rPr>
                <w:b/>
                <w:bCs/>
                <w:color w:val="000000"/>
                <w:sz w:val="22"/>
                <w:szCs w:val="22"/>
                <w:lang w:val="de-DE" w:eastAsia="en-US"/>
              </w:rPr>
              <w:t>Model/</w:t>
            </w:r>
            <w:proofErr w:type="spellStart"/>
            <w:r w:rsidRPr="00DE7F15">
              <w:rPr>
                <w:b/>
                <w:bCs/>
                <w:color w:val="000000"/>
                <w:sz w:val="22"/>
                <w:szCs w:val="22"/>
                <w:lang w:val="de-DE" w:eastAsia="en-US"/>
              </w:rPr>
              <w:t>Metric</w:t>
            </w:r>
            <w:proofErr w:type="spellEnd"/>
          </w:p>
        </w:tc>
        <w:tc>
          <w:tcPr>
            <w:tcW w:w="1107" w:type="dxa"/>
            <w:noWrap/>
            <w:hideMark/>
          </w:tcPr>
          <w:p w14:paraId="5AEA77DA" w14:textId="77777777" w:rsidR="00AC23C8" w:rsidRPr="00DE7F15" w:rsidRDefault="00AC23C8" w:rsidP="00474240">
            <w:pPr>
              <w:spacing w:line="240" w:lineRule="auto"/>
              <w:jc w:val="left"/>
              <w:rPr>
                <w:b/>
                <w:bCs/>
                <w:color w:val="000000"/>
                <w:sz w:val="22"/>
                <w:szCs w:val="22"/>
                <w:lang w:eastAsia="en-US"/>
              </w:rPr>
            </w:pPr>
            <w:r w:rsidRPr="00DE7F15">
              <w:rPr>
                <w:b/>
                <w:bCs/>
                <w:color w:val="000000"/>
                <w:sz w:val="22"/>
                <w:szCs w:val="22"/>
                <w:lang w:val="de-DE" w:eastAsia="de-DE"/>
              </w:rPr>
              <w:t>mAP@50</w:t>
            </w:r>
          </w:p>
        </w:tc>
        <w:tc>
          <w:tcPr>
            <w:tcW w:w="1179" w:type="dxa"/>
            <w:noWrap/>
            <w:hideMark/>
          </w:tcPr>
          <w:p w14:paraId="7004D636" w14:textId="77777777" w:rsidR="00AC23C8" w:rsidRPr="00DE7F15" w:rsidRDefault="00AC23C8" w:rsidP="00474240">
            <w:pPr>
              <w:spacing w:line="240" w:lineRule="auto"/>
              <w:jc w:val="left"/>
              <w:rPr>
                <w:b/>
                <w:bCs/>
                <w:color w:val="000000"/>
                <w:sz w:val="22"/>
                <w:szCs w:val="22"/>
                <w:lang w:eastAsia="en-US"/>
              </w:rPr>
            </w:pPr>
            <w:r w:rsidRPr="00DE7F15">
              <w:rPr>
                <w:b/>
                <w:bCs/>
                <w:color w:val="000000"/>
                <w:sz w:val="22"/>
                <w:szCs w:val="22"/>
                <w:lang w:val="de-DE" w:eastAsia="de-DE"/>
              </w:rPr>
              <w:t>mAP@50-95</w:t>
            </w:r>
          </w:p>
        </w:tc>
        <w:tc>
          <w:tcPr>
            <w:tcW w:w="891" w:type="dxa"/>
            <w:noWrap/>
            <w:hideMark/>
          </w:tcPr>
          <w:p w14:paraId="049AC4AA" w14:textId="77777777" w:rsidR="00AC23C8" w:rsidRPr="00DE7F15" w:rsidRDefault="00AC23C8" w:rsidP="00474240">
            <w:pPr>
              <w:spacing w:line="240" w:lineRule="auto"/>
              <w:jc w:val="left"/>
              <w:rPr>
                <w:b/>
                <w:bCs/>
                <w:color w:val="000000"/>
                <w:sz w:val="22"/>
                <w:szCs w:val="22"/>
                <w:lang w:eastAsia="en-US"/>
              </w:rPr>
            </w:pPr>
            <w:r w:rsidRPr="00DE7F15">
              <w:rPr>
                <w:b/>
                <w:bCs/>
                <w:color w:val="000000"/>
                <w:sz w:val="22"/>
                <w:szCs w:val="22"/>
                <w:lang w:val="de-DE" w:eastAsia="de-DE"/>
              </w:rPr>
              <w:t>Mean F1</w:t>
            </w:r>
          </w:p>
        </w:tc>
        <w:tc>
          <w:tcPr>
            <w:tcW w:w="1073" w:type="dxa"/>
            <w:noWrap/>
            <w:hideMark/>
          </w:tcPr>
          <w:p w14:paraId="407768BA" w14:textId="77777777" w:rsidR="00AC23C8" w:rsidRPr="00DE7F15" w:rsidRDefault="00AC23C8" w:rsidP="00474240">
            <w:pPr>
              <w:spacing w:line="240" w:lineRule="auto"/>
              <w:jc w:val="left"/>
              <w:rPr>
                <w:b/>
                <w:bCs/>
                <w:color w:val="000000"/>
                <w:sz w:val="22"/>
                <w:szCs w:val="22"/>
                <w:lang w:eastAsia="en-US"/>
              </w:rPr>
            </w:pPr>
            <w:r w:rsidRPr="00DE7F15">
              <w:rPr>
                <w:b/>
                <w:bCs/>
                <w:color w:val="000000"/>
                <w:sz w:val="22"/>
                <w:szCs w:val="22"/>
                <w:lang w:val="de-DE" w:eastAsia="de-DE"/>
              </w:rPr>
              <w:t>Mean Precision</w:t>
            </w:r>
          </w:p>
        </w:tc>
        <w:tc>
          <w:tcPr>
            <w:tcW w:w="891" w:type="dxa"/>
            <w:noWrap/>
            <w:hideMark/>
          </w:tcPr>
          <w:p w14:paraId="3FF97F89" w14:textId="77777777" w:rsidR="00AC23C8" w:rsidRPr="00DE7F15" w:rsidRDefault="00AC23C8" w:rsidP="00474240">
            <w:pPr>
              <w:spacing w:line="240" w:lineRule="auto"/>
              <w:jc w:val="left"/>
              <w:rPr>
                <w:b/>
                <w:bCs/>
                <w:color w:val="000000"/>
                <w:sz w:val="22"/>
                <w:szCs w:val="22"/>
                <w:lang w:eastAsia="en-US"/>
              </w:rPr>
            </w:pPr>
            <w:r w:rsidRPr="00DE7F15">
              <w:rPr>
                <w:b/>
                <w:bCs/>
                <w:color w:val="000000"/>
                <w:sz w:val="22"/>
                <w:szCs w:val="22"/>
                <w:lang w:val="de-DE" w:eastAsia="de-DE"/>
              </w:rPr>
              <w:t>Mean Recall</w:t>
            </w:r>
          </w:p>
        </w:tc>
        <w:tc>
          <w:tcPr>
            <w:tcW w:w="1097" w:type="dxa"/>
            <w:noWrap/>
            <w:hideMark/>
          </w:tcPr>
          <w:p w14:paraId="619E8E0C" w14:textId="77777777" w:rsidR="00AC23C8" w:rsidRPr="00DE7F15" w:rsidRDefault="00AC23C8" w:rsidP="00474240">
            <w:pPr>
              <w:spacing w:line="240" w:lineRule="auto"/>
              <w:jc w:val="left"/>
              <w:rPr>
                <w:b/>
                <w:bCs/>
                <w:color w:val="000000"/>
                <w:sz w:val="22"/>
                <w:szCs w:val="22"/>
                <w:lang w:eastAsia="en-US"/>
              </w:rPr>
            </w:pPr>
            <w:proofErr w:type="spellStart"/>
            <w:r w:rsidRPr="00DE7F15">
              <w:rPr>
                <w:b/>
                <w:bCs/>
                <w:color w:val="000000"/>
                <w:sz w:val="22"/>
                <w:szCs w:val="22"/>
                <w:lang w:val="de-DE" w:eastAsia="de-DE"/>
              </w:rPr>
              <w:t>Inference</w:t>
            </w:r>
            <w:proofErr w:type="spellEnd"/>
            <w:r w:rsidRPr="00DE7F15">
              <w:rPr>
                <w:b/>
                <w:bCs/>
                <w:color w:val="000000"/>
                <w:sz w:val="22"/>
                <w:szCs w:val="22"/>
                <w:lang w:val="de-DE" w:eastAsia="de-DE"/>
              </w:rPr>
              <w:t xml:space="preserve"> Time</w:t>
            </w:r>
            <w:r w:rsidRPr="005644A5">
              <w:rPr>
                <w:b/>
                <w:bCs/>
                <w:color w:val="000000"/>
                <w:sz w:val="22"/>
                <w:szCs w:val="22"/>
                <w:lang w:val="de-DE" w:eastAsia="de-DE"/>
              </w:rPr>
              <w:t xml:space="preserve"> </w:t>
            </w:r>
            <w:r w:rsidRPr="00DE7F15">
              <w:rPr>
                <w:b/>
                <w:bCs/>
                <w:color w:val="000000"/>
                <w:sz w:val="22"/>
                <w:szCs w:val="22"/>
                <w:lang w:val="de-DE" w:eastAsia="de-DE"/>
              </w:rPr>
              <w:t>[</w:t>
            </w:r>
            <w:proofErr w:type="spellStart"/>
            <w:r w:rsidRPr="00DE7F15">
              <w:rPr>
                <w:b/>
                <w:bCs/>
                <w:color w:val="000000"/>
                <w:sz w:val="22"/>
                <w:szCs w:val="22"/>
                <w:lang w:val="de-DE" w:eastAsia="de-DE"/>
              </w:rPr>
              <w:t>ms</w:t>
            </w:r>
            <w:proofErr w:type="spellEnd"/>
            <w:r w:rsidRPr="00DE7F15">
              <w:rPr>
                <w:b/>
                <w:bCs/>
                <w:color w:val="000000"/>
                <w:sz w:val="22"/>
                <w:szCs w:val="22"/>
                <w:lang w:val="de-DE" w:eastAsia="de-DE"/>
              </w:rPr>
              <w:t>]</w:t>
            </w:r>
          </w:p>
        </w:tc>
        <w:tc>
          <w:tcPr>
            <w:tcW w:w="1617" w:type="dxa"/>
            <w:noWrap/>
            <w:hideMark/>
          </w:tcPr>
          <w:p w14:paraId="1ABC560D" w14:textId="77777777" w:rsidR="00AC23C8" w:rsidRPr="00DE7F15" w:rsidRDefault="00AC23C8" w:rsidP="00474240">
            <w:pPr>
              <w:spacing w:line="240" w:lineRule="auto"/>
              <w:jc w:val="left"/>
              <w:rPr>
                <w:b/>
                <w:bCs/>
                <w:color w:val="000000"/>
                <w:sz w:val="22"/>
                <w:szCs w:val="22"/>
                <w:lang w:eastAsia="en-US"/>
              </w:rPr>
            </w:pPr>
            <w:r w:rsidRPr="00DE7F15">
              <w:rPr>
                <w:b/>
                <w:bCs/>
                <w:color w:val="000000"/>
                <w:sz w:val="22"/>
                <w:szCs w:val="22"/>
                <w:lang w:val="de-DE" w:eastAsia="de-DE"/>
              </w:rPr>
              <w:t xml:space="preserve">Computational </w:t>
            </w:r>
            <w:proofErr w:type="spellStart"/>
            <w:r w:rsidRPr="00DE7F15">
              <w:rPr>
                <w:b/>
                <w:bCs/>
                <w:color w:val="000000"/>
                <w:sz w:val="22"/>
                <w:szCs w:val="22"/>
                <w:lang w:val="de-DE" w:eastAsia="de-DE"/>
              </w:rPr>
              <w:t>Cost</w:t>
            </w:r>
            <w:proofErr w:type="spellEnd"/>
            <w:r w:rsidRPr="00DE7F15">
              <w:rPr>
                <w:b/>
                <w:bCs/>
                <w:color w:val="000000"/>
                <w:sz w:val="22"/>
                <w:szCs w:val="22"/>
                <w:lang w:val="de-DE" w:eastAsia="de-DE"/>
              </w:rPr>
              <w:t xml:space="preserve"> [GFLOPs]</w:t>
            </w:r>
          </w:p>
        </w:tc>
      </w:tr>
      <w:tr w:rsidR="00AC23C8" w:rsidRPr="00DE7F15" w14:paraId="0BE9D02D" w14:textId="77777777" w:rsidTr="00474240">
        <w:trPr>
          <w:trHeight w:val="300"/>
        </w:trPr>
        <w:tc>
          <w:tcPr>
            <w:tcW w:w="1495" w:type="dxa"/>
            <w:noWrap/>
          </w:tcPr>
          <w:p w14:paraId="52032C32" w14:textId="77777777" w:rsidR="00AC23C8" w:rsidRPr="00DE7F15" w:rsidRDefault="00AC23C8" w:rsidP="00474240">
            <w:pPr>
              <w:spacing w:line="240" w:lineRule="auto"/>
              <w:jc w:val="left"/>
              <w:rPr>
                <w:color w:val="000000"/>
                <w:sz w:val="22"/>
                <w:szCs w:val="22"/>
                <w:lang w:val="de-DE" w:eastAsia="en-US"/>
              </w:rPr>
            </w:pPr>
            <w:r w:rsidRPr="00DE7F15">
              <w:rPr>
                <w:color w:val="000000"/>
                <w:sz w:val="22"/>
                <w:szCs w:val="22"/>
                <w:lang w:val="x-none" w:eastAsia="en-US"/>
              </w:rPr>
              <w:t>RT-DETR</w:t>
            </w:r>
          </w:p>
        </w:tc>
        <w:tc>
          <w:tcPr>
            <w:tcW w:w="1107" w:type="dxa"/>
            <w:noWrap/>
          </w:tcPr>
          <w:p w14:paraId="5EC3568D" w14:textId="77777777" w:rsidR="00AC23C8" w:rsidRPr="00DE7F15" w:rsidRDefault="00AC23C8" w:rsidP="00474240">
            <w:pPr>
              <w:spacing w:line="240" w:lineRule="auto"/>
              <w:jc w:val="left"/>
              <w:rPr>
                <w:color w:val="000000"/>
                <w:sz w:val="22"/>
                <w:szCs w:val="22"/>
                <w:lang w:eastAsia="en-US"/>
              </w:rPr>
            </w:pPr>
          </w:p>
        </w:tc>
        <w:tc>
          <w:tcPr>
            <w:tcW w:w="1179" w:type="dxa"/>
            <w:noWrap/>
          </w:tcPr>
          <w:p w14:paraId="06DC37A4" w14:textId="77777777" w:rsidR="00AC23C8" w:rsidRPr="00DE7F15" w:rsidRDefault="00AC23C8" w:rsidP="00474240">
            <w:pPr>
              <w:spacing w:line="240" w:lineRule="auto"/>
              <w:jc w:val="left"/>
              <w:rPr>
                <w:sz w:val="20"/>
                <w:szCs w:val="20"/>
                <w:lang w:eastAsia="en-US"/>
              </w:rPr>
            </w:pPr>
          </w:p>
        </w:tc>
        <w:tc>
          <w:tcPr>
            <w:tcW w:w="891" w:type="dxa"/>
            <w:noWrap/>
          </w:tcPr>
          <w:p w14:paraId="494F4EF1" w14:textId="77777777" w:rsidR="00AC23C8" w:rsidRPr="00DE7F15" w:rsidRDefault="00AC23C8" w:rsidP="00474240">
            <w:pPr>
              <w:spacing w:line="240" w:lineRule="auto"/>
              <w:jc w:val="left"/>
              <w:rPr>
                <w:sz w:val="20"/>
                <w:szCs w:val="20"/>
                <w:lang w:eastAsia="en-US"/>
              </w:rPr>
            </w:pPr>
          </w:p>
        </w:tc>
        <w:tc>
          <w:tcPr>
            <w:tcW w:w="1073" w:type="dxa"/>
            <w:noWrap/>
          </w:tcPr>
          <w:p w14:paraId="02944E85" w14:textId="77777777" w:rsidR="00AC23C8" w:rsidRPr="00DE7F15" w:rsidRDefault="00AC23C8" w:rsidP="00474240">
            <w:pPr>
              <w:spacing w:line="240" w:lineRule="auto"/>
              <w:jc w:val="left"/>
              <w:rPr>
                <w:sz w:val="20"/>
                <w:szCs w:val="20"/>
                <w:lang w:eastAsia="en-US"/>
              </w:rPr>
            </w:pPr>
          </w:p>
        </w:tc>
        <w:tc>
          <w:tcPr>
            <w:tcW w:w="891" w:type="dxa"/>
            <w:noWrap/>
          </w:tcPr>
          <w:p w14:paraId="0E94E510" w14:textId="77777777" w:rsidR="00AC23C8" w:rsidRPr="00DE7F15" w:rsidRDefault="00AC23C8" w:rsidP="00474240">
            <w:pPr>
              <w:spacing w:line="240" w:lineRule="auto"/>
              <w:jc w:val="left"/>
              <w:rPr>
                <w:sz w:val="20"/>
                <w:szCs w:val="20"/>
                <w:lang w:eastAsia="en-US"/>
              </w:rPr>
            </w:pPr>
          </w:p>
        </w:tc>
        <w:tc>
          <w:tcPr>
            <w:tcW w:w="1097" w:type="dxa"/>
            <w:noWrap/>
          </w:tcPr>
          <w:p w14:paraId="012458C2" w14:textId="77777777" w:rsidR="00AC23C8" w:rsidRPr="00DE7F15" w:rsidRDefault="00AC23C8" w:rsidP="00474240">
            <w:pPr>
              <w:spacing w:line="240" w:lineRule="auto"/>
              <w:jc w:val="left"/>
              <w:rPr>
                <w:sz w:val="20"/>
                <w:szCs w:val="20"/>
                <w:lang w:eastAsia="en-US"/>
              </w:rPr>
            </w:pPr>
          </w:p>
        </w:tc>
        <w:tc>
          <w:tcPr>
            <w:tcW w:w="1617" w:type="dxa"/>
            <w:noWrap/>
          </w:tcPr>
          <w:p w14:paraId="6A6DA898" w14:textId="77777777" w:rsidR="00AC23C8" w:rsidRPr="00DE7F15" w:rsidRDefault="00AC23C8" w:rsidP="00474240">
            <w:pPr>
              <w:spacing w:line="240" w:lineRule="auto"/>
              <w:jc w:val="right"/>
              <w:rPr>
                <w:color w:val="000000"/>
                <w:sz w:val="22"/>
                <w:szCs w:val="22"/>
                <w:lang w:val="x-none" w:eastAsia="de-DE"/>
              </w:rPr>
            </w:pPr>
            <w:r w:rsidRPr="00DE7F15">
              <w:rPr>
                <w:color w:val="000000"/>
                <w:sz w:val="22"/>
                <w:szCs w:val="22"/>
                <w:lang w:val="x-none" w:eastAsia="de-DE"/>
              </w:rPr>
              <w:t>103.4</w:t>
            </w:r>
          </w:p>
        </w:tc>
      </w:tr>
      <w:tr w:rsidR="00AC23C8" w:rsidRPr="00DE7F15" w14:paraId="1E2EF39F" w14:textId="77777777" w:rsidTr="00474240">
        <w:trPr>
          <w:trHeight w:val="300"/>
        </w:trPr>
        <w:tc>
          <w:tcPr>
            <w:tcW w:w="1495" w:type="dxa"/>
            <w:noWrap/>
            <w:hideMark/>
          </w:tcPr>
          <w:p w14:paraId="23E3FE14" w14:textId="77777777" w:rsidR="00AC23C8" w:rsidRPr="00DE7F15" w:rsidRDefault="00AC23C8" w:rsidP="00474240">
            <w:pPr>
              <w:spacing w:line="240" w:lineRule="auto"/>
              <w:jc w:val="left"/>
              <w:rPr>
                <w:color w:val="000000"/>
                <w:sz w:val="22"/>
                <w:szCs w:val="22"/>
                <w:lang w:eastAsia="en-US"/>
              </w:rPr>
            </w:pPr>
            <w:r w:rsidRPr="00DE7F15">
              <w:rPr>
                <w:color w:val="000000"/>
                <w:sz w:val="22"/>
                <w:szCs w:val="22"/>
                <w:lang w:val="de-DE" w:eastAsia="en-US"/>
              </w:rPr>
              <w:t>YOLOv8</w:t>
            </w:r>
          </w:p>
        </w:tc>
        <w:tc>
          <w:tcPr>
            <w:tcW w:w="1107" w:type="dxa"/>
            <w:noWrap/>
            <w:hideMark/>
          </w:tcPr>
          <w:p w14:paraId="7C9713C9" w14:textId="77777777" w:rsidR="00AC23C8" w:rsidRPr="00DE7F15" w:rsidRDefault="00AC23C8" w:rsidP="00474240">
            <w:pPr>
              <w:spacing w:line="240" w:lineRule="auto"/>
              <w:jc w:val="left"/>
              <w:rPr>
                <w:color w:val="000000"/>
                <w:sz w:val="22"/>
                <w:szCs w:val="22"/>
                <w:lang w:eastAsia="en-US"/>
              </w:rPr>
            </w:pPr>
          </w:p>
        </w:tc>
        <w:tc>
          <w:tcPr>
            <w:tcW w:w="1179" w:type="dxa"/>
            <w:noWrap/>
            <w:hideMark/>
          </w:tcPr>
          <w:p w14:paraId="4ADF1402" w14:textId="77777777" w:rsidR="00AC23C8" w:rsidRPr="00DE7F15" w:rsidRDefault="00AC23C8" w:rsidP="00474240">
            <w:pPr>
              <w:spacing w:line="240" w:lineRule="auto"/>
              <w:jc w:val="left"/>
              <w:rPr>
                <w:sz w:val="20"/>
                <w:szCs w:val="20"/>
                <w:lang w:eastAsia="en-US"/>
              </w:rPr>
            </w:pPr>
          </w:p>
        </w:tc>
        <w:tc>
          <w:tcPr>
            <w:tcW w:w="891" w:type="dxa"/>
            <w:noWrap/>
            <w:hideMark/>
          </w:tcPr>
          <w:p w14:paraId="6B0F72A8" w14:textId="77777777" w:rsidR="00AC23C8" w:rsidRPr="00DE7F15" w:rsidRDefault="00AC23C8" w:rsidP="00474240">
            <w:pPr>
              <w:spacing w:line="240" w:lineRule="auto"/>
              <w:jc w:val="left"/>
              <w:rPr>
                <w:sz w:val="20"/>
                <w:szCs w:val="20"/>
                <w:lang w:eastAsia="en-US"/>
              </w:rPr>
            </w:pPr>
          </w:p>
        </w:tc>
        <w:tc>
          <w:tcPr>
            <w:tcW w:w="1073" w:type="dxa"/>
            <w:noWrap/>
            <w:hideMark/>
          </w:tcPr>
          <w:p w14:paraId="4AAE8061" w14:textId="77777777" w:rsidR="00AC23C8" w:rsidRPr="00DE7F15" w:rsidRDefault="00AC23C8" w:rsidP="00474240">
            <w:pPr>
              <w:spacing w:line="240" w:lineRule="auto"/>
              <w:jc w:val="left"/>
              <w:rPr>
                <w:sz w:val="20"/>
                <w:szCs w:val="20"/>
                <w:lang w:eastAsia="en-US"/>
              </w:rPr>
            </w:pPr>
          </w:p>
        </w:tc>
        <w:tc>
          <w:tcPr>
            <w:tcW w:w="891" w:type="dxa"/>
            <w:noWrap/>
            <w:hideMark/>
          </w:tcPr>
          <w:p w14:paraId="237FF211" w14:textId="77777777" w:rsidR="00AC23C8" w:rsidRPr="00DE7F15" w:rsidRDefault="00AC23C8" w:rsidP="00474240">
            <w:pPr>
              <w:spacing w:line="240" w:lineRule="auto"/>
              <w:jc w:val="left"/>
              <w:rPr>
                <w:sz w:val="20"/>
                <w:szCs w:val="20"/>
                <w:lang w:eastAsia="en-US"/>
              </w:rPr>
            </w:pPr>
          </w:p>
        </w:tc>
        <w:tc>
          <w:tcPr>
            <w:tcW w:w="1097" w:type="dxa"/>
            <w:noWrap/>
            <w:hideMark/>
          </w:tcPr>
          <w:p w14:paraId="7E762E12" w14:textId="77777777" w:rsidR="00AC23C8" w:rsidRPr="00DE7F15" w:rsidRDefault="00AC23C8" w:rsidP="00474240">
            <w:pPr>
              <w:spacing w:line="240" w:lineRule="auto"/>
              <w:jc w:val="left"/>
              <w:rPr>
                <w:sz w:val="20"/>
                <w:szCs w:val="20"/>
                <w:lang w:eastAsia="en-US"/>
              </w:rPr>
            </w:pPr>
          </w:p>
        </w:tc>
        <w:tc>
          <w:tcPr>
            <w:tcW w:w="1617" w:type="dxa"/>
            <w:noWrap/>
            <w:hideMark/>
          </w:tcPr>
          <w:p w14:paraId="16D255B6" w14:textId="77777777" w:rsidR="00AC23C8" w:rsidRPr="00DE7F15" w:rsidRDefault="00AC23C8" w:rsidP="00474240">
            <w:pPr>
              <w:spacing w:line="240" w:lineRule="auto"/>
              <w:jc w:val="right"/>
              <w:rPr>
                <w:color w:val="000000"/>
                <w:sz w:val="22"/>
                <w:szCs w:val="22"/>
                <w:lang w:eastAsia="en-US"/>
              </w:rPr>
            </w:pPr>
            <w:r w:rsidRPr="00DE7F15">
              <w:rPr>
                <w:color w:val="000000"/>
                <w:sz w:val="22"/>
                <w:szCs w:val="22"/>
                <w:lang w:val="x-none" w:eastAsia="de-DE"/>
              </w:rPr>
              <w:t>28.4</w:t>
            </w:r>
          </w:p>
        </w:tc>
      </w:tr>
      <w:tr w:rsidR="00AC23C8" w:rsidRPr="00DE7F15" w14:paraId="341BD76D" w14:textId="77777777" w:rsidTr="00474240">
        <w:trPr>
          <w:trHeight w:val="300"/>
        </w:trPr>
        <w:tc>
          <w:tcPr>
            <w:tcW w:w="1495" w:type="dxa"/>
            <w:noWrap/>
            <w:hideMark/>
          </w:tcPr>
          <w:p w14:paraId="0A44DFB3" w14:textId="77777777" w:rsidR="00AC23C8" w:rsidRPr="00DE7F15" w:rsidRDefault="00AC23C8" w:rsidP="00474240">
            <w:pPr>
              <w:spacing w:line="240" w:lineRule="auto"/>
              <w:jc w:val="left"/>
              <w:rPr>
                <w:color w:val="000000"/>
                <w:sz w:val="22"/>
                <w:szCs w:val="22"/>
                <w:lang w:eastAsia="en-US"/>
              </w:rPr>
            </w:pPr>
            <w:r w:rsidRPr="00DE7F15">
              <w:rPr>
                <w:color w:val="000000"/>
                <w:sz w:val="22"/>
                <w:szCs w:val="22"/>
                <w:lang w:val="de-DE" w:eastAsia="en-US"/>
              </w:rPr>
              <w:t>YOLOv9</w:t>
            </w:r>
          </w:p>
        </w:tc>
        <w:tc>
          <w:tcPr>
            <w:tcW w:w="1107" w:type="dxa"/>
            <w:noWrap/>
            <w:hideMark/>
          </w:tcPr>
          <w:p w14:paraId="0F468DB4" w14:textId="77777777" w:rsidR="00AC23C8" w:rsidRPr="00DE7F15" w:rsidRDefault="00AC23C8" w:rsidP="00474240">
            <w:pPr>
              <w:spacing w:line="240" w:lineRule="auto"/>
              <w:jc w:val="left"/>
              <w:rPr>
                <w:color w:val="000000"/>
                <w:sz w:val="22"/>
                <w:szCs w:val="22"/>
                <w:lang w:eastAsia="en-US"/>
              </w:rPr>
            </w:pPr>
          </w:p>
        </w:tc>
        <w:tc>
          <w:tcPr>
            <w:tcW w:w="1179" w:type="dxa"/>
            <w:noWrap/>
            <w:hideMark/>
          </w:tcPr>
          <w:p w14:paraId="20B6E44C" w14:textId="77777777" w:rsidR="00AC23C8" w:rsidRPr="00DE7F15" w:rsidRDefault="00AC23C8" w:rsidP="00474240">
            <w:pPr>
              <w:spacing w:line="240" w:lineRule="auto"/>
              <w:jc w:val="left"/>
              <w:rPr>
                <w:sz w:val="20"/>
                <w:szCs w:val="20"/>
                <w:lang w:eastAsia="en-US"/>
              </w:rPr>
            </w:pPr>
          </w:p>
        </w:tc>
        <w:tc>
          <w:tcPr>
            <w:tcW w:w="891" w:type="dxa"/>
            <w:noWrap/>
            <w:hideMark/>
          </w:tcPr>
          <w:p w14:paraId="2360EA0A" w14:textId="77777777" w:rsidR="00AC23C8" w:rsidRPr="00DE7F15" w:rsidRDefault="00AC23C8" w:rsidP="00474240">
            <w:pPr>
              <w:spacing w:line="240" w:lineRule="auto"/>
              <w:jc w:val="left"/>
              <w:rPr>
                <w:sz w:val="20"/>
                <w:szCs w:val="20"/>
                <w:lang w:eastAsia="en-US"/>
              </w:rPr>
            </w:pPr>
          </w:p>
        </w:tc>
        <w:tc>
          <w:tcPr>
            <w:tcW w:w="1073" w:type="dxa"/>
            <w:noWrap/>
            <w:hideMark/>
          </w:tcPr>
          <w:p w14:paraId="57FF3E79" w14:textId="77777777" w:rsidR="00AC23C8" w:rsidRPr="00DE7F15" w:rsidRDefault="00AC23C8" w:rsidP="00474240">
            <w:pPr>
              <w:spacing w:line="240" w:lineRule="auto"/>
              <w:jc w:val="left"/>
              <w:rPr>
                <w:sz w:val="20"/>
                <w:szCs w:val="20"/>
                <w:lang w:eastAsia="en-US"/>
              </w:rPr>
            </w:pPr>
          </w:p>
        </w:tc>
        <w:tc>
          <w:tcPr>
            <w:tcW w:w="891" w:type="dxa"/>
            <w:noWrap/>
            <w:hideMark/>
          </w:tcPr>
          <w:p w14:paraId="760C94AD" w14:textId="77777777" w:rsidR="00AC23C8" w:rsidRPr="00DE7F15" w:rsidRDefault="00AC23C8" w:rsidP="00474240">
            <w:pPr>
              <w:spacing w:line="240" w:lineRule="auto"/>
              <w:jc w:val="left"/>
              <w:rPr>
                <w:sz w:val="20"/>
                <w:szCs w:val="20"/>
                <w:lang w:eastAsia="en-US"/>
              </w:rPr>
            </w:pPr>
          </w:p>
        </w:tc>
        <w:tc>
          <w:tcPr>
            <w:tcW w:w="1097" w:type="dxa"/>
            <w:noWrap/>
            <w:hideMark/>
          </w:tcPr>
          <w:p w14:paraId="5BB0A031" w14:textId="77777777" w:rsidR="00AC23C8" w:rsidRPr="00DE7F15" w:rsidRDefault="00AC23C8" w:rsidP="00474240">
            <w:pPr>
              <w:spacing w:line="240" w:lineRule="auto"/>
              <w:jc w:val="left"/>
              <w:rPr>
                <w:sz w:val="20"/>
                <w:szCs w:val="20"/>
                <w:lang w:eastAsia="en-US"/>
              </w:rPr>
            </w:pPr>
          </w:p>
        </w:tc>
        <w:tc>
          <w:tcPr>
            <w:tcW w:w="1617" w:type="dxa"/>
            <w:noWrap/>
            <w:hideMark/>
          </w:tcPr>
          <w:p w14:paraId="21FE4EA5" w14:textId="77777777" w:rsidR="00AC23C8" w:rsidRPr="00DE7F15" w:rsidRDefault="00AC23C8" w:rsidP="00474240">
            <w:pPr>
              <w:spacing w:line="240" w:lineRule="auto"/>
              <w:jc w:val="right"/>
              <w:rPr>
                <w:color w:val="000000"/>
                <w:sz w:val="22"/>
                <w:szCs w:val="22"/>
                <w:lang w:eastAsia="en-US"/>
              </w:rPr>
            </w:pPr>
            <w:r w:rsidRPr="00DE7F15">
              <w:rPr>
                <w:color w:val="000000"/>
                <w:sz w:val="22"/>
                <w:szCs w:val="22"/>
                <w:lang w:val="x-none" w:eastAsia="de-DE"/>
              </w:rPr>
              <w:t>26.7</w:t>
            </w:r>
          </w:p>
        </w:tc>
      </w:tr>
      <w:tr w:rsidR="00AC23C8" w:rsidRPr="00DE7F15" w14:paraId="3C6124D2" w14:textId="77777777" w:rsidTr="00474240">
        <w:trPr>
          <w:trHeight w:val="300"/>
        </w:trPr>
        <w:tc>
          <w:tcPr>
            <w:tcW w:w="1495" w:type="dxa"/>
            <w:noWrap/>
            <w:hideMark/>
          </w:tcPr>
          <w:p w14:paraId="2B242F04" w14:textId="77777777" w:rsidR="00AC23C8" w:rsidRPr="00DE7F15" w:rsidRDefault="00AC23C8" w:rsidP="00474240">
            <w:pPr>
              <w:spacing w:line="240" w:lineRule="auto"/>
              <w:jc w:val="left"/>
              <w:rPr>
                <w:color w:val="000000"/>
                <w:sz w:val="22"/>
                <w:szCs w:val="22"/>
                <w:lang w:eastAsia="en-US"/>
              </w:rPr>
            </w:pPr>
            <w:r w:rsidRPr="00DE7F15">
              <w:rPr>
                <w:color w:val="000000"/>
                <w:sz w:val="22"/>
                <w:szCs w:val="22"/>
                <w:lang w:val="de-DE" w:eastAsia="en-US"/>
              </w:rPr>
              <w:t>YOLOv10</w:t>
            </w:r>
          </w:p>
        </w:tc>
        <w:tc>
          <w:tcPr>
            <w:tcW w:w="1107" w:type="dxa"/>
            <w:noWrap/>
            <w:hideMark/>
          </w:tcPr>
          <w:p w14:paraId="262C6BB2" w14:textId="77777777" w:rsidR="00AC23C8" w:rsidRPr="00DE7F15" w:rsidRDefault="00AC23C8" w:rsidP="00474240">
            <w:pPr>
              <w:spacing w:line="240" w:lineRule="auto"/>
              <w:jc w:val="left"/>
              <w:rPr>
                <w:color w:val="000000"/>
                <w:sz w:val="22"/>
                <w:szCs w:val="22"/>
                <w:lang w:eastAsia="en-US"/>
              </w:rPr>
            </w:pPr>
          </w:p>
        </w:tc>
        <w:tc>
          <w:tcPr>
            <w:tcW w:w="1179" w:type="dxa"/>
            <w:noWrap/>
            <w:hideMark/>
          </w:tcPr>
          <w:p w14:paraId="112C4AD5" w14:textId="77777777" w:rsidR="00AC23C8" w:rsidRPr="00DE7F15" w:rsidRDefault="00AC23C8" w:rsidP="00474240">
            <w:pPr>
              <w:spacing w:line="240" w:lineRule="auto"/>
              <w:jc w:val="left"/>
              <w:rPr>
                <w:sz w:val="20"/>
                <w:szCs w:val="20"/>
                <w:lang w:eastAsia="en-US"/>
              </w:rPr>
            </w:pPr>
          </w:p>
        </w:tc>
        <w:tc>
          <w:tcPr>
            <w:tcW w:w="891" w:type="dxa"/>
            <w:noWrap/>
            <w:hideMark/>
          </w:tcPr>
          <w:p w14:paraId="6B3F8593" w14:textId="77777777" w:rsidR="00AC23C8" w:rsidRPr="00DE7F15" w:rsidRDefault="00AC23C8" w:rsidP="00474240">
            <w:pPr>
              <w:spacing w:line="240" w:lineRule="auto"/>
              <w:jc w:val="left"/>
              <w:rPr>
                <w:sz w:val="20"/>
                <w:szCs w:val="20"/>
                <w:lang w:eastAsia="en-US"/>
              </w:rPr>
            </w:pPr>
          </w:p>
        </w:tc>
        <w:tc>
          <w:tcPr>
            <w:tcW w:w="1073" w:type="dxa"/>
            <w:noWrap/>
            <w:hideMark/>
          </w:tcPr>
          <w:p w14:paraId="7EF43B14" w14:textId="77777777" w:rsidR="00AC23C8" w:rsidRPr="00DE7F15" w:rsidRDefault="00AC23C8" w:rsidP="00474240">
            <w:pPr>
              <w:spacing w:line="240" w:lineRule="auto"/>
              <w:jc w:val="left"/>
              <w:rPr>
                <w:sz w:val="20"/>
                <w:szCs w:val="20"/>
                <w:lang w:eastAsia="en-US"/>
              </w:rPr>
            </w:pPr>
          </w:p>
        </w:tc>
        <w:tc>
          <w:tcPr>
            <w:tcW w:w="891" w:type="dxa"/>
            <w:noWrap/>
            <w:hideMark/>
          </w:tcPr>
          <w:p w14:paraId="7A8B7702" w14:textId="77777777" w:rsidR="00AC23C8" w:rsidRPr="00DE7F15" w:rsidRDefault="00AC23C8" w:rsidP="00474240">
            <w:pPr>
              <w:spacing w:line="240" w:lineRule="auto"/>
              <w:jc w:val="left"/>
              <w:rPr>
                <w:sz w:val="20"/>
                <w:szCs w:val="20"/>
                <w:lang w:eastAsia="en-US"/>
              </w:rPr>
            </w:pPr>
          </w:p>
        </w:tc>
        <w:tc>
          <w:tcPr>
            <w:tcW w:w="1097" w:type="dxa"/>
            <w:noWrap/>
            <w:hideMark/>
          </w:tcPr>
          <w:p w14:paraId="53617499" w14:textId="77777777" w:rsidR="00AC23C8" w:rsidRPr="00DE7F15" w:rsidRDefault="00AC23C8" w:rsidP="00474240">
            <w:pPr>
              <w:spacing w:line="240" w:lineRule="auto"/>
              <w:jc w:val="left"/>
              <w:rPr>
                <w:sz w:val="20"/>
                <w:szCs w:val="20"/>
                <w:lang w:eastAsia="en-US"/>
              </w:rPr>
            </w:pPr>
          </w:p>
        </w:tc>
        <w:tc>
          <w:tcPr>
            <w:tcW w:w="1617" w:type="dxa"/>
            <w:noWrap/>
            <w:hideMark/>
          </w:tcPr>
          <w:p w14:paraId="5CC2E893" w14:textId="77777777" w:rsidR="00AC23C8" w:rsidRPr="00DE7F15" w:rsidRDefault="00AC23C8" w:rsidP="00474240">
            <w:pPr>
              <w:spacing w:line="240" w:lineRule="auto"/>
              <w:jc w:val="right"/>
              <w:rPr>
                <w:color w:val="000000"/>
                <w:sz w:val="22"/>
                <w:szCs w:val="22"/>
                <w:lang w:eastAsia="en-US"/>
              </w:rPr>
            </w:pPr>
            <w:r w:rsidRPr="00DE7F15">
              <w:rPr>
                <w:color w:val="000000"/>
                <w:sz w:val="22"/>
                <w:szCs w:val="22"/>
                <w:lang w:val="x-none" w:eastAsia="de-DE"/>
              </w:rPr>
              <w:t>24.5</w:t>
            </w:r>
          </w:p>
        </w:tc>
      </w:tr>
      <w:tr w:rsidR="00AC23C8" w:rsidRPr="00DE7F15" w14:paraId="0EB7B3B7" w14:textId="77777777" w:rsidTr="00474240">
        <w:trPr>
          <w:trHeight w:val="300"/>
        </w:trPr>
        <w:tc>
          <w:tcPr>
            <w:tcW w:w="1495" w:type="dxa"/>
            <w:noWrap/>
            <w:hideMark/>
          </w:tcPr>
          <w:p w14:paraId="75CE68D3" w14:textId="77777777" w:rsidR="00AC23C8" w:rsidRPr="00DE7F15" w:rsidRDefault="00AC23C8" w:rsidP="00474240">
            <w:pPr>
              <w:spacing w:line="240" w:lineRule="auto"/>
              <w:jc w:val="left"/>
              <w:rPr>
                <w:color w:val="000000"/>
                <w:sz w:val="22"/>
                <w:szCs w:val="22"/>
                <w:lang w:eastAsia="en-US"/>
              </w:rPr>
            </w:pPr>
            <w:r w:rsidRPr="00DE7F15">
              <w:rPr>
                <w:color w:val="000000"/>
                <w:sz w:val="22"/>
                <w:szCs w:val="22"/>
                <w:lang w:val="de-DE" w:eastAsia="en-US"/>
              </w:rPr>
              <w:t>YOLOv11</w:t>
            </w:r>
          </w:p>
        </w:tc>
        <w:tc>
          <w:tcPr>
            <w:tcW w:w="1107" w:type="dxa"/>
            <w:noWrap/>
            <w:hideMark/>
          </w:tcPr>
          <w:p w14:paraId="0A984D02" w14:textId="77777777" w:rsidR="00AC23C8" w:rsidRPr="00DE7F15" w:rsidRDefault="00AC23C8" w:rsidP="00474240">
            <w:pPr>
              <w:spacing w:line="240" w:lineRule="auto"/>
              <w:jc w:val="left"/>
              <w:rPr>
                <w:color w:val="000000"/>
                <w:sz w:val="22"/>
                <w:szCs w:val="22"/>
                <w:lang w:eastAsia="en-US"/>
              </w:rPr>
            </w:pPr>
          </w:p>
        </w:tc>
        <w:tc>
          <w:tcPr>
            <w:tcW w:w="1179" w:type="dxa"/>
            <w:noWrap/>
            <w:hideMark/>
          </w:tcPr>
          <w:p w14:paraId="0FCEFE00" w14:textId="77777777" w:rsidR="00AC23C8" w:rsidRPr="00DE7F15" w:rsidRDefault="00AC23C8" w:rsidP="00474240">
            <w:pPr>
              <w:spacing w:line="240" w:lineRule="auto"/>
              <w:jc w:val="left"/>
              <w:rPr>
                <w:sz w:val="20"/>
                <w:szCs w:val="20"/>
                <w:lang w:eastAsia="en-US"/>
              </w:rPr>
            </w:pPr>
          </w:p>
        </w:tc>
        <w:tc>
          <w:tcPr>
            <w:tcW w:w="891" w:type="dxa"/>
            <w:noWrap/>
            <w:hideMark/>
          </w:tcPr>
          <w:p w14:paraId="12F3094A" w14:textId="77777777" w:rsidR="00AC23C8" w:rsidRPr="00DE7F15" w:rsidRDefault="00AC23C8" w:rsidP="00474240">
            <w:pPr>
              <w:spacing w:line="240" w:lineRule="auto"/>
              <w:jc w:val="left"/>
              <w:rPr>
                <w:sz w:val="20"/>
                <w:szCs w:val="20"/>
                <w:lang w:eastAsia="en-US"/>
              </w:rPr>
            </w:pPr>
          </w:p>
        </w:tc>
        <w:tc>
          <w:tcPr>
            <w:tcW w:w="1073" w:type="dxa"/>
            <w:noWrap/>
            <w:hideMark/>
          </w:tcPr>
          <w:p w14:paraId="10B813B5" w14:textId="77777777" w:rsidR="00AC23C8" w:rsidRPr="00DE7F15" w:rsidRDefault="00AC23C8" w:rsidP="00474240">
            <w:pPr>
              <w:spacing w:line="240" w:lineRule="auto"/>
              <w:jc w:val="left"/>
              <w:rPr>
                <w:sz w:val="20"/>
                <w:szCs w:val="20"/>
                <w:lang w:eastAsia="en-US"/>
              </w:rPr>
            </w:pPr>
          </w:p>
        </w:tc>
        <w:tc>
          <w:tcPr>
            <w:tcW w:w="891" w:type="dxa"/>
            <w:noWrap/>
            <w:hideMark/>
          </w:tcPr>
          <w:p w14:paraId="00D8C699" w14:textId="77777777" w:rsidR="00AC23C8" w:rsidRPr="00DE7F15" w:rsidRDefault="00AC23C8" w:rsidP="00474240">
            <w:pPr>
              <w:spacing w:line="240" w:lineRule="auto"/>
              <w:jc w:val="left"/>
              <w:rPr>
                <w:sz w:val="20"/>
                <w:szCs w:val="20"/>
                <w:lang w:eastAsia="en-US"/>
              </w:rPr>
            </w:pPr>
          </w:p>
        </w:tc>
        <w:tc>
          <w:tcPr>
            <w:tcW w:w="1097" w:type="dxa"/>
            <w:noWrap/>
            <w:hideMark/>
          </w:tcPr>
          <w:p w14:paraId="174785C5" w14:textId="77777777" w:rsidR="00AC23C8" w:rsidRPr="00DE7F15" w:rsidRDefault="00AC23C8" w:rsidP="00474240">
            <w:pPr>
              <w:spacing w:line="240" w:lineRule="auto"/>
              <w:jc w:val="left"/>
              <w:rPr>
                <w:sz w:val="20"/>
                <w:szCs w:val="20"/>
                <w:lang w:eastAsia="en-US"/>
              </w:rPr>
            </w:pPr>
          </w:p>
        </w:tc>
        <w:tc>
          <w:tcPr>
            <w:tcW w:w="1617" w:type="dxa"/>
            <w:noWrap/>
            <w:hideMark/>
          </w:tcPr>
          <w:p w14:paraId="2DE39429" w14:textId="77777777" w:rsidR="00AC23C8" w:rsidRPr="00DE7F15" w:rsidRDefault="00AC23C8" w:rsidP="00474240">
            <w:pPr>
              <w:spacing w:line="240" w:lineRule="auto"/>
              <w:jc w:val="right"/>
              <w:rPr>
                <w:color w:val="000000"/>
                <w:sz w:val="22"/>
                <w:szCs w:val="22"/>
                <w:lang w:eastAsia="en-US"/>
              </w:rPr>
            </w:pPr>
            <w:r w:rsidRPr="00DE7F15">
              <w:rPr>
                <w:color w:val="000000"/>
                <w:sz w:val="22"/>
                <w:szCs w:val="22"/>
                <w:lang w:val="x-none" w:eastAsia="de-DE"/>
              </w:rPr>
              <w:t>21.3</w:t>
            </w:r>
          </w:p>
        </w:tc>
      </w:tr>
      <w:tr w:rsidR="00AC23C8" w:rsidRPr="00DE7F15" w14:paraId="2870C53B" w14:textId="77777777" w:rsidTr="00474240">
        <w:trPr>
          <w:trHeight w:val="300"/>
        </w:trPr>
        <w:tc>
          <w:tcPr>
            <w:tcW w:w="1495" w:type="dxa"/>
            <w:noWrap/>
            <w:hideMark/>
          </w:tcPr>
          <w:p w14:paraId="387621E6" w14:textId="77777777" w:rsidR="00AC23C8" w:rsidRPr="00DE7F15" w:rsidRDefault="00AC23C8" w:rsidP="00474240">
            <w:pPr>
              <w:spacing w:line="240" w:lineRule="auto"/>
              <w:jc w:val="left"/>
              <w:rPr>
                <w:color w:val="000000"/>
                <w:sz w:val="22"/>
                <w:szCs w:val="22"/>
                <w:lang w:eastAsia="en-US"/>
              </w:rPr>
            </w:pPr>
            <w:r w:rsidRPr="00DE7F15">
              <w:rPr>
                <w:color w:val="000000"/>
                <w:sz w:val="22"/>
                <w:szCs w:val="22"/>
                <w:lang w:val="de-DE" w:eastAsia="en-US"/>
              </w:rPr>
              <w:t>YOLOv12</w:t>
            </w:r>
          </w:p>
        </w:tc>
        <w:tc>
          <w:tcPr>
            <w:tcW w:w="1107" w:type="dxa"/>
            <w:noWrap/>
            <w:hideMark/>
          </w:tcPr>
          <w:p w14:paraId="26FF4F68" w14:textId="77777777" w:rsidR="00AC23C8" w:rsidRPr="00DE7F15" w:rsidRDefault="00AC23C8" w:rsidP="00474240">
            <w:pPr>
              <w:spacing w:line="240" w:lineRule="auto"/>
              <w:jc w:val="left"/>
              <w:rPr>
                <w:color w:val="000000"/>
                <w:sz w:val="22"/>
                <w:szCs w:val="22"/>
                <w:lang w:eastAsia="en-US"/>
              </w:rPr>
            </w:pPr>
          </w:p>
        </w:tc>
        <w:tc>
          <w:tcPr>
            <w:tcW w:w="1179" w:type="dxa"/>
            <w:noWrap/>
            <w:hideMark/>
          </w:tcPr>
          <w:p w14:paraId="2B9618A8" w14:textId="77777777" w:rsidR="00AC23C8" w:rsidRPr="00DE7F15" w:rsidRDefault="00AC23C8" w:rsidP="00474240">
            <w:pPr>
              <w:spacing w:line="240" w:lineRule="auto"/>
              <w:jc w:val="left"/>
              <w:rPr>
                <w:sz w:val="20"/>
                <w:szCs w:val="20"/>
                <w:lang w:eastAsia="en-US"/>
              </w:rPr>
            </w:pPr>
          </w:p>
        </w:tc>
        <w:tc>
          <w:tcPr>
            <w:tcW w:w="891" w:type="dxa"/>
            <w:noWrap/>
            <w:hideMark/>
          </w:tcPr>
          <w:p w14:paraId="383CB0A2" w14:textId="77777777" w:rsidR="00AC23C8" w:rsidRPr="00DE7F15" w:rsidRDefault="00AC23C8" w:rsidP="00474240">
            <w:pPr>
              <w:spacing w:line="240" w:lineRule="auto"/>
              <w:jc w:val="left"/>
              <w:rPr>
                <w:sz w:val="20"/>
                <w:szCs w:val="20"/>
                <w:lang w:eastAsia="en-US"/>
              </w:rPr>
            </w:pPr>
          </w:p>
        </w:tc>
        <w:tc>
          <w:tcPr>
            <w:tcW w:w="1073" w:type="dxa"/>
            <w:noWrap/>
            <w:hideMark/>
          </w:tcPr>
          <w:p w14:paraId="0B511B42" w14:textId="77777777" w:rsidR="00AC23C8" w:rsidRPr="00DE7F15" w:rsidRDefault="00AC23C8" w:rsidP="00474240">
            <w:pPr>
              <w:spacing w:line="240" w:lineRule="auto"/>
              <w:jc w:val="left"/>
              <w:rPr>
                <w:sz w:val="20"/>
                <w:szCs w:val="20"/>
                <w:lang w:eastAsia="en-US"/>
              </w:rPr>
            </w:pPr>
          </w:p>
        </w:tc>
        <w:tc>
          <w:tcPr>
            <w:tcW w:w="891" w:type="dxa"/>
            <w:noWrap/>
            <w:hideMark/>
          </w:tcPr>
          <w:p w14:paraId="418F75BD" w14:textId="77777777" w:rsidR="00AC23C8" w:rsidRPr="00DE7F15" w:rsidRDefault="00AC23C8" w:rsidP="00474240">
            <w:pPr>
              <w:spacing w:line="240" w:lineRule="auto"/>
              <w:jc w:val="left"/>
              <w:rPr>
                <w:sz w:val="20"/>
                <w:szCs w:val="20"/>
                <w:lang w:eastAsia="en-US"/>
              </w:rPr>
            </w:pPr>
          </w:p>
        </w:tc>
        <w:tc>
          <w:tcPr>
            <w:tcW w:w="1097" w:type="dxa"/>
            <w:noWrap/>
            <w:hideMark/>
          </w:tcPr>
          <w:p w14:paraId="37A4A76E" w14:textId="77777777" w:rsidR="00AC23C8" w:rsidRPr="00DE7F15" w:rsidRDefault="00AC23C8" w:rsidP="00474240">
            <w:pPr>
              <w:spacing w:line="240" w:lineRule="auto"/>
              <w:jc w:val="left"/>
              <w:rPr>
                <w:sz w:val="20"/>
                <w:szCs w:val="20"/>
                <w:lang w:eastAsia="en-US"/>
              </w:rPr>
            </w:pPr>
          </w:p>
        </w:tc>
        <w:tc>
          <w:tcPr>
            <w:tcW w:w="1617" w:type="dxa"/>
            <w:noWrap/>
            <w:hideMark/>
          </w:tcPr>
          <w:p w14:paraId="42B803A6" w14:textId="77777777" w:rsidR="00AC23C8" w:rsidRPr="00DE7F15" w:rsidRDefault="00AC23C8" w:rsidP="00474240">
            <w:pPr>
              <w:spacing w:line="240" w:lineRule="auto"/>
              <w:jc w:val="right"/>
              <w:rPr>
                <w:color w:val="000000"/>
                <w:sz w:val="22"/>
                <w:szCs w:val="22"/>
                <w:lang w:eastAsia="en-US"/>
              </w:rPr>
            </w:pPr>
            <w:r w:rsidRPr="00DE7F15">
              <w:rPr>
                <w:color w:val="000000"/>
                <w:sz w:val="22"/>
                <w:szCs w:val="22"/>
                <w:lang w:val="de-DE" w:eastAsia="de-DE"/>
              </w:rPr>
              <w:t>21.2</w:t>
            </w:r>
          </w:p>
        </w:tc>
      </w:tr>
      <w:tr w:rsidR="00AC23C8" w:rsidRPr="00DE7F15" w14:paraId="39384C06" w14:textId="77777777" w:rsidTr="00474240">
        <w:trPr>
          <w:trHeight w:val="300"/>
        </w:trPr>
        <w:tc>
          <w:tcPr>
            <w:tcW w:w="1495" w:type="dxa"/>
            <w:noWrap/>
          </w:tcPr>
          <w:p w14:paraId="094B3EAE" w14:textId="77777777" w:rsidR="00AC23C8" w:rsidRPr="00DE7F15" w:rsidRDefault="00AC23C8" w:rsidP="00474240">
            <w:pPr>
              <w:spacing w:line="240" w:lineRule="auto"/>
              <w:jc w:val="left"/>
              <w:rPr>
                <w:color w:val="000000"/>
                <w:sz w:val="22"/>
                <w:szCs w:val="22"/>
                <w:lang w:eastAsia="en-US"/>
              </w:rPr>
            </w:pPr>
            <w:r w:rsidRPr="00DE7F15">
              <w:rPr>
                <w:color w:val="000000"/>
                <w:sz w:val="22"/>
                <w:szCs w:val="22"/>
                <w:lang w:val="x-none" w:eastAsia="en-US"/>
              </w:rPr>
              <w:t>YOLOE</w:t>
            </w:r>
          </w:p>
        </w:tc>
        <w:tc>
          <w:tcPr>
            <w:tcW w:w="1107" w:type="dxa"/>
            <w:noWrap/>
          </w:tcPr>
          <w:p w14:paraId="26B04F50" w14:textId="77777777" w:rsidR="00AC23C8" w:rsidRPr="00DE7F15" w:rsidRDefault="00AC23C8" w:rsidP="00474240">
            <w:pPr>
              <w:spacing w:line="240" w:lineRule="auto"/>
              <w:jc w:val="left"/>
              <w:rPr>
                <w:color w:val="000000"/>
                <w:sz w:val="22"/>
                <w:szCs w:val="22"/>
                <w:lang w:eastAsia="en-US"/>
              </w:rPr>
            </w:pPr>
          </w:p>
        </w:tc>
        <w:tc>
          <w:tcPr>
            <w:tcW w:w="1179" w:type="dxa"/>
            <w:noWrap/>
          </w:tcPr>
          <w:p w14:paraId="54DF6915" w14:textId="77777777" w:rsidR="00AC23C8" w:rsidRPr="00DE7F15" w:rsidRDefault="00AC23C8" w:rsidP="00474240">
            <w:pPr>
              <w:spacing w:line="240" w:lineRule="auto"/>
              <w:jc w:val="left"/>
              <w:rPr>
                <w:sz w:val="20"/>
                <w:szCs w:val="20"/>
                <w:lang w:eastAsia="en-US"/>
              </w:rPr>
            </w:pPr>
          </w:p>
        </w:tc>
        <w:tc>
          <w:tcPr>
            <w:tcW w:w="891" w:type="dxa"/>
            <w:noWrap/>
          </w:tcPr>
          <w:p w14:paraId="19CF2D3D" w14:textId="77777777" w:rsidR="00AC23C8" w:rsidRPr="00DE7F15" w:rsidRDefault="00AC23C8" w:rsidP="00474240">
            <w:pPr>
              <w:spacing w:line="240" w:lineRule="auto"/>
              <w:jc w:val="left"/>
              <w:rPr>
                <w:sz w:val="20"/>
                <w:szCs w:val="20"/>
                <w:lang w:eastAsia="en-US"/>
              </w:rPr>
            </w:pPr>
          </w:p>
        </w:tc>
        <w:tc>
          <w:tcPr>
            <w:tcW w:w="1073" w:type="dxa"/>
            <w:noWrap/>
          </w:tcPr>
          <w:p w14:paraId="3C073223" w14:textId="77777777" w:rsidR="00AC23C8" w:rsidRPr="00DE7F15" w:rsidRDefault="00AC23C8" w:rsidP="00474240">
            <w:pPr>
              <w:spacing w:line="240" w:lineRule="auto"/>
              <w:jc w:val="left"/>
              <w:rPr>
                <w:sz w:val="20"/>
                <w:szCs w:val="20"/>
                <w:lang w:eastAsia="en-US"/>
              </w:rPr>
            </w:pPr>
          </w:p>
        </w:tc>
        <w:tc>
          <w:tcPr>
            <w:tcW w:w="891" w:type="dxa"/>
            <w:noWrap/>
          </w:tcPr>
          <w:p w14:paraId="7B1B2C4C" w14:textId="77777777" w:rsidR="00AC23C8" w:rsidRPr="00DE7F15" w:rsidRDefault="00AC23C8" w:rsidP="00474240">
            <w:pPr>
              <w:spacing w:line="240" w:lineRule="auto"/>
              <w:jc w:val="left"/>
              <w:rPr>
                <w:sz w:val="20"/>
                <w:szCs w:val="20"/>
                <w:lang w:eastAsia="en-US"/>
              </w:rPr>
            </w:pPr>
          </w:p>
        </w:tc>
        <w:tc>
          <w:tcPr>
            <w:tcW w:w="1097" w:type="dxa"/>
            <w:noWrap/>
          </w:tcPr>
          <w:p w14:paraId="5C7F59AB" w14:textId="77777777" w:rsidR="00AC23C8" w:rsidRPr="00DE7F15" w:rsidRDefault="00AC23C8" w:rsidP="00474240">
            <w:pPr>
              <w:spacing w:line="240" w:lineRule="auto"/>
              <w:jc w:val="left"/>
              <w:rPr>
                <w:sz w:val="20"/>
                <w:szCs w:val="20"/>
                <w:lang w:eastAsia="en-US"/>
              </w:rPr>
            </w:pPr>
          </w:p>
        </w:tc>
        <w:tc>
          <w:tcPr>
            <w:tcW w:w="1617" w:type="dxa"/>
            <w:noWrap/>
          </w:tcPr>
          <w:p w14:paraId="1C9FCAEB" w14:textId="77777777" w:rsidR="00AC23C8" w:rsidRPr="00DE7F15" w:rsidRDefault="00AC23C8" w:rsidP="00474240">
            <w:pPr>
              <w:spacing w:line="240" w:lineRule="auto"/>
              <w:jc w:val="right"/>
              <w:rPr>
                <w:color w:val="000000"/>
                <w:sz w:val="22"/>
                <w:szCs w:val="22"/>
                <w:lang w:eastAsia="en-US"/>
              </w:rPr>
            </w:pPr>
            <w:r w:rsidRPr="00DE7F15">
              <w:rPr>
                <w:color w:val="000000"/>
                <w:sz w:val="22"/>
                <w:szCs w:val="22"/>
                <w:lang w:val="x-none" w:eastAsia="de-DE"/>
              </w:rPr>
              <w:t>35.3</w:t>
            </w:r>
          </w:p>
        </w:tc>
      </w:tr>
      <w:tr w:rsidR="00AC23C8" w:rsidRPr="005644A5" w14:paraId="42DDE967" w14:textId="77777777" w:rsidTr="00474240">
        <w:trPr>
          <w:trHeight w:val="300"/>
        </w:trPr>
        <w:tc>
          <w:tcPr>
            <w:tcW w:w="1495" w:type="dxa"/>
            <w:noWrap/>
          </w:tcPr>
          <w:p w14:paraId="3FC953ED" w14:textId="77777777" w:rsidR="00AC23C8" w:rsidRPr="005644A5" w:rsidRDefault="00AC23C8" w:rsidP="00474240">
            <w:pPr>
              <w:spacing w:line="240" w:lineRule="auto"/>
              <w:jc w:val="left"/>
              <w:rPr>
                <w:color w:val="000000"/>
                <w:sz w:val="22"/>
                <w:szCs w:val="22"/>
                <w:lang w:eastAsia="en-US"/>
              </w:rPr>
            </w:pPr>
            <w:r w:rsidRPr="00DE7F15">
              <w:rPr>
                <w:color w:val="000000"/>
                <w:sz w:val="22"/>
                <w:szCs w:val="22"/>
                <w:lang w:val="x-none" w:eastAsia="en-US"/>
              </w:rPr>
              <w:t>YOLOv8-Worldv2</w:t>
            </w:r>
          </w:p>
        </w:tc>
        <w:tc>
          <w:tcPr>
            <w:tcW w:w="1107" w:type="dxa"/>
          </w:tcPr>
          <w:p w14:paraId="29A58B75" w14:textId="77777777" w:rsidR="00AC23C8" w:rsidRPr="00DE7F15" w:rsidRDefault="00AC23C8" w:rsidP="00474240">
            <w:pPr>
              <w:spacing w:line="240" w:lineRule="auto"/>
              <w:jc w:val="left"/>
              <w:rPr>
                <w:color w:val="000000"/>
                <w:sz w:val="22"/>
                <w:szCs w:val="22"/>
                <w:lang w:eastAsia="en-US"/>
              </w:rPr>
            </w:pPr>
          </w:p>
        </w:tc>
        <w:tc>
          <w:tcPr>
            <w:tcW w:w="1179" w:type="dxa"/>
            <w:noWrap/>
          </w:tcPr>
          <w:p w14:paraId="4EE3D19B" w14:textId="77777777" w:rsidR="00AC23C8" w:rsidRPr="00DE7F15" w:rsidRDefault="00AC23C8" w:rsidP="00474240">
            <w:pPr>
              <w:spacing w:line="240" w:lineRule="auto"/>
              <w:jc w:val="left"/>
              <w:rPr>
                <w:color w:val="000000"/>
                <w:sz w:val="22"/>
                <w:szCs w:val="22"/>
                <w:lang w:eastAsia="en-US"/>
              </w:rPr>
            </w:pPr>
          </w:p>
        </w:tc>
        <w:tc>
          <w:tcPr>
            <w:tcW w:w="891" w:type="dxa"/>
            <w:noWrap/>
          </w:tcPr>
          <w:p w14:paraId="14ED19CD" w14:textId="77777777" w:rsidR="00AC23C8" w:rsidRPr="00DE7F15" w:rsidRDefault="00AC23C8" w:rsidP="00474240">
            <w:pPr>
              <w:spacing w:line="240" w:lineRule="auto"/>
              <w:jc w:val="left"/>
              <w:rPr>
                <w:sz w:val="20"/>
                <w:szCs w:val="20"/>
                <w:lang w:eastAsia="en-US"/>
              </w:rPr>
            </w:pPr>
          </w:p>
        </w:tc>
        <w:tc>
          <w:tcPr>
            <w:tcW w:w="1073" w:type="dxa"/>
            <w:noWrap/>
          </w:tcPr>
          <w:p w14:paraId="670395ED" w14:textId="77777777" w:rsidR="00AC23C8" w:rsidRPr="00DE7F15" w:rsidRDefault="00AC23C8" w:rsidP="00474240">
            <w:pPr>
              <w:spacing w:line="240" w:lineRule="auto"/>
              <w:jc w:val="left"/>
              <w:rPr>
                <w:sz w:val="20"/>
                <w:szCs w:val="20"/>
                <w:lang w:eastAsia="en-US"/>
              </w:rPr>
            </w:pPr>
          </w:p>
        </w:tc>
        <w:tc>
          <w:tcPr>
            <w:tcW w:w="891" w:type="dxa"/>
            <w:noWrap/>
          </w:tcPr>
          <w:p w14:paraId="0F9B97BE" w14:textId="77777777" w:rsidR="00AC23C8" w:rsidRPr="00DE7F15" w:rsidRDefault="00AC23C8" w:rsidP="00474240">
            <w:pPr>
              <w:spacing w:line="240" w:lineRule="auto"/>
              <w:jc w:val="left"/>
              <w:rPr>
                <w:sz w:val="20"/>
                <w:szCs w:val="20"/>
                <w:lang w:eastAsia="en-US"/>
              </w:rPr>
            </w:pPr>
          </w:p>
        </w:tc>
        <w:tc>
          <w:tcPr>
            <w:tcW w:w="1097" w:type="dxa"/>
            <w:noWrap/>
          </w:tcPr>
          <w:p w14:paraId="5F19040D" w14:textId="77777777" w:rsidR="00AC23C8" w:rsidRPr="00DE7F15" w:rsidRDefault="00AC23C8" w:rsidP="00474240">
            <w:pPr>
              <w:spacing w:line="240" w:lineRule="auto"/>
              <w:jc w:val="left"/>
              <w:rPr>
                <w:sz w:val="20"/>
                <w:szCs w:val="20"/>
                <w:lang w:eastAsia="en-US"/>
              </w:rPr>
            </w:pPr>
          </w:p>
        </w:tc>
        <w:tc>
          <w:tcPr>
            <w:tcW w:w="1617" w:type="dxa"/>
            <w:noWrap/>
          </w:tcPr>
          <w:p w14:paraId="5DBD511F" w14:textId="77777777" w:rsidR="00AC23C8" w:rsidRPr="00DE7F15" w:rsidRDefault="00AC23C8" w:rsidP="00474240">
            <w:pPr>
              <w:spacing w:line="240" w:lineRule="auto"/>
              <w:jc w:val="right"/>
              <w:rPr>
                <w:color w:val="000000"/>
                <w:sz w:val="22"/>
                <w:szCs w:val="22"/>
                <w:lang w:eastAsia="en-US"/>
              </w:rPr>
            </w:pPr>
            <w:r w:rsidRPr="00DE7F15">
              <w:rPr>
                <w:color w:val="000000"/>
                <w:sz w:val="22"/>
                <w:szCs w:val="22"/>
                <w:lang w:val="x-none" w:eastAsia="de-DE"/>
              </w:rPr>
              <w:t>32.6</w:t>
            </w:r>
          </w:p>
        </w:tc>
      </w:tr>
    </w:tbl>
    <w:p w14:paraId="6459825F" w14:textId="77777777" w:rsidR="00DE7F15" w:rsidRDefault="00DE7F15" w:rsidP="00DE7F15"/>
    <w:p w14:paraId="1D59B100" w14:textId="77777777" w:rsidR="00AC23C8" w:rsidRDefault="00AC23C8" w:rsidP="00DE7F15"/>
    <w:p w14:paraId="27AE48B9" w14:textId="77777777" w:rsidR="00AC23C8" w:rsidRDefault="00AC23C8" w:rsidP="00DE7F15"/>
    <w:p w14:paraId="0435EB3E" w14:textId="77777777" w:rsidR="00AC23C8" w:rsidRPr="00DE7F15" w:rsidRDefault="00AC23C8" w:rsidP="00DE7F15"/>
    <w:p w14:paraId="18985FFA" w14:textId="1CF30499" w:rsidR="00FF30DF" w:rsidRDefault="000A1725" w:rsidP="00FF30DF">
      <w:pPr>
        <w:pStyle w:val="Heading1"/>
      </w:pPr>
      <w:r>
        <w:t>Conclusions</w:t>
      </w:r>
    </w:p>
    <w:p w14:paraId="6F3F27D3" w14:textId="6340232C" w:rsidR="2FE44980" w:rsidRDefault="2FE44980" w:rsidP="2452C7FA"/>
    <w:p w14:paraId="013B702B" w14:textId="4D678322" w:rsidR="007457EB" w:rsidRDefault="007457EB" w:rsidP="007457EB">
      <w:pPr>
        <w:pStyle w:val="Heading1"/>
        <w:numPr>
          <w:ilvl w:val="0"/>
          <w:numId w:val="0"/>
        </w:numPr>
        <w:ind w:left="432" w:hanging="432"/>
      </w:pPr>
      <w:r>
        <w:t>Data Availability</w:t>
      </w:r>
    </w:p>
    <w:p w14:paraId="1B0B4ECD" w14:textId="77777777" w:rsidR="00345D31" w:rsidRDefault="00345D31" w:rsidP="00345D31">
      <w:r>
        <w:t>The datasets used in this work are openly available and can be found at:</w:t>
      </w:r>
    </w:p>
    <w:p w14:paraId="7657164F" w14:textId="5A2B4076" w:rsidR="00817C00" w:rsidRPr="00817C00" w:rsidRDefault="00817C00" w:rsidP="00817C00">
      <w:pPr>
        <w:pStyle w:val="ListParagraph"/>
        <w:numPr>
          <w:ilvl w:val="0"/>
          <w:numId w:val="11"/>
        </w:numPr>
        <w:rPr>
          <w:lang w:val="de-DE"/>
        </w:rPr>
      </w:pPr>
      <w:r w:rsidRPr="00817C00">
        <w:rPr>
          <w:lang w:val="de-DE"/>
        </w:rPr>
        <w:t xml:space="preserve">BCNB </w:t>
      </w:r>
      <w:r>
        <w:fldChar w:fldCharType="begin"/>
      </w:r>
      <w:r w:rsidR="005101D8">
        <w:rPr>
          <w:lang w:val="de-DE"/>
        </w:rPr>
        <w:instrText xml:space="preserve"> ADDIN ZOTERO_ITEM CSL_CITATION {"citationID":"UdOnzZz8","properties":{"formattedCitation":"(3)","plainCitation":"(3)","noteIndex":0},"citationItems":[{"id":1542,"uris":["http://zotero.org/users/8619560/items/ES69CBK3"],"itemData":{"id":1542,"type":"article-journal","abstract":"Objectives\nTo develop and validate a deep learning (DL)-based primary tumor biopsy signature for predicting axillary lymph node (ALN) metastasis preoperatively in early breast cancer (EBC) patients with clinically negative ALN.\n\nMethods\nA total of 1,058 EBC patients with pathologically confirmed ALN status were enrolled from May 2010 to August 2020. A DL core-needle biopsy (DL-CNB) model was built on the attention-based multiple instance-learning (AMIL) framework to predict ALN status utilizing the DL features, which were extracted from the cancer areas of digitized whole-slide images (WSIs) of breast CNB specimens annotated by two pathologists. Accuracy, sensitivity, specificity, receiver operating characteristic (ROC) curves, and areas under the ROC curve (AUCs) were analyzed to evaluate our model.\n\nResults\nThe best-performing DL-CNB model with VGG16_BN as the feature extractor achieved an AUC of 0.816 (95% confidence interval (CI): 0.758, 0.865) in predicting positive ALN metastasis in the independent test cohort. Furthermore, our model incorporating the clinical data, which was called DL-CNB+C, yielded the best accuracy of 0.831 (95%CI: 0.775, 0.878), especially for patients younger than 50 years (AUC: 0.918, 95%CI: 0.825, 0.971). The interpretation of DL-CNB model showed that the top signatures most predictive of ALN metastasis were characterized by the nucleus features including density (p = 0.015), circumference (p = 0.009), circularity (p = 0.010), and orientation (p = 0.012).\n\nConclusion\nOur study provides a novel DL-based biomarker on primary tumor CNB slides to predict the metastatic status of ALN preoperatively for patients with EBC.","container-title":"Frontiers in Oncology","DOI":"10.3389/fonc.2021.759007","ISSN":"2234-943X","journalAbbreviation":"Front. Oncol.","language":"English","note":"publisher: Frontiers","source":"Frontiers","title":"Predicting Axillary Lymph Node Metastasis in Early Breast Cancer Using Deep Learning on Primary Tumor Biopsy Slides","URL":"https://www.frontiersin.org/journals/oncology/articles/10.3389/fonc.2021.759007/full","volume":"11","author":[{"family":"Xu","given":"Feng"},{"family":"Zhu","given":"Chuang"},{"family":"Tang","given":"Wenqi"},{"family":"Wang","given":"Ying"},{"family":"Zhang","given":"Yu"},{"family":"Li","given":"Jie"},{"family":"Jiang","given":"Hongchuan"},{"family":"Shi","given":"Zhongyue"},{"family":"Liu","given":"Jun"},{"family":"Jin","given":"Mulan"}],"accessed":{"date-parts":[["2025",8,20]]},"issued":{"date-parts":[["2021",10,14]]}}}],"schema":"https://github.com/citation-style-language/schema/raw/master/csl-citation.json"} </w:instrText>
      </w:r>
      <w:r>
        <w:fldChar w:fldCharType="separate"/>
      </w:r>
      <w:r w:rsidRPr="00817C00">
        <w:rPr>
          <w:rFonts w:cs="Times New Roman"/>
          <w:lang w:val="de-DE"/>
        </w:rPr>
        <w:t>(3)</w:t>
      </w:r>
      <w:r>
        <w:fldChar w:fldCharType="end"/>
      </w:r>
      <w:r w:rsidRPr="00817C00">
        <w:rPr>
          <w:lang w:val="de-DE"/>
        </w:rPr>
        <w:t>: https://bcnb.grand-challenge.org/</w:t>
      </w:r>
    </w:p>
    <w:p w14:paraId="05FFD19C" w14:textId="01B7BEF4" w:rsidR="00817C00" w:rsidRDefault="00817C00" w:rsidP="00817C00">
      <w:pPr>
        <w:pStyle w:val="ListParagraph"/>
        <w:numPr>
          <w:ilvl w:val="0"/>
          <w:numId w:val="11"/>
        </w:numPr>
      </w:pPr>
      <w:r>
        <w:t xml:space="preserve">Nuclei </w:t>
      </w:r>
      <w:r>
        <w:fldChar w:fldCharType="begin"/>
      </w:r>
      <w:r w:rsidR="005101D8">
        <w:instrText xml:space="preserve"> ADDIN ZOTERO_ITEM CSL_CITATION {"citationID":"oHAUJtVJ","properties":{"formattedCitation":"(4)","plainCitation":"(4)","noteIndex":0},"citationItems":[{"id":1544,"uris":["http://zotero.org/users/8619560/items/PNS6XZXN"],"itemData":{"id":1544,"type":"article-journal","abstract":"Background: Deep learning (DL) is a representation learning approach ideally suited for image analysis challenges in digital pathology (DP). The variety of image analysis tasks in the context of DP includes detection and counting (e.g., mitotic events), segmentation (e.g., nuclei), and tissue classification (e.g., cancerous vs. non-cancerous). Unfortunately, issues with slide preparation, variations in staining and scanning across sites, and vendor platforms, as well as biological variance, such as the presentation of different grades of disease, make these image analysis tasks particularly challenging. Traditional approaches, wherein domain-specific cues are manually identified and developed into task-specific “handcrafted” features, can require extensive tuning to accommodate these variances. However, DL takes a more domain agnostic approach combining both feature discovery and implementation to maximally discriminate between the classes of interest. While DL approaches have performed well in a few DP related image analysis tasks, such as detection and tissue classification, the currently available open source tools and tutorials do not provide guidance on challenges such as (a) selecting appropriate magnification, (b) managing errors in annotations in the training (or learning) dataset, and (c) identifying a suitable training set containing information rich exemplars. These foundational concepts, which are needed to successfully translate the DL paradigm to DP tasks, are non-trivial for (i) DL experts with minimal digital histology experience, and (ii) DP and image processing experts with minimal DL experience, to derive on their own, thus meriting a dedicated tutorial. Aims: This paper investigates these concepts through seven unique DP tasks as use cases to elucidate techniques needed to produce comparable, and in many cases, superior to results from the state-of-the-art hand-crafted feature-based classification approaches. Results: Specifically, in this tutorial on DL for DP image analysis, we show how an open source framework (Caffe), with a singular network architecture, can be used to address: (a) nuclei segmentation (F-score of 0.83 across 12,000 nuclei), (b) epithelium segmentation (F-score of 0.84 across 1735 regions), (c) tubule segmentation (F-score of 0.83 from 795 tubules), (d) lymphocyte detection (F-score of 0.90 across 3064 lymphocytes), (e) mitosis detection (F-score of 0.53 across 550 mitotic events), (f) invasive ductal carcinoma detection (F-score of 0.7648 on 50 k testing patches), and (g) lymphoma classification (classification accuracy of 0.97 across 374 images). Conclusion: This paper represents the largest comprehensive study of DL approaches in DP to date, with over 1200 DP images used during evaluation. The supplemental online material that accompanies this paper consists of step-by-step instructions for the usage of the supplied source code, trained models, and input data.","container-title":"Journal of Pathology Informatics","DOI":"10.4103/2153-3539.186902","ISSN":"2153-3539","issue":"1","journalAbbreviation":"Journal of Pathology Informatics","page":"29","source":"ScienceDirect","title":"Deep learning for digital pathology image analysis: A comprehensive tutorial with selected use cases","title-short":"Deep learning for digital pathology image analysis","volume":"7","author":[{"family":"Janowczyk","given":"Andrew"},{"family":"Madabhushi","given":"Anant"}],"issued":{"date-parts":[["2016",1,1]]}}}],"schema":"https://github.com/citation-style-language/schema/raw/master/csl-citation.json"} </w:instrText>
      </w:r>
      <w:r>
        <w:fldChar w:fldCharType="separate"/>
      </w:r>
      <w:r w:rsidRPr="00C510FD">
        <w:rPr>
          <w:rFonts w:cs="Times New Roman"/>
        </w:rPr>
        <w:t>(4)</w:t>
      </w:r>
      <w:r>
        <w:fldChar w:fldCharType="end"/>
      </w:r>
      <w:r>
        <w:t xml:space="preserve">: </w:t>
      </w:r>
      <w:r w:rsidRPr="00817C00">
        <w:rPr>
          <w:lang w:val="en-US"/>
        </w:rPr>
        <w:t>https://andrewjanowczyk.com/use-case-1-nuclei-segmentation/</w:t>
      </w:r>
    </w:p>
    <w:p w14:paraId="4218F95B" w14:textId="18557F18" w:rsidR="00817C00" w:rsidRPr="00817C00" w:rsidRDefault="00817C00" w:rsidP="00817C00">
      <w:pPr>
        <w:pStyle w:val="ListParagraph"/>
        <w:numPr>
          <w:ilvl w:val="0"/>
          <w:numId w:val="11"/>
        </w:numPr>
        <w:rPr>
          <w:lang w:val="de-DE"/>
        </w:rPr>
      </w:pPr>
      <w:r w:rsidRPr="00817C00">
        <w:rPr>
          <w:lang w:val="de-DE"/>
        </w:rPr>
        <w:t xml:space="preserve">TNBC </w:t>
      </w:r>
      <w:r>
        <w:fldChar w:fldCharType="begin"/>
      </w:r>
      <w:r w:rsidR="005101D8">
        <w:rPr>
          <w:lang w:val="de-DE"/>
        </w:rPr>
        <w:instrText xml:space="preserve"> ADDIN ZOTERO_ITEM CSL_CITATION {"citationID":"XEOhBS2p","properties":{"formattedCitation":"(5)","plainCitation":"(5)","noteIndex":0},"citationItems":[{"id":1549,"uris":["http://zotero.org/users/8619560/items/ZX8V88EI"],"itemData":{"id":1549,"type":"article-journal","abstract":"The advent of digital pathology provides us with the challenging opportunity to automatically analyze whole slides of diseased tissue in order to derive quantitative profiles that can be used for diagnosis and prognosis tasks. In particular, for the development of interpretable models, the detection and segmentation of cell nuclei is of the utmost importance. In this paper, we describe a new method to automatically segment nuclei from Haematoxylin and Eosin (H&amp;E) stained histopathology data with fully convolutional networks. In particular, we address the problem of segmenting touching nuclei by formulating the segmentation problem as a regression task of the distance map. We demonstrate superior performance of this approach as compared to other approaches using Convolutional Neural Networks.","container-title":"IEEE Transactions on Medical Imaging","DOI":"10.1109/TMI.2018.2865709","ISSN":"1558-254X","issue":"2","page":"448-459","source":"IEEE Xplore","title":"Segmentation of Nuclei in Histopathology Images by Deep Regression of the Distance Map","volume":"38","author":[{"family":"Naylor","given":"Peter"},{"family":"Laé","given":"Marick"},{"family":"Reyal","given":"Fabien"},{"family":"Walter","given":"Thomas"}],"issued":{"date-parts":[["2019",2]]}}}],"schema":"https://github.com/citation-style-language/schema/raw/master/csl-citation.json"} </w:instrText>
      </w:r>
      <w:r>
        <w:fldChar w:fldCharType="separate"/>
      </w:r>
      <w:r w:rsidRPr="00817C00">
        <w:rPr>
          <w:rFonts w:cs="Times New Roman"/>
          <w:lang w:val="de-DE"/>
        </w:rPr>
        <w:t>(5)</w:t>
      </w:r>
      <w:r>
        <w:fldChar w:fldCharType="end"/>
      </w:r>
      <w:r w:rsidRPr="00817C00">
        <w:rPr>
          <w:lang w:val="de-DE"/>
        </w:rPr>
        <w:t>: https://zenodo.org/records/2579118#.Yt5FWt_RaUk</w:t>
      </w:r>
    </w:p>
    <w:p w14:paraId="5322EDED" w14:textId="32D6725F" w:rsidR="00817C00" w:rsidRPr="00321AF4" w:rsidRDefault="00817C00" w:rsidP="00321AF4">
      <w:pPr>
        <w:pStyle w:val="ListParagraph"/>
        <w:numPr>
          <w:ilvl w:val="0"/>
          <w:numId w:val="11"/>
        </w:numPr>
        <w:rPr>
          <w:lang w:val="en-US"/>
        </w:rPr>
      </w:pPr>
      <w:proofErr w:type="spellStart"/>
      <w:r>
        <w:lastRenderedPageBreak/>
        <w:t>MoNuSAC</w:t>
      </w:r>
      <w:proofErr w:type="spellEnd"/>
      <w:r>
        <w:t xml:space="preserve"> </w:t>
      </w:r>
      <w:r>
        <w:fldChar w:fldCharType="begin"/>
      </w:r>
      <w:r w:rsidR="005101D8">
        <w:instrText xml:space="preserve"> ADDIN ZOTERO_ITEM CSL_CITATION {"citationID":"O6rumm0W","properties":{"formattedCitation":"(6)","plainCitation":"(6)","noteIndex":0},"citationItems":[{"id":1546,"uris":["http://zotero.org/users/8619560/items/FL5TD6UK"],"itemData":{"id":1546,"type":"article-journal","abstract":"Detecting various types of cells in and around the tumor matrix holds a special significance in characterizing the tumor micro-environment for cancer prognostication and research. Automating the tasks of detecting, segmenting, and classifying nuclei can free up the pathologists’ time for higher value tasks and reduce errors due to fatigue and subjectivity. To encourage the computer vision research community to develop and test algorithms for these tasks, we prepared a large and diverse dataset of nucleus boundary annotations and class labels. The dataset has over 46,000 nuclei from 37 hospitals, 71 patients, four organs, and four nucleus types. We also organized a challenge around this dataset as a satellite event at the International Symposium on Biomedical Imaging (ISBI) in April 2020. The challenge saw a wide participation from across the world, and the top methods were able to match inter-human concordance for the challenge metric. In this paper, we summarize the dataset and the key findings of the challenge, including the commonalities and differences between the methods developed by various participants. We have released the MoNuSAC2020 dataset to the public.","container-title":"IEEE Transactions on Medical Imaging","DOI":"10.1109/TMI.2021.3085712","ISSN":"1558-254X","issue":"12","page":"3413-3423","source":"IEEE Xplore","title":"MoNuSAC2020: A Multi-Organ Nuclei Segmentation and Classification Challenge","title-short":"MoNuSAC2020","volume":"40","author":[{"family":"Verma","given":"Ruchika"},{"family":"Kumar","given":"Neeraj"},{"family":"Patil","given":"Abhijeet"},{"family":"Kurian","given":"Nikhil Cherian"},{"family":"Rane","given":"Swapnil"},{"family":"Graham","given":"Simon"},{"family":"Vu","given":"Quoc Dang"},{"family":"Zwager","given":"Mieke"},{"family":"Raza","given":"Shan E. Ahmed"},{"family":"Rajpoot","given":"Nasir"},{"family":"Wu","given":"Xiyi"},{"family":"Chen","given":"Huai"},{"family":"Huang","given":"Yijie"},{"family":"Wang","given":"Lisheng"},{"family":"Jung","given":"Hyun"},{"family":"Brown","given":"G. Thomas"},{"family":"Liu","given":"Yanling"},{"family":"Liu","given":"Shuolin"},{"family":"Jahromi","given":"Seyed Alireza Fatemi"},{"family":"Khani","given":"Ali Asghar"},{"family":"Montahaei","given":"Ehsan"},{"family":"Baghshah","given":"Mahdieh Soleymani"},{"family":"Behroozi","given":"Hamid"},{"family":"Semkin","given":"Pavel"},{"family":"Rassadin","given":"Alexandr"},{"family":"Dutande","given":"Prasad"},{"family":"Lodaya","given":"Romil"},{"family":"Baid","given":"Ujjwal"},{"family":"Baheti","given":"Bhakti"},{"family":"Talbar","given":"Sanjay"},{"family":"Mahbod","given":"Amirreza"},{"family":"Ecker","given":"Rupert"},{"family":"Ellinger","given":"Isabella"},{"family":"Luo","given":"Zhipeng"},{"family":"Dong","given":"Bin"},{"family":"Xu","given":"Zhengyu"},{"family":"Yao","given":"Yuehan"},{"family":"Lv","given":"Shuai"},{"family":"Feng","given":"Ming"},{"family":"Xu","given":"Kele"},{"family":"Zunair","given":"Hasib"},{"family":"Hamza","given":"Abdessamad Ben"},{"family":"Smiley","given":"Steven"},{"family":"Yin","given":"Tang-Kai"},{"family":"Fang","given":"Qi-Rui"},{"family":"Srivastava","given":"Shikhar"},{"family":"Mahapatra","given":"Dwarikanath"},{"family":"Trnavska","given":"Lubomira"},{"family":"Zhang","given":"Hanyun"},{"family":"Narayanan","given":"Priya Lakshmi"},{"family":"Law","given":"Justin"},{"family":"Yuan","given":"Yinyin"},{"family":"Tejomay","given":"Abhiroop"},{"family":"Mitkari","given":"Aditya"},{"family":"Koka","given":"Dinesh"},{"family":"Ramachandra","given":"Vikas"},{"family":"Kini","given":"Lata"},{"family":"Sethi","given":"Amit"}],"issued":{"date-parts":[["2021",12]]}}}],"schema":"https://github.com/citation-style-language/schema/raw/master/csl-citation.json"} </w:instrText>
      </w:r>
      <w:r>
        <w:fldChar w:fldCharType="separate"/>
      </w:r>
      <w:r w:rsidRPr="00C510FD">
        <w:rPr>
          <w:rFonts w:cs="Times New Roman"/>
        </w:rPr>
        <w:t>(6)</w:t>
      </w:r>
      <w:r>
        <w:fldChar w:fldCharType="end"/>
      </w:r>
      <w:r>
        <w:t xml:space="preserve">: </w:t>
      </w:r>
      <w:r w:rsidR="00321AF4" w:rsidRPr="00321AF4">
        <w:rPr>
          <w:lang w:val="en-US"/>
        </w:rPr>
        <w:t>https://monusac-2020.grand-challenge.org/</w:t>
      </w:r>
    </w:p>
    <w:p w14:paraId="61621CC2" w14:textId="0F557E57" w:rsidR="00817C00" w:rsidRPr="00817C00" w:rsidRDefault="00817C00" w:rsidP="00817C00">
      <w:pPr>
        <w:pStyle w:val="ListParagraph"/>
        <w:numPr>
          <w:ilvl w:val="0"/>
          <w:numId w:val="11"/>
        </w:numPr>
        <w:rPr>
          <w:lang w:val="en-US"/>
        </w:rPr>
      </w:pPr>
      <w:proofErr w:type="spellStart"/>
      <w:r>
        <w:t>CryoNuSeg</w:t>
      </w:r>
      <w:proofErr w:type="spellEnd"/>
      <w:r>
        <w:t xml:space="preserve"> </w:t>
      </w:r>
      <w:r>
        <w:fldChar w:fldCharType="begin"/>
      </w:r>
      <w:r w:rsidR="005101D8">
        <w:instrText xml:space="preserve"> ADDIN ZOTERO_ITEM CSL_CITATION {"citationID":"euvURMoD","properties":{"formattedCitation":"(7)","plainCitation":"(7)","noteIndex":0},"citationItems":[{"id":1551,"uris":["http://zotero.org/users/8619560/items/UKK8LJ67"],"itemData":{"id":1551,"type":"article-journal","abstract":"Nuclei instance segmentation plays an important role in the analysis of hematoxylin and eosin (H&amp;E)-stained images. While supervised deep learning (DL)-based approaches represent the state-of-the-art in automatic nuclei instance segmentation, annotated datasets are required to train these models. There are two main types of tissue processing protocols resulting in formalin-fixed paraffin-embedded samples (FFPE) and frozen tissue samples (FS), respectively. Although FFPE-derived H&amp;E stained tissue sections are the most widely used samples, H&amp;E staining of frozen sections derived from FS samples is a relevant method in intra-operative surgical sessions as it can be performed more rapidly. Due to differences in the preparation of these two types of samples, the derived images and in particular the nuclei appearance may be different in the acquired whole slide images. Analysis of FS-derived H&amp;E stained images can be more challenging as rapid preparation, staining, and scanning of FS sections may lead to deterioration in image quality. In this paper, we introduce CryoNuSeg, the first fully annotated FS-derived cryosectioned and H&amp;E-stained nuclei instance segmentation dataset. The dataset contains images from 10 human organs that were not exploited in other publicly available datasets, and is provided with three manual mark-ups to allow measuring intra-observer and inter-observer variabilities. Moreover, we investigate the effects of tissue fixation/embedding protocol (i.e., FS or FFPE) on the automatic nuclei instance segmentation performance and provide a baseline segmentation benchmark for the dataset that can be used in future research. A step-by-step guide to generate the dataset as well as the full dataset and other detailed information are made available to fellow researchers at https://github.com/masih4/CryoNuSeg.","container-title":"Computers in Biology and Medicine","DOI":"10.1016/j.compbiomed.2021.104349","ISSN":"0010-4825","journalAbbreviation":"Computers in Biology and Medicine","page":"104349","source":"ScienceDirect","title":"CryoNuSeg: A dataset for nuclei instance segmentation of cryosectioned H&amp;E-stained histological images","title-short":"CryoNuSeg","volume":"132","author":[{"family":"Mahbod","given":"Amirreza"},{"family":"Schaefer","given":"Gerald"},{"family":"Bancher","given":"Benjamin"},{"family":"Löw","given":"Christine"},{"family":"Dorffner","given":"Georg"},{"family":"Ecker","given":"Rupert"},{"family":"Ellinger","given":"Isabella"}],"issued":{"date-parts":[["2021",5,1]]}}}],"schema":"https://github.com/citation-style-language/schema/raw/master/csl-citation.json"} </w:instrText>
      </w:r>
      <w:r>
        <w:fldChar w:fldCharType="separate"/>
      </w:r>
      <w:r w:rsidRPr="00C510FD">
        <w:rPr>
          <w:rFonts w:cs="Times New Roman"/>
        </w:rPr>
        <w:t>(7)</w:t>
      </w:r>
      <w:r>
        <w:fldChar w:fldCharType="end"/>
      </w:r>
      <w:r>
        <w:t xml:space="preserve">: </w:t>
      </w:r>
      <w:r w:rsidRPr="00817C00">
        <w:rPr>
          <w:lang w:val="en-US"/>
        </w:rPr>
        <w:t>https://www.kaggle.com/datasets/ipateam/segmentation-of-nuclei-in-cryosectioned-he-images</w:t>
      </w:r>
    </w:p>
    <w:p w14:paraId="3B1E8797" w14:textId="1FAA1F7B" w:rsidR="007457EB" w:rsidRDefault="007457EB" w:rsidP="007457EB">
      <w:pPr>
        <w:pStyle w:val="Heading1"/>
        <w:numPr>
          <w:ilvl w:val="0"/>
          <w:numId w:val="0"/>
        </w:numPr>
        <w:ind w:left="432" w:hanging="432"/>
      </w:pPr>
      <w:r>
        <w:t>Code Availability</w:t>
      </w:r>
    </w:p>
    <w:p w14:paraId="18D28A05" w14:textId="090B2B35" w:rsidR="000E61B5" w:rsidRDefault="0018488F" w:rsidP="007457EB">
      <w:r w:rsidRPr="0018488F">
        <w:t xml:space="preserve">The code that supports the findings of this </w:t>
      </w:r>
      <w:r w:rsidR="00786D85">
        <w:t>work</w:t>
      </w:r>
      <w:r w:rsidRPr="0018488F">
        <w:t xml:space="preserve"> was written in Python and is openly available at</w:t>
      </w:r>
      <w:r>
        <w:t xml:space="preserve">: </w:t>
      </w:r>
      <w:hyperlink r:id="rId14" w:history="1">
        <w:r w:rsidR="000E61B5" w:rsidRPr="00C450A2">
          <w:rPr>
            <w:rStyle w:val="Hyperlink"/>
          </w:rPr>
          <w:t>https://github.com/ArdeleanRichard/YOLO-Histology/</w:t>
        </w:r>
      </w:hyperlink>
      <w:r w:rsidR="000E61B5">
        <w:t>.</w:t>
      </w:r>
    </w:p>
    <w:p w14:paraId="05D2FEB1" w14:textId="77777777" w:rsidR="00B3545D" w:rsidRDefault="00B3545D" w:rsidP="00B3545D">
      <w:pPr>
        <w:pStyle w:val="Heading1"/>
        <w:numPr>
          <w:ilvl w:val="0"/>
          <w:numId w:val="0"/>
        </w:numPr>
        <w:ind w:left="432" w:hanging="432"/>
      </w:pPr>
      <w:r>
        <w:t>Competing Interests</w:t>
      </w:r>
    </w:p>
    <w:p w14:paraId="4F9798F0" w14:textId="30EF495D" w:rsidR="00B3545D" w:rsidRDefault="00B3545D" w:rsidP="00B3545D">
      <w:pPr>
        <w:rPr>
          <w:lang w:eastAsia="en-US"/>
        </w:rPr>
      </w:pPr>
      <w:r w:rsidRPr="00B41E25">
        <w:rPr>
          <w:lang w:eastAsia="en-US"/>
        </w:rPr>
        <w:t>The authors have declared that no competing interests exist</w:t>
      </w:r>
      <w:r>
        <w:rPr>
          <w:lang w:eastAsia="en-US"/>
        </w:rPr>
        <w:t>.</w:t>
      </w:r>
    </w:p>
    <w:p w14:paraId="74E6568F" w14:textId="77777777" w:rsidR="00B3545D" w:rsidRDefault="00B3545D" w:rsidP="00B3545D">
      <w:pPr>
        <w:rPr>
          <w:lang w:eastAsia="en-US"/>
        </w:rPr>
      </w:pPr>
    </w:p>
    <w:p w14:paraId="3A8D01AD" w14:textId="23FA2CDB" w:rsidR="00B3545D" w:rsidRDefault="00B3545D" w:rsidP="00B3545D">
      <w:pPr>
        <w:pStyle w:val="Heading1"/>
        <w:numPr>
          <w:ilvl w:val="0"/>
          <w:numId w:val="0"/>
        </w:numPr>
        <w:ind w:left="432" w:hanging="432"/>
      </w:pPr>
      <w:r>
        <w:t>Authors’ contributions</w:t>
      </w:r>
    </w:p>
    <w:p w14:paraId="4E860BA2" w14:textId="77777777" w:rsidR="00B3545D" w:rsidRPr="00B41E25" w:rsidRDefault="00B3545D" w:rsidP="00B3545D">
      <w:pPr>
        <w:rPr>
          <w:lang w:eastAsia="en-US"/>
        </w:rPr>
      </w:pPr>
      <w:r w:rsidRPr="00B41E25">
        <w:rPr>
          <w:lang w:eastAsia="en-US"/>
        </w:rPr>
        <w:t>Conceptualization, E.-R.A. and R.L.P.; methodology, E.-R.A. and R.L.P.; software, E.-R.A. and R.L.P.; validation, E.-R.A. and R.L.P.; formal analysis, E.-R.A. and R.L.P.; investigation, E.-R.A. and R.L.P.; data curation, E.-R.A. and R.L.P.; writing—original draft preparation, E.-R.A. and R.L.P.; writing—review and editing, E.-R.A. and R.L.P.; visualization, E.-R.A. and R.L.P.; supervision, E.-R.A. and R.L.P.; project administration, E.-R.A. and R.L.P. All authors have read and agreed to the published version of the manuscript.</w:t>
      </w:r>
    </w:p>
    <w:p w14:paraId="07793220" w14:textId="77777777" w:rsidR="00B3545D" w:rsidRDefault="00B3545D" w:rsidP="00B3545D">
      <w:pPr>
        <w:rPr>
          <w:lang w:eastAsia="en-US"/>
        </w:rPr>
      </w:pPr>
    </w:p>
    <w:p w14:paraId="240A1E2F" w14:textId="77777777" w:rsidR="00720CCB" w:rsidRDefault="00720CCB" w:rsidP="00720CCB">
      <w:pPr>
        <w:pStyle w:val="Heading1"/>
        <w:numPr>
          <w:ilvl w:val="0"/>
          <w:numId w:val="0"/>
        </w:numPr>
        <w:ind w:left="432" w:hanging="432"/>
      </w:pPr>
      <w:r>
        <w:t>Funding</w:t>
      </w:r>
    </w:p>
    <w:p w14:paraId="3334C106" w14:textId="77777777" w:rsidR="00720CCB" w:rsidRDefault="00720CCB" w:rsidP="00720CCB">
      <w:pPr>
        <w:rPr>
          <w:lang w:eastAsia="en-US"/>
        </w:rPr>
      </w:pPr>
      <w:r w:rsidRPr="009C15E1">
        <w:rPr>
          <w:lang w:eastAsia="en-US"/>
        </w:rPr>
        <w:t>This work is supported by the project "Romanian Hub for Artificial Intelligence-HRIA", Smart Growth, Digitization and Financial</w:t>
      </w:r>
      <w:r>
        <w:rPr>
          <w:lang w:eastAsia="en-US"/>
        </w:rPr>
        <w:t xml:space="preserve"> </w:t>
      </w:r>
      <w:r w:rsidRPr="009C15E1">
        <w:rPr>
          <w:lang w:eastAsia="en-US"/>
        </w:rPr>
        <w:t xml:space="preserve">Instruments Program, </w:t>
      </w:r>
      <w:proofErr w:type="spellStart"/>
      <w:r w:rsidRPr="009C15E1">
        <w:rPr>
          <w:lang w:eastAsia="en-US"/>
        </w:rPr>
        <w:t>MySMIS</w:t>
      </w:r>
      <w:proofErr w:type="spellEnd"/>
      <w:r w:rsidRPr="009C15E1">
        <w:rPr>
          <w:lang w:eastAsia="en-US"/>
        </w:rPr>
        <w:t xml:space="preserve"> no. 334906</w:t>
      </w:r>
      <w:r>
        <w:rPr>
          <w:lang w:eastAsia="en-US"/>
        </w:rPr>
        <w:t>.</w:t>
      </w:r>
    </w:p>
    <w:p w14:paraId="2EF5BAC0" w14:textId="77777777" w:rsidR="00720CCB" w:rsidRPr="00B41E25" w:rsidRDefault="00720CCB" w:rsidP="00B3545D">
      <w:pPr>
        <w:rPr>
          <w:lang w:eastAsia="en-US"/>
        </w:rPr>
      </w:pPr>
    </w:p>
    <w:p w14:paraId="4F84BB28" w14:textId="77777777" w:rsidR="00B3545D" w:rsidRDefault="00B3545D" w:rsidP="00B3545D">
      <w:pPr>
        <w:pStyle w:val="Heading1"/>
        <w:numPr>
          <w:ilvl w:val="0"/>
          <w:numId w:val="0"/>
        </w:numPr>
        <w:ind w:left="432" w:hanging="432"/>
      </w:pPr>
      <w:r>
        <w:t>Acknowledgement</w:t>
      </w:r>
    </w:p>
    <w:p w14:paraId="6581C371" w14:textId="77777777" w:rsidR="000940DC" w:rsidRPr="00B3545D" w:rsidRDefault="000940DC" w:rsidP="007457EB">
      <w:pPr>
        <w:rPr>
          <w:lang w:val="en-GB"/>
        </w:rPr>
      </w:pPr>
    </w:p>
    <w:p w14:paraId="72E2F1F5" w14:textId="79670BC5" w:rsidR="000F5AF6" w:rsidRDefault="000F5AF6" w:rsidP="007457EB">
      <w:pPr>
        <w:pStyle w:val="Heading1"/>
        <w:numPr>
          <w:ilvl w:val="0"/>
          <w:numId w:val="0"/>
        </w:numPr>
        <w:ind w:left="432" w:hanging="432"/>
      </w:pPr>
      <w:r>
        <w:t>Bibliography</w:t>
      </w:r>
    </w:p>
    <w:p w14:paraId="31727FB4" w14:textId="77777777" w:rsidR="005101D8" w:rsidRPr="005101D8" w:rsidRDefault="005101D8" w:rsidP="005101D8">
      <w:pPr>
        <w:pStyle w:val="Bibliography"/>
      </w:pPr>
      <w:r>
        <w:rPr>
          <w:lang w:val="en-GB" w:eastAsia="en-US"/>
        </w:rPr>
        <w:fldChar w:fldCharType="begin"/>
      </w:r>
      <w:r>
        <w:rPr>
          <w:lang w:val="en-GB" w:eastAsia="en-US"/>
        </w:rPr>
        <w:instrText xml:space="preserve"> ADDIN ZOTERO_BIBL {"uncited":[],"omitted":[],"custom":[]} CSL_BIBLIOGRAPHY </w:instrText>
      </w:r>
      <w:r>
        <w:rPr>
          <w:lang w:val="en-GB" w:eastAsia="en-US"/>
        </w:rPr>
        <w:fldChar w:fldCharType="separate"/>
      </w:r>
      <w:r w:rsidRPr="005101D8">
        <w:t>1.</w:t>
      </w:r>
      <w:r w:rsidRPr="005101D8">
        <w:tab/>
        <w:t xml:space="preserve">Howard FM, Hieromnimon HM, Ramesh S, Dolezal J, Kochanny S, Zhang Q, et al. Generative adversarial networks accurately reconstruct pan-cancer histology from pathologic, genomic, and radiographic latent features. Sci Adv. 2024 Nov 15;10(46):eadq0856. </w:t>
      </w:r>
    </w:p>
    <w:p w14:paraId="1099D8C9" w14:textId="77777777" w:rsidR="005101D8" w:rsidRPr="005101D8" w:rsidRDefault="005101D8" w:rsidP="005101D8">
      <w:pPr>
        <w:pStyle w:val="Bibliography"/>
      </w:pPr>
      <w:r w:rsidRPr="005101D8">
        <w:lastRenderedPageBreak/>
        <w:t>2.</w:t>
      </w:r>
      <w:r w:rsidRPr="005101D8">
        <w:tab/>
        <w:t xml:space="preserve">Ma Y, Jamdade S, Konduri L, Sailem H. AI in Histopathology Explorer for comprehensive analysis of the evolving AI landscape in histopathology. Npj Digit Med. 2025 Mar 12;8(1):156. </w:t>
      </w:r>
    </w:p>
    <w:p w14:paraId="791E59ED" w14:textId="77777777" w:rsidR="005101D8" w:rsidRPr="005101D8" w:rsidRDefault="005101D8" w:rsidP="005101D8">
      <w:pPr>
        <w:pStyle w:val="Bibliography"/>
      </w:pPr>
      <w:r w:rsidRPr="005101D8">
        <w:t>3.</w:t>
      </w:r>
      <w:r w:rsidRPr="005101D8">
        <w:tab/>
        <w:t>Xu F, Zhu C, Tang W, Wang Y, Zhang Y, Li J, et al. Predicting Axillary Lymph Node Metastasis in Early Breast Cancer Using Deep Learning on Primary Tumor Biopsy Slides. Front Oncol [Internet]. 2021 Oct 14 [cited 2025 Aug 20];11. Available from: https://www.frontiersin.org/journals/oncology/articles/10.3389/fonc.2021.759007/full</w:t>
      </w:r>
    </w:p>
    <w:p w14:paraId="1C6CE12C" w14:textId="77777777" w:rsidR="005101D8" w:rsidRPr="005101D8" w:rsidRDefault="005101D8" w:rsidP="005101D8">
      <w:pPr>
        <w:pStyle w:val="Bibliography"/>
      </w:pPr>
      <w:r w:rsidRPr="005101D8">
        <w:t>4.</w:t>
      </w:r>
      <w:r w:rsidRPr="005101D8">
        <w:tab/>
        <w:t xml:space="preserve">Janowczyk A, Madabhushi A. Deep learning for digital pathology image analysis: A comprehensive tutorial with selected use cases. J Pathol Inform. 2016 Jan 1;7(1):29. </w:t>
      </w:r>
    </w:p>
    <w:p w14:paraId="18070311" w14:textId="77777777" w:rsidR="005101D8" w:rsidRPr="005101D8" w:rsidRDefault="005101D8" w:rsidP="005101D8">
      <w:pPr>
        <w:pStyle w:val="Bibliography"/>
      </w:pPr>
      <w:r w:rsidRPr="005101D8">
        <w:t>5.</w:t>
      </w:r>
      <w:r w:rsidRPr="005101D8">
        <w:tab/>
        <w:t xml:space="preserve">Naylor P, Laé M, Reyal F, Walter T. Segmentation of Nuclei in Histopathology Images by Deep Regression of the Distance Map. IEEE Trans Med Imaging. 2019 Feb;38(2):448–59. </w:t>
      </w:r>
    </w:p>
    <w:p w14:paraId="600D71D9" w14:textId="77777777" w:rsidR="005101D8" w:rsidRPr="005101D8" w:rsidRDefault="005101D8" w:rsidP="005101D8">
      <w:pPr>
        <w:pStyle w:val="Bibliography"/>
        <w:rPr>
          <w:lang w:val="de-DE"/>
        </w:rPr>
      </w:pPr>
      <w:r w:rsidRPr="005101D8">
        <w:t>6.</w:t>
      </w:r>
      <w:r w:rsidRPr="005101D8">
        <w:tab/>
        <w:t xml:space="preserve">Verma R, Kumar N, Patil A, Kurian NC, Rane S, Graham S, et al. MoNuSAC2020: A Multi-Organ Nuclei Segmentation and Classification Challenge. IEEE Trans Med Imaging. </w:t>
      </w:r>
      <w:r w:rsidRPr="005101D8">
        <w:rPr>
          <w:lang w:val="de-DE"/>
        </w:rPr>
        <w:t xml:space="preserve">2021 Dec;40(12):3413–23. </w:t>
      </w:r>
    </w:p>
    <w:p w14:paraId="7ED58764" w14:textId="77777777" w:rsidR="005101D8" w:rsidRPr="005101D8" w:rsidRDefault="005101D8" w:rsidP="005101D8">
      <w:pPr>
        <w:pStyle w:val="Bibliography"/>
      </w:pPr>
      <w:r w:rsidRPr="005101D8">
        <w:rPr>
          <w:lang w:val="de-DE"/>
        </w:rPr>
        <w:t>7.</w:t>
      </w:r>
      <w:r w:rsidRPr="005101D8">
        <w:rPr>
          <w:lang w:val="de-DE"/>
        </w:rPr>
        <w:tab/>
        <w:t xml:space="preserve">Mahbod A, Schaefer G, Bancher B, Löw C, Dorffner G, Ecker R, et al. </w:t>
      </w:r>
      <w:r w:rsidRPr="005101D8">
        <w:t xml:space="preserve">CryoNuSeg: A dataset for nuclei instance segmentation of cryosectioned H&amp;E-stained histological images. Comput Biol Med. 2021 May 1;132:104349. </w:t>
      </w:r>
    </w:p>
    <w:p w14:paraId="60B8074E" w14:textId="77777777" w:rsidR="005101D8" w:rsidRPr="005101D8" w:rsidRDefault="005101D8" w:rsidP="005101D8">
      <w:pPr>
        <w:pStyle w:val="Bibliography"/>
      </w:pPr>
      <w:r w:rsidRPr="005101D8">
        <w:t>8.</w:t>
      </w:r>
      <w:r w:rsidRPr="005101D8">
        <w:tab/>
        <w:t>Peng C, Zhao K, Wiliem A, Zhang T, Hobson P, Jennings A, et al. To What Extent Does Downsampling, Compression, and Data Scarcity Impact Renal Image Analysis? In: 2019 Digital Image Computing: Techniques and Applications (DICTA) [Internet]. 2019 [cited 2025 Aug 17]. p. 1–8. Available from: https://ieeexplore.ieee.org/document/8945813</w:t>
      </w:r>
    </w:p>
    <w:p w14:paraId="0EFD1E78" w14:textId="77777777" w:rsidR="005101D8" w:rsidRPr="005101D8" w:rsidRDefault="005101D8" w:rsidP="005101D8">
      <w:pPr>
        <w:pStyle w:val="Bibliography"/>
      </w:pPr>
      <w:r w:rsidRPr="005101D8">
        <w:t>9.</w:t>
      </w:r>
      <w:r w:rsidRPr="005101D8">
        <w:tab/>
        <w:t xml:space="preserve">Li J, Osseyran A, Hekster R, Rudinac S, Codreanu V, Podareanu D. Improving the speed and quality of cancer segmentation using lower resolution pathology images. Multimed Tools Appl. 2024 Jan 1;83(4):11999–2015. </w:t>
      </w:r>
    </w:p>
    <w:p w14:paraId="7B6E39CF" w14:textId="02B7A6A0" w:rsidR="00FF30DF" w:rsidRPr="00FF30DF" w:rsidRDefault="005101D8" w:rsidP="00FF30DF">
      <w:pPr>
        <w:rPr>
          <w:lang w:val="en-GB" w:eastAsia="en-US"/>
        </w:rPr>
      </w:pPr>
      <w:r>
        <w:rPr>
          <w:lang w:val="en-GB" w:eastAsia="en-US"/>
        </w:rPr>
        <w:fldChar w:fldCharType="end"/>
      </w:r>
    </w:p>
    <w:sectPr w:rsidR="00FF30DF" w:rsidRPr="00FF30DF">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Palatino Linotype">
    <w:panose1 w:val="02040502050505030304"/>
    <w:charset w:val="00"/>
    <w:family w:val="roman"/>
    <w:pitch w:val="variable"/>
    <w:sig w:usb0="E0000287" w:usb1="40000013" w:usb2="00000000" w:usb3="00000000" w:csb0="0000019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Aptos Narrow">
    <w:charset w:val="00"/>
    <w:family w:val="swiss"/>
    <w:pitch w:val="variable"/>
    <w:sig w:usb0="20000287" w:usb1="00000003"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E95C05"/>
    <w:multiLevelType w:val="multilevel"/>
    <w:tmpl w:val="F5BA8F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C1C5022"/>
    <w:multiLevelType w:val="hybridMultilevel"/>
    <w:tmpl w:val="D03E76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FCB00F0"/>
    <w:multiLevelType w:val="hybridMultilevel"/>
    <w:tmpl w:val="74F2EC7A"/>
    <w:lvl w:ilvl="0" w:tplc="5BD2F910">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33D120DA"/>
    <w:multiLevelType w:val="hybridMultilevel"/>
    <w:tmpl w:val="0CF0AA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F8E45F9"/>
    <w:multiLevelType w:val="hybridMultilevel"/>
    <w:tmpl w:val="2AC65F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FAA648C"/>
    <w:multiLevelType w:val="multilevel"/>
    <w:tmpl w:val="50C8A0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54FF0CA1"/>
    <w:multiLevelType w:val="multilevel"/>
    <w:tmpl w:val="E512A5D8"/>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57FB0E02"/>
    <w:multiLevelType w:val="multilevel"/>
    <w:tmpl w:val="4C8E580C"/>
    <w:lvl w:ilvl="0">
      <w:start w:val="1"/>
      <w:numFmt w:val="decimal"/>
      <w:lvlText w:val="%1."/>
      <w:lvlJc w:val="left"/>
      <w:pPr>
        <w:ind w:left="360" w:hanging="360"/>
      </w:pPr>
      <w:rPr>
        <w:smallCaps w:val="0"/>
        <w:strike w:val="0"/>
        <w:color w:val="000000"/>
        <w:sz w:val="36"/>
        <w:szCs w:val="20"/>
        <w:vertAlign w:val="baseline"/>
      </w:rPr>
    </w:lvl>
    <w:lvl w:ilvl="1">
      <w:start w:val="1"/>
      <w:numFmt w:val="decimal"/>
      <w:lvlText w:val="%1.%2."/>
      <w:lvlJc w:val="left"/>
      <w:pPr>
        <w:ind w:left="792" w:hanging="432"/>
      </w:pPr>
      <w:rPr>
        <w:b/>
        <w:bCs w:val="0"/>
        <w:i w:val="0"/>
        <w:iCs/>
        <w:smallCaps w:val="0"/>
        <w:strike w:val="0"/>
        <w:color w:val="000000"/>
        <w:sz w:val="32"/>
        <w:szCs w:val="20"/>
        <w:vertAlign w:val="baseline"/>
      </w:rPr>
    </w:lvl>
    <w:lvl w:ilvl="2">
      <w:start w:val="1"/>
      <w:numFmt w:val="decimal"/>
      <w:lvlText w:val="%1.%2.%3."/>
      <w:lvlJc w:val="left"/>
      <w:pPr>
        <w:ind w:left="1224" w:hanging="504"/>
      </w:pPr>
      <w:rPr>
        <w:b/>
        <w:bCs w:val="0"/>
        <w:i w:val="0"/>
        <w:iCs/>
        <w:smallCaps w:val="0"/>
        <w:strike w:val="0"/>
        <w:color w:val="000000"/>
        <w:sz w:val="28"/>
        <w:szCs w:val="20"/>
        <w:vertAlign w:val="baseline"/>
      </w:rPr>
    </w:lvl>
    <w:lvl w:ilvl="3">
      <w:start w:val="1"/>
      <w:numFmt w:val="decimal"/>
      <w:lvlText w:val="%1.%2.%3.%4."/>
      <w:lvlJc w:val="left"/>
      <w:pPr>
        <w:ind w:left="1728" w:hanging="648"/>
      </w:pPr>
      <w:rPr>
        <w:b w:val="0"/>
        <w:i/>
        <w:sz w:val="20"/>
        <w:szCs w:val="20"/>
        <w:vertAlign w:val="baseline"/>
      </w:rPr>
    </w:lvl>
    <w:lvl w:ilvl="4">
      <w:start w:val="1"/>
      <w:numFmt w:val="decimal"/>
      <w:lvlText w:val="%1.%2.%3.%4.%5."/>
      <w:lvlJc w:val="left"/>
      <w:pPr>
        <w:ind w:left="2232" w:hanging="792"/>
      </w:pPr>
      <w:rPr>
        <w:vertAlign w:val="baseline"/>
      </w:rPr>
    </w:lvl>
    <w:lvl w:ilvl="5">
      <w:start w:val="1"/>
      <w:numFmt w:val="decimal"/>
      <w:lvlText w:val="%1.%2.%3.%4.%5.%6."/>
      <w:lvlJc w:val="left"/>
      <w:pPr>
        <w:ind w:left="2736" w:hanging="936"/>
      </w:pPr>
      <w:rPr>
        <w:vertAlign w:val="baseline"/>
      </w:rPr>
    </w:lvl>
    <w:lvl w:ilvl="6">
      <w:start w:val="1"/>
      <w:numFmt w:val="decimal"/>
      <w:lvlText w:val="%1.%2.%3.%4.%5.%6.%7."/>
      <w:lvlJc w:val="left"/>
      <w:pPr>
        <w:ind w:left="3240" w:hanging="1080"/>
      </w:pPr>
      <w:rPr>
        <w:vertAlign w:val="baseline"/>
      </w:rPr>
    </w:lvl>
    <w:lvl w:ilvl="7">
      <w:start w:val="1"/>
      <w:numFmt w:val="decimal"/>
      <w:lvlText w:val="%1.%2.%3.%4.%5.%6.%7.%8."/>
      <w:lvlJc w:val="left"/>
      <w:pPr>
        <w:ind w:left="3744" w:hanging="1224"/>
      </w:pPr>
      <w:rPr>
        <w:vertAlign w:val="baseline"/>
      </w:rPr>
    </w:lvl>
    <w:lvl w:ilvl="8">
      <w:start w:val="1"/>
      <w:numFmt w:val="decimal"/>
      <w:lvlText w:val="%1.%2.%3.%4.%5.%6.%7.%8.%9."/>
      <w:lvlJc w:val="left"/>
      <w:pPr>
        <w:ind w:left="4320" w:hanging="1440"/>
      </w:pPr>
      <w:rPr>
        <w:vertAlign w:val="baseline"/>
      </w:rPr>
    </w:lvl>
  </w:abstractNum>
  <w:abstractNum w:abstractNumId="8" w15:restartNumberingAfterBreak="0">
    <w:nsid w:val="6C2D4169"/>
    <w:multiLevelType w:val="multilevel"/>
    <w:tmpl w:val="341449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6D71DEC4"/>
    <w:multiLevelType w:val="hybridMultilevel"/>
    <w:tmpl w:val="A218ED9E"/>
    <w:lvl w:ilvl="0" w:tplc="76FAB0BC">
      <w:start w:val="1"/>
      <w:numFmt w:val="bullet"/>
      <w:lvlText w:val=""/>
      <w:lvlJc w:val="left"/>
      <w:pPr>
        <w:ind w:left="720" w:hanging="360"/>
      </w:pPr>
      <w:rPr>
        <w:rFonts w:ascii="Symbol" w:hAnsi="Symbol" w:hint="default"/>
      </w:rPr>
    </w:lvl>
    <w:lvl w:ilvl="1" w:tplc="88C202DE">
      <w:start w:val="1"/>
      <w:numFmt w:val="bullet"/>
      <w:lvlText w:val="o"/>
      <w:lvlJc w:val="left"/>
      <w:pPr>
        <w:ind w:left="1440" w:hanging="360"/>
      </w:pPr>
      <w:rPr>
        <w:rFonts w:ascii="Courier New" w:hAnsi="Courier New" w:hint="default"/>
      </w:rPr>
    </w:lvl>
    <w:lvl w:ilvl="2" w:tplc="544C7D2E">
      <w:start w:val="1"/>
      <w:numFmt w:val="bullet"/>
      <w:lvlText w:val=""/>
      <w:lvlJc w:val="left"/>
      <w:pPr>
        <w:ind w:left="2160" w:hanging="360"/>
      </w:pPr>
      <w:rPr>
        <w:rFonts w:ascii="Wingdings" w:hAnsi="Wingdings" w:hint="default"/>
      </w:rPr>
    </w:lvl>
    <w:lvl w:ilvl="3" w:tplc="BEF69926">
      <w:start w:val="1"/>
      <w:numFmt w:val="bullet"/>
      <w:lvlText w:val=""/>
      <w:lvlJc w:val="left"/>
      <w:pPr>
        <w:ind w:left="2880" w:hanging="360"/>
      </w:pPr>
      <w:rPr>
        <w:rFonts w:ascii="Symbol" w:hAnsi="Symbol" w:hint="default"/>
      </w:rPr>
    </w:lvl>
    <w:lvl w:ilvl="4" w:tplc="D676F21E">
      <w:start w:val="1"/>
      <w:numFmt w:val="bullet"/>
      <w:lvlText w:val="o"/>
      <w:lvlJc w:val="left"/>
      <w:pPr>
        <w:ind w:left="3600" w:hanging="360"/>
      </w:pPr>
      <w:rPr>
        <w:rFonts w:ascii="Courier New" w:hAnsi="Courier New" w:hint="default"/>
      </w:rPr>
    </w:lvl>
    <w:lvl w:ilvl="5" w:tplc="FEBC1D7C">
      <w:start w:val="1"/>
      <w:numFmt w:val="bullet"/>
      <w:lvlText w:val=""/>
      <w:lvlJc w:val="left"/>
      <w:pPr>
        <w:ind w:left="4320" w:hanging="360"/>
      </w:pPr>
      <w:rPr>
        <w:rFonts w:ascii="Wingdings" w:hAnsi="Wingdings" w:hint="default"/>
      </w:rPr>
    </w:lvl>
    <w:lvl w:ilvl="6" w:tplc="84AE65F0">
      <w:start w:val="1"/>
      <w:numFmt w:val="bullet"/>
      <w:lvlText w:val=""/>
      <w:lvlJc w:val="left"/>
      <w:pPr>
        <w:ind w:left="5040" w:hanging="360"/>
      </w:pPr>
      <w:rPr>
        <w:rFonts w:ascii="Symbol" w:hAnsi="Symbol" w:hint="default"/>
      </w:rPr>
    </w:lvl>
    <w:lvl w:ilvl="7" w:tplc="1CE4BF18">
      <w:start w:val="1"/>
      <w:numFmt w:val="bullet"/>
      <w:lvlText w:val="o"/>
      <w:lvlJc w:val="left"/>
      <w:pPr>
        <w:ind w:left="5760" w:hanging="360"/>
      </w:pPr>
      <w:rPr>
        <w:rFonts w:ascii="Courier New" w:hAnsi="Courier New" w:hint="default"/>
      </w:rPr>
    </w:lvl>
    <w:lvl w:ilvl="8" w:tplc="71CAD00C">
      <w:start w:val="1"/>
      <w:numFmt w:val="bullet"/>
      <w:lvlText w:val=""/>
      <w:lvlJc w:val="left"/>
      <w:pPr>
        <w:ind w:left="6480" w:hanging="360"/>
      </w:pPr>
      <w:rPr>
        <w:rFonts w:ascii="Wingdings" w:hAnsi="Wingdings" w:hint="default"/>
      </w:rPr>
    </w:lvl>
  </w:abstractNum>
  <w:abstractNum w:abstractNumId="10" w15:restartNumberingAfterBreak="0">
    <w:nsid w:val="7B9F54DC"/>
    <w:multiLevelType w:val="multilevel"/>
    <w:tmpl w:val="24E83F38"/>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4536" w:hanging="576"/>
      </w:pPr>
      <w:rPr>
        <w:rFonts w:hint="default"/>
      </w:rPr>
    </w:lvl>
    <w:lvl w:ilvl="2">
      <w:start w:val="1"/>
      <w:numFmt w:val="decimal"/>
      <w:pStyle w:val="Heading3"/>
      <w:lvlText w:val="%1.%2.%3"/>
      <w:lvlJc w:val="left"/>
      <w:pPr>
        <w:ind w:left="720" w:hanging="720"/>
      </w:pPr>
      <w:rPr>
        <w:rFonts w:hint="default"/>
        <w:b w:val="0"/>
        <w:bCs w:val="0"/>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num w:numId="1" w16cid:durableId="1557626851">
    <w:abstractNumId w:val="9"/>
  </w:num>
  <w:num w:numId="2" w16cid:durableId="892350850">
    <w:abstractNumId w:val="10"/>
  </w:num>
  <w:num w:numId="3" w16cid:durableId="418254364">
    <w:abstractNumId w:val="6"/>
  </w:num>
  <w:num w:numId="4" w16cid:durableId="1727414740">
    <w:abstractNumId w:val="2"/>
  </w:num>
  <w:num w:numId="5" w16cid:durableId="1294600501">
    <w:abstractNumId w:val="7"/>
  </w:num>
  <w:num w:numId="6" w16cid:durableId="50272158">
    <w:abstractNumId w:val="3"/>
  </w:num>
  <w:num w:numId="7" w16cid:durableId="2033409685">
    <w:abstractNumId w:val="5"/>
  </w:num>
  <w:num w:numId="8" w16cid:durableId="1863544169">
    <w:abstractNumId w:val="8"/>
  </w:num>
  <w:num w:numId="9" w16cid:durableId="769474937">
    <w:abstractNumId w:val="0"/>
  </w:num>
  <w:num w:numId="10" w16cid:durableId="381636528">
    <w:abstractNumId w:val="1"/>
  </w:num>
  <w:num w:numId="11" w16cid:durableId="1645889789">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175B2"/>
    <w:rsid w:val="0000054D"/>
    <w:rsid w:val="00002140"/>
    <w:rsid w:val="00004355"/>
    <w:rsid w:val="000102BB"/>
    <w:rsid w:val="00014211"/>
    <w:rsid w:val="000153AA"/>
    <w:rsid w:val="00022C43"/>
    <w:rsid w:val="00025D8E"/>
    <w:rsid w:val="000366F2"/>
    <w:rsid w:val="0004142D"/>
    <w:rsid w:val="00044E18"/>
    <w:rsid w:val="00046F93"/>
    <w:rsid w:val="00052505"/>
    <w:rsid w:val="00055075"/>
    <w:rsid w:val="00056623"/>
    <w:rsid w:val="0006020F"/>
    <w:rsid w:val="00062CEA"/>
    <w:rsid w:val="00066AAB"/>
    <w:rsid w:val="000730BA"/>
    <w:rsid w:val="0007590B"/>
    <w:rsid w:val="0008033D"/>
    <w:rsid w:val="0008347A"/>
    <w:rsid w:val="000931C3"/>
    <w:rsid w:val="000940DC"/>
    <w:rsid w:val="00095B75"/>
    <w:rsid w:val="00095BAC"/>
    <w:rsid w:val="000A1725"/>
    <w:rsid w:val="000A7A3C"/>
    <w:rsid w:val="000A7DDE"/>
    <w:rsid w:val="000B4BAD"/>
    <w:rsid w:val="000C101B"/>
    <w:rsid w:val="000D190D"/>
    <w:rsid w:val="000D6720"/>
    <w:rsid w:val="000D7544"/>
    <w:rsid w:val="000D7CED"/>
    <w:rsid w:val="000E3553"/>
    <w:rsid w:val="000E419A"/>
    <w:rsid w:val="000E49B2"/>
    <w:rsid w:val="000E61B5"/>
    <w:rsid w:val="000E7735"/>
    <w:rsid w:val="000F0BD9"/>
    <w:rsid w:val="000F2536"/>
    <w:rsid w:val="000F37AD"/>
    <w:rsid w:val="000F3933"/>
    <w:rsid w:val="000F592B"/>
    <w:rsid w:val="000F5AF6"/>
    <w:rsid w:val="00102AD4"/>
    <w:rsid w:val="00105759"/>
    <w:rsid w:val="0011175E"/>
    <w:rsid w:val="00113E9E"/>
    <w:rsid w:val="00115FD3"/>
    <w:rsid w:val="00116CF1"/>
    <w:rsid w:val="00117613"/>
    <w:rsid w:val="00122DC7"/>
    <w:rsid w:val="0012302D"/>
    <w:rsid w:val="001240F0"/>
    <w:rsid w:val="00126548"/>
    <w:rsid w:val="001276F3"/>
    <w:rsid w:val="0013695D"/>
    <w:rsid w:val="00141C99"/>
    <w:rsid w:val="00147963"/>
    <w:rsid w:val="00150B53"/>
    <w:rsid w:val="00151D62"/>
    <w:rsid w:val="00153EC8"/>
    <w:rsid w:val="00155D96"/>
    <w:rsid w:val="00163B17"/>
    <w:rsid w:val="00167DA8"/>
    <w:rsid w:val="00171072"/>
    <w:rsid w:val="0017437B"/>
    <w:rsid w:val="00176C5F"/>
    <w:rsid w:val="001772F3"/>
    <w:rsid w:val="001807A2"/>
    <w:rsid w:val="00180CD3"/>
    <w:rsid w:val="00183AA7"/>
    <w:rsid w:val="00184677"/>
    <w:rsid w:val="0018488F"/>
    <w:rsid w:val="00190CE7"/>
    <w:rsid w:val="00194EDA"/>
    <w:rsid w:val="00195CC3"/>
    <w:rsid w:val="001960D7"/>
    <w:rsid w:val="00197DDF"/>
    <w:rsid w:val="001A049A"/>
    <w:rsid w:val="001A05FC"/>
    <w:rsid w:val="001A13BB"/>
    <w:rsid w:val="001A2A34"/>
    <w:rsid w:val="001A344F"/>
    <w:rsid w:val="001A5B87"/>
    <w:rsid w:val="001B12B3"/>
    <w:rsid w:val="001B14AE"/>
    <w:rsid w:val="001B1D0B"/>
    <w:rsid w:val="001B3B4F"/>
    <w:rsid w:val="001B43B0"/>
    <w:rsid w:val="001C0720"/>
    <w:rsid w:val="001C0B78"/>
    <w:rsid w:val="001C0FF9"/>
    <w:rsid w:val="001C3B9F"/>
    <w:rsid w:val="001C530A"/>
    <w:rsid w:val="001D4E8A"/>
    <w:rsid w:val="001E257A"/>
    <w:rsid w:val="001E2CD7"/>
    <w:rsid w:val="001E6BFE"/>
    <w:rsid w:val="001F2569"/>
    <w:rsid w:val="001F3E08"/>
    <w:rsid w:val="001F4912"/>
    <w:rsid w:val="001F503D"/>
    <w:rsid w:val="001F6E8A"/>
    <w:rsid w:val="00202E85"/>
    <w:rsid w:val="00207903"/>
    <w:rsid w:val="00212256"/>
    <w:rsid w:val="002129E9"/>
    <w:rsid w:val="00212AD9"/>
    <w:rsid w:val="00220E03"/>
    <w:rsid w:val="002246CC"/>
    <w:rsid w:val="00230996"/>
    <w:rsid w:val="00230B75"/>
    <w:rsid w:val="00231142"/>
    <w:rsid w:val="00231EEA"/>
    <w:rsid w:val="002434D2"/>
    <w:rsid w:val="002505D8"/>
    <w:rsid w:val="00252EFC"/>
    <w:rsid w:val="002559D7"/>
    <w:rsid w:val="00263F5F"/>
    <w:rsid w:val="00266FB2"/>
    <w:rsid w:val="002734B3"/>
    <w:rsid w:val="002737DB"/>
    <w:rsid w:val="002841C6"/>
    <w:rsid w:val="00284729"/>
    <w:rsid w:val="00284D80"/>
    <w:rsid w:val="0029003B"/>
    <w:rsid w:val="002925EA"/>
    <w:rsid w:val="0029533B"/>
    <w:rsid w:val="0029535E"/>
    <w:rsid w:val="002A12EA"/>
    <w:rsid w:val="002A2038"/>
    <w:rsid w:val="002B0E90"/>
    <w:rsid w:val="002C025B"/>
    <w:rsid w:val="002C2195"/>
    <w:rsid w:val="002C78E8"/>
    <w:rsid w:val="002D528D"/>
    <w:rsid w:val="002E5F0E"/>
    <w:rsid w:val="002E6615"/>
    <w:rsid w:val="002E782C"/>
    <w:rsid w:val="002E7FB7"/>
    <w:rsid w:val="003002D0"/>
    <w:rsid w:val="003042DF"/>
    <w:rsid w:val="003056E3"/>
    <w:rsid w:val="00305ADA"/>
    <w:rsid w:val="00306973"/>
    <w:rsid w:val="00311601"/>
    <w:rsid w:val="00317BA4"/>
    <w:rsid w:val="00321AF4"/>
    <w:rsid w:val="0032247D"/>
    <w:rsid w:val="00323BB1"/>
    <w:rsid w:val="0033069B"/>
    <w:rsid w:val="003366B0"/>
    <w:rsid w:val="00337AEE"/>
    <w:rsid w:val="003457CC"/>
    <w:rsid w:val="00345D31"/>
    <w:rsid w:val="00353D0E"/>
    <w:rsid w:val="0036345A"/>
    <w:rsid w:val="00364B3D"/>
    <w:rsid w:val="003654F7"/>
    <w:rsid w:val="003655C8"/>
    <w:rsid w:val="00365FF8"/>
    <w:rsid w:val="003662CC"/>
    <w:rsid w:val="00371199"/>
    <w:rsid w:val="00372641"/>
    <w:rsid w:val="00383FD9"/>
    <w:rsid w:val="00391C22"/>
    <w:rsid w:val="00392B66"/>
    <w:rsid w:val="0039357C"/>
    <w:rsid w:val="00394D24"/>
    <w:rsid w:val="00397F92"/>
    <w:rsid w:val="003A260D"/>
    <w:rsid w:val="003A31D6"/>
    <w:rsid w:val="003A4542"/>
    <w:rsid w:val="003C3D1C"/>
    <w:rsid w:val="003C4410"/>
    <w:rsid w:val="003D04EF"/>
    <w:rsid w:val="003E073F"/>
    <w:rsid w:val="003E78C4"/>
    <w:rsid w:val="003F0651"/>
    <w:rsid w:val="003F601F"/>
    <w:rsid w:val="003F6050"/>
    <w:rsid w:val="003F69AA"/>
    <w:rsid w:val="003F6DF5"/>
    <w:rsid w:val="00403CF2"/>
    <w:rsid w:val="00404C87"/>
    <w:rsid w:val="00405BD2"/>
    <w:rsid w:val="00406893"/>
    <w:rsid w:val="00407CA0"/>
    <w:rsid w:val="00407D4D"/>
    <w:rsid w:val="00411B95"/>
    <w:rsid w:val="00414AB1"/>
    <w:rsid w:val="00416163"/>
    <w:rsid w:val="004164DA"/>
    <w:rsid w:val="00427FF4"/>
    <w:rsid w:val="00436D77"/>
    <w:rsid w:val="00441E58"/>
    <w:rsid w:val="00442177"/>
    <w:rsid w:val="004428E3"/>
    <w:rsid w:val="00452D63"/>
    <w:rsid w:val="00457B65"/>
    <w:rsid w:val="0046134F"/>
    <w:rsid w:val="00461C02"/>
    <w:rsid w:val="00461F5D"/>
    <w:rsid w:val="00463C38"/>
    <w:rsid w:val="00472089"/>
    <w:rsid w:val="00474DE6"/>
    <w:rsid w:val="00484D04"/>
    <w:rsid w:val="00486178"/>
    <w:rsid w:val="0049520D"/>
    <w:rsid w:val="00497A03"/>
    <w:rsid w:val="00497D4E"/>
    <w:rsid w:val="004A5577"/>
    <w:rsid w:val="004A58A9"/>
    <w:rsid w:val="004A68BA"/>
    <w:rsid w:val="004A7D38"/>
    <w:rsid w:val="004B0FA4"/>
    <w:rsid w:val="004B79F9"/>
    <w:rsid w:val="004C12D3"/>
    <w:rsid w:val="004C3B25"/>
    <w:rsid w:val="004C4CE3"/>
    <w:rsid w:val="004C6183"/>
    <w:rsid w:val="004C69AC"/>
    <w:rsid w:val="004D3100"/>
    <w:rsid w:val="004D4996"/>
    <w:rsid w:val="004D4CBC"/>
    <w:rsid w:val="004D609A"/>
    <w:rsid w:val="004E3092"/>
    <w:rsid w:val="004E7ECF"/>
    <w:rsid w:val="004F3F84"/>
    <w:rsid w:val="004F5ECA"/>
    <w:rsid w:val="004F6AD5"/>
    <w:rsid w:val="004F7F20"/>
    <w:rsid w:val="00500947"/>
    <w:rsid w:val="00502CF9"/>
    <w:rsid w:val="005075E8"/>
    <w:rsid w:val="00510147"/>
    <w:rsid w:val="005101D8"/>
    <w:rsid w:val="005118CF"/>
    <w:rsid w:val="00512A01"/>
    <w:rsid w:val="00517628"/>
    <w:rsid w:val="00521E02"/>
    <w:rsid w:val="00523130"/>
    <w:rsid w:val="00524FB2"/>
    <w:rsid w:val="00526281"/>
    <w:rsid w:val="005276BF"/>
    <w:rsid w:val="00531BA6"/>
    <w:rsid w:val="00531D9B"/>
    <w:rsid w:val="00532803"/>
    <w:rsid w:val="0054036E"/>
    <w:rsid w:val="005429AF"/>
    <w:rsid w:val="00545791"/>
    <w:rsid w:val="00546AB2"/>
    <w:rsid w:val="00546B55"/>
    <w:rsid w:val="00547A90"/>
    <w:rsid w:val="00551CF3"/>
    <w:rsid w:val="00552F9F"/>
    <w:rsid w:val="0055457D"/>
    <w:rsid w:val="00554ED0"/>
    <w:rsid w:val="0055662E"/>
    <w:rsid w:val="005573DB"/>
    <w:rsid w:val="00561751"/>
    <w:rsid w:val="005644A5"/>
    <w:rsid w:val="005648C8"/>
    <w:rsid w:val="00574321"/>
    <w:rsid w:val="00580885"/>
    <w:rsid w:val="00584BFF"/>
    <w:rsid w:val="00585465"/>
    <w:rsid w:val="005865D7"/>
    <w:rsid w:val="0058698F"/>
    <w:rsid w:val="00590067"/>
    <w:rsid w:val="005925E3"/>
    <w:rsid w:val="00594B17"/>
    <w:rsid w:val="005A06FE"/>
    <w:rsid w:val="005A2FE7"/>
    <w:rsid w:val="005B0CC9"/>
    <w:rsid w:val="005B3537"/>
    <w:rsid w:val="005B4BD8"/>
    <w:rsid w:val="005C13A6"/>
    <w:rsid w:val="005C27D4"/>
    <w:rsid w:val="005C29F5"/>
    <w:rsid w:val="005C5E54"/>
    <w:rsid w:val="005C72D8"/>
    <w:rsid w:val="005D41DB"/>
    <w:rsid w:val="005D70F2"/>
    <w:rsid w:val="005E01D7"/>
    <w:rsid w:val="005E0BC2"/>
    <w:rsid w:val="005E3109"/>
    <w:rsid w:val="005E39F8"/>
    <w:rsid w:val="005E6FA4"/>
    <w:rsid w:val="005F164E"/>
    <w:rsid w:val="005F3CD3"/>
    <w:rsid w:val="005F4067"/>
    <w:rsid w:val="005F6102"/>
    <w:rsid w:val="005F6FD4"/>
    <w:rsid w:val="006002FA"/>
    <w:rsid w:val="0060420B"/>
    <w:rsid w:val="00604574"/>
    <w:rsid w:val="0060696A"/>
    <w:rsid w:val="00611A4C"/>
    <w:rsid w:val="00612AB0"/>
    <w:rsid w:val="00614E14"/>
    <w:rsid w:val="00615519"/>
    <w:rsid w:val="0061583E"/>
    <w:rsid w:val="00615A9A"/>
    <w:rsid w:val="00617BDB"/>
    <w:rsid w:val="00617C9D"/>
    <w:rsid w:val="0062048F"/>
    <w:rsid w:val="006205A5"/>
    <w:rsid w:val="006216CB"/>
    <w:rsid w:val="006224D2"/>
    <w:rsid w:val="00622C26"/>
    <w:rsid w:val="006248C0"/>
    <w:rsid w:val="0063045A"/>
    <w:rsid w:val="00631B90"/>
    <w:rsid w:val="00632177"/>
    <w:rsid w:val="00634F13"/>
    <w:rsid w:val="006409BC"/>
    <w:rsid w:val="006465B3"/>
    <w:rsid w:val="00651104"/>
    <w:rsid w:val="006544D0"/>
    <w:rsid w:val="00654F7F"/>
    <w:rsid w:val="006558AF"/>
    <w:rsid w:val="00670A60"/>
    <w:rsid w:val="00674D4F"/>
    <w:rsid w:val="00683335"/>
    <w:rsid w:val="00684191"/>
    <w:rsid w:val="00685FA3"/>
    <w:rsid w:val="006869C6"/>
    <w:rsid w:val="00686F53"/>
    <w:rsid w:val="00690DDA"/>
    <w:rsid w:val="00691154"/>
    <w:rsid w:val="006913A1"/>
    <w:rsid w:val="00691F48"/>
    <w:rsid w:val="006955BC"/>
    <w:rsid w:val="00697743"/>
    <w:rsid w:val="006A4BE0"/>
    <w:rsid w:val="006A58E1"/>
    <w:rsid w:val="006A732A"/>
    <w:rsid w:val="006B137A"/>
    <w:rsid w:val="006B192E"/>
    <w:rsid w:val="006B2B11"/>
    <w:rsid w:val="006B2FD9"/>
    <w:rsid w:val="006C476B"/>
    <w:rsid w:val="006C6FA0"/>
    <w:rsid w:val="006D078C"/>
    <w:rsid w:val="006D581A"/>
    <w:rsid w:val="006D70E5"/>
    <w:rsid w:val="006E0C42"/>
    <w:rsid w:val="006E0D1E"/>
    <w:rsid w:val="006E50D4"/>
    <w:rsid w:val="006F25BF"/>
    <w:rsid w:val="006F2D58"/>
    <w:rsid w:val="006F368F"/>
    <w:rsid w:val="006F3B57"/>
    <w:rsid w:val="006F6A73"/>
    <w:rsid w:val="00701E9E"/>
    <w:rsid w:val="00702865"/>
    <w:rsid w:val="007204E4"/>
    <w:rsid w:val="00720CCB"/>
    <w:rsid w:val="007248B3"/>
    <w:rsid w:val="0072497F"/>
    <w:rsid w:val="00725FEA"/>
    <w:rsid w:val="007275BB"/>
    <w:rsid w:val="0073059C"/>
    <w:rsid w:val="007330C7"/>
    <w:rsid w:val="0073438E"/>
    <w:rsid w:val="007346B4"/>
    <w:rsid w:val="00737704"/>
    <w:rsid w:val="007457EB"/>
    <w:rsid w:val="007507A1"/>
    <w:rsid w:val="00750F43"/>
    <w:rsid w:val="00751CDD"/>
    <w:rsid w:val="007567D0"/>
    <w:rsid w:val="00757ECA"/>
    <w:rsid w:val="00757EFE"/>
    <w:rsid w:val="007608C6"/>
    <w:rsid w:val="00760D60"/>
    <w:rsid w:val="00773DA9"/>
    <w:rsid w:val="00774985"/>
    <w:rsid w:val="00786D85"/>
    <w:rsid w:val="00791B55"/>
    <w:rsid w:val="007928DC"/>
    <w:rsid w:val="00795CBB"/>
    <w:rsid w:val="007A0EA2"/>
    <w:rsid w:val="007A3EF8"/>
    <w:rsid w:val="007A616F"/>
    <w:rsid w:val="007A78A6"/>
    <w:rsid w:val="007B0846"/>
    <w:rsid w:val="007B1C05"/>
    <w:rsid w:val="007B1DDF"/>
    <w:rsid w:val="007B4F53"/>
    <w:rsid w:val="007B5DBB"/>
    <w:rsid w:val="007C0199"/>
    <w:rsid w:val="007C2699"/>
    <w:rsid w:val="007C269E"/>
    <w:rsid w:val="007D07FB"/>
    <w:rsid w:val="007D20D8"/>
    <w:rsid w:val="007D3A25"/>
    <w:rsid w:val="007D69E0"/>
    <w:rsid w:val="007E16A7"/>
    <w:rsid w:val="007E1C53"/>
    <w:rsid w:val="007E1FB4"/>
    <w:rsid w:val="007F1454"/>
    <w:rsid w:val="007F5729"/>
    <w:rsid w:val="00805A1F"/>
    <w:rsid w:val="0080700D"/>
    <w:rsid w:val="008120CF"/>
    <w:rsid w:val="00812434"/>
    <w:rsid w:val="00813492"/>
    <w:rsid w:val="0081626F"/>
    <w:rsid w:val="00817529"/>
    <w:rsid w:val="008175B2"/>
    <w:rsid w:val="00817C00"/>
    <w:rsid w:val="00826D5E"/>
    <w:rsid w:val="008333B7"/>
    <w:rsid w:val="0083559F"/>
    <w:rsid w:val="00836EF7"/>
    <w:rsid w:val="00842B04"/>
    <w:rsid w:val="00845648"/>
    <w:rsid w:val="00851715"/>
    <w:rsid w:val="00852F22"/>
    <w:rsid w:val="00860089"/>
    <w:rsid w:val="00860730"/>
    <w:rsid w:val="008674BA"/>
    <w:rsid w:val="00870840"/>
    <w:rsid w:val="008712E9"/>
    <w:rsid w:val="00871827"/>
    <w:rsid w:val="0087288A"/>
    <w:rsid w:val="00872FFF"/>
    <w:rsid w:val="00876286"/>
    <w:rsid w:val="008830B0"/>
    <w:rsid w:val="00887DCB"/>
    <w:rsid w:val="00890EEA"/>
    <w:rsid w:val="008936F9"/>
    <w:rsid w:val="0089483A"/>
    <w:rsid w:val="008A1DD6"/>
    <w:rsid w:val="008B27D2"/>
    <w:rsid w:val="008B2A8A"/>
    <w:rsid w:val="008C16EC"/>
    <w:rsid w:val="008C561C"/>
    <w:rsid w:val="008C5D8C"/>
    <w:rsid w:val="008C5DAF"/>
    <w:rsid w:val="008D0C27"/>
    <w:rsid w:val="008D391F"/>
    <w:rsid w:val="008E0B62"/>
    <w:rsid w:val="008E5680"/>
    <w:rsid w:val="008E77F5"/>
    <w:rsid w:val="008E7B70"/>
    <w:rsid w:val="008F075B"/>
    <w:rsid w:val="008F2342"/>
    <w:rsid w:val="008F3A26"/>
    <w:rsid w:val="008F408F"/>
    <w:rsid w:val="008F43A7"/>
    <w:rsid w:val="008F4BD2"/>
    <w:rsid w:val="00901163"/>
    <w:rsid w:val="0090173A"/>
    <w:rsid w:val="00902AF7"/>
    <w:rsid w:val="00903F84"/>
    <w:rsid w:val="00904A70"/>
    <w:rsid w:val="00904B0E"/>
    <w:rsid w:val="00925259"/>
    <w:rsid w:val="00925406"/>
    <w:rsid w:val="00925CFE"/>
    <w:rsid w:val="00927459"/>
    <w:rsid w:val="0092789F"/>
    <w:rsid w:val="00927E19"/>
    <w:rsid w:val="009306D5"/>
    <w:rsid w:val="00940F60"/>
    <w:rsid w:val="0094280A"/>
    <w:rsid w:val="00945780"/>
    <w:rsid w:val="00946FAC"/>
    <w:rsid w:val="009521FE"/>
    <w:rsid w:val="00954CAB"/>
    <w:rsid w:val="009613D6"/>
    <w:rsid w:val="0096197F"/>
    <w:rsid w:val="00961F73"/>
    <w:rsid w:val="00963B8A"/>
    <w:rsid w:val="00964205"/>
    <w:rsid w:val="00967B30"/>
    <w:rsid w:val="00971ACE"/>
    <w:rsid w:val="009761D2"/>
    <w:rsid w:val="009814F3"/>
    <w:rsid w:val="00983819"/>
    <w:rsid w:val="0098472C"/>
    <w:rsid w:val="009849FC"/>
    <w:rsid w:val="009914DA"/>
    <w:rsid w:val="009947EE"/>
    <w:rsid w:val="009A3D72"/>
    <w:rsid w:val="009B585A"/>
    <w:rsid w:val="009C2C44"/>
    <w:rsid w:val="009D45D9"/>
    <w:rsid w:val="009D57E7"/>
    <w:rsid w:val="009D6830"/>
    <w:rsid w:val="009E2514"/>
    <w:rsid w:val="009E48F9"/>
    <w:rsid w:val="009F03E4"/>
    <w:rsid w:val="009F0F15"/>
    <w:rsid w:val="009F336A"/>
    <w:rsid w:val="009F6E48"/>
    <w:rsid w:val="00A07FC5"/>
    <w:rsid w:val="00A10C13"/>
    <w:rsid w:val="00A148CD"/>
    <w:rsid w:val="00A15487"/>
    <w:rsid w:val="00A1760B"/>
    <w:rsid w:val="00A21D89"/>
    <w:rsid w:val="00A2336F"/>
    <w:rsid w:val="00A30DE9"/>
    <w:rsid w:val="00A32413"/>
    <w:rsid w:val="00A33973"/>
    <w:rsid w:val="00A35BEC"/>
    <w:rsid w:val="00A3786A"/>
    <w:rsid w:val="00A405B8"/>
    <w:rsid w:val="00A42413"/>
    <w:rsid w:val="00A447A5"/>
    <w:rsid w:val="00A567BA"/>
    <w:rsid w:val="00A64435"/>
    <w:rsid w:val="00A6512B"/>
    <w:rsid w:val="00A6569A"/>
    <w:rsid w:val="00A6688D"/>
    <w:rsid w:val="00A6755C"/>
    <w:rsid w:val="00A7502E"/>
    <w:rsid w:val="00A7585F"/>
    <w:rsid w:val="00A76390"/>
    <w:rsid w:val="00A849AA"/>
    <w:rsid w:val="00A942E2"/>
    <w:rsid w:val="00A97E53"/>
    <w:rsid w:val="00AA0A08"/>
    <w:rsid w:val="00AA3315"/>
    <w:rsid w:val="00AA7488"/>
    <w:rsid w:val="00AB3F74"/>
    <w:rsid w:val="00AB4FCA"/>
    <w:rsid w:val="00AC0A32"/>
    <w:rsid w:val="00AC0EAE"/>
    <w:rsid w:val="00AC23C8"/>
    <w:rsid w:val="00AC3BF5"/>
    <w:rsid w:val="00AC44D9"/>
    <w:rsid w:val="00AC59EF"/>
    <w:rsid w:val="00AD126C"/>
    <w:rsid w:val="00AD6B34"/>
    <w:rsid w:val="00AD7440"/>
    <w:rsid w:val="00AE5244"/>
    <w:rsid w:val="00AF171D"/>
    <w:rsid w:val="00AF1A71"/>
    <w:rsid w:val="00AF57B5"/>
    <w:rsid w:val="00AF5957"/>
    <w:rsid w:val="00B00F98"/>
    <w:rsid w:val="00B0501B"/>
    <w:rsid w:val="00B05D23"/>
    <w:rsid w:val="00B13A4D"/>
    <w:rsid w:val="00B15C3A"/>
    <w:rsid w:val="00B17079"/>
    <w:rsid w:val="00B24116"/>
    <w:rsid w:val="00B265D1"/>
    <w:rsid w:val="00B3545D"/>
    <w:rsid w:val="00B41BF7"/>
    <w:rsid w:val="00B423ED"/>
    <w:rsid w:val="00B43E42"/>
    <w:rsid w:val="00B446ED"/>
    <w:rsid w:val="00B475C2"/>
    <w:rsid w:val="00B55EFE"/>
    <w:rsid w:val="00B56CF6"/>
    <w:rsid w:val="00B63001"/>
    <w:rsid w:val="00B643ED"/>
    <w:rsid w:val="00B65C59"/>
    <w:rsid w:val="00B70024"/>
    <w:rsid w:val="00B70B52"/>
    <w:rsid w:val="00B77752"/>
    <w:rsid w:val="00B84BF0"/>
    <w:rsid w:val="00B87A76"/>
    <w:rsid w:val="00B9522D"/>
    <w:rsid w:val="00B953AE"/>
    <w:rsid w:val="00BA14F3"/>
    <w:rsid w:val="00BA72E5"/>
    <w:rsid w:val="00BB0814"/>
    <w:rsid w:val="00BB3C44"/>
    <w:rsid w:val="00BC6417"/>
    <w:rsid w:val="00BD0209"/>
    <w:rsid w:val="00BD1B24"/>
    <w:rsid w:val="00BD3C93"/>
    <w:rsid w:val="00BD525F"/>
    <w:rsid w:val="00BD5869"/>
    <w:rsid w:val="00BE1C37"/>
    <w:rsid w:val="00BF18D4"/>
    <w:rsid w:val="00BF7728"/>
    <w:rsid w:val="00C00E8E"/>
    <w:rsid w:val="00C02D25"/>
    <w:rsid w:val="00C140F8"/>
    <w:rsid w:val="00C201B0"/>
    <w:rsid w:val="00C204C7"/>
    <w:rsid w:val="00C20DB1"/>
    <w:rsid w:val="00C22204"/>
    <w:rsid w:val="00C22609"/>
    <w:rsid w:val="00C30F31"/>
    <w:rsid w:val="00C31DC8"/>
    <w:rsid w:val="00C34FA3"/>
    <w:rsid w:val="00C40F7A"/>
    <w:rsid w:val="00C47FED"/>
    <w:rsid w:val="00C50F52"/>
    <w:rsid w:val="00C51096"/>
    <w:rsid w:val="00C510FD"/>
    <w:rsid w:val="00C5237E"/>
    <w:rsid w:val="00C53624"/>
    <w:rsid w:val="00C5747C"/>
    <w:rsid w:val="00C6230B"/>
    <w:rsid w:val="00C64F40"/>
    <w:rsid w:val="00C6577F"/>
    <w:rsid w:val="00C67199"/>
    <w:rsid w:val="00C71B32"/>
    <w:rsid w:val="00C7220B"/>
    <w:rsid w:val="00C77294"/>
    <w:rsid w:val="00C77964"/>
    <w:rsid w:val="00C81C56"/>
    <w:rsid w:val="00C83D4F"/>
    <w:rsid w:val="00C85173"/>
    <w:rsid w:val="00CA2FD3"/>
    <w:rsid w:val="00CA337C"/>
    <w:rsid w:val="00CA47CE"/>
    <w:rsid w:val="00CA493B"/>
    <w:rsid w:val="00CA5ECB"/>
    <w:rsid w:val="00CB0B2F"/>
    <w:rsid w:val="00CB3D02"/>
    <w:rsid w:val="00CB7A8B"/>
    <w:rsid w:val="00CD0B72"/>
    <w:rsid w:val="00CD2B4B"/>
    <w:rsid w:val="00CD5168"/>
    <w:rsid w:val="00CD64D4"/>
    <w:rsid w:val="00CD67DC"/>
    <w:rsid w:val="00CD760F"/>
    <w:rsid w:val="00CE1BF8"/>
    <w:rsid w:val="00CF5F74"/>
    <w:rsid w:val="00CF6E4D"/>
    <w:rsid w:val="00CF7220"/>
    <w:rsid w:val="00D01FE8"/>
    <w:rsid w:val="00D066B1"/>
    <w:rsid w:val="00D16773"/>
    <w:rsid w:val="00D168AE"/>
    <w:rsid w:val="00D206A0"/>
    <w:rsid w:val="00D21D5B"/>
    <w:rsid w:val="00D34935"/>
    <w:rsid w:val="00D34B2A"/>
    <w:rsid w:val="00D37B7D"/>
    <w:rsid w:val="00D440CF"/>
    <w:rsid w:val="00D44349"/>
    <w:rsid w:val="00D443BA"/>
    <w:rsid w:val="00D53E36"/>
    <w:rsid w:val="00D54ACE"/>
    <w:rsid w:val="00D558BE"/>
    <w:rsid w:val="00D569A6"/>
    <w:rsid w:val="00D64805"/>
    <w:rsid w:val="00D67294"/>
    <w:rsid w:val="00D674A0"/>
    <w:rsid w:val="00D67DF3"/>
    <w:rsid w:val="00D7416E"/>
    <w:rsid w:val="00D82298"/>
    <w:rsid w:val="00D85892"/>
    <w:rsid w:val="00D91C4E"/>
    <w:rsid w:val="00D91E07"/>
    <w:rsid w:val="00D92308"/>
    <w:rsid w:val="00D92DB3"/>
    <w:rsid w:val="00D961B8"/>
    <w:rsid w:val="00DA0116"/>
    <w:rsid w:val="00DA36DB"/>
    <w:rsid w:val="00DA3F74"/>
    <w:rsid w:val="00DA4713"/>
    <w:rsid w:val="00DA47AB"/>
    <w:rsid w:val="00DA4D8E"/>
    <w:rsid w:val="00DB1360"/>
    <w:rsid w:val="00DB26F2"/>
    <w:rsid w:val="00DB2AD2"/>
    <w:rsid w:val="00DC107E"/>
    <w:rsid w:val="00DC4759"/>
    <w:rsid w:val="00DC69FF"/>
    <w:rsid w:val="00DC7BDC"/>
    <w:rsid w:val="00DD488C"/>
    <w:rsid w:val="00DE038A"/>
    <w:rsid w:val="00DE4865"/>
    <w:rsid w:val="00DE4C37"/>
    <w:rsid w:val="00DE7F15"/>
    <w:rsid w:val="00DF0C55"/>
    <w:rsid w:val="00DF31A2"/>
    <w:rsid w:val="00E01DE7"/>
    <w:rsid w:val="00E02CB5"/>
    <w:rsid w:val="00E052EF"/>
    <w:rsid w:val="00E06F5D"/>
    <w:rsid w:val="00E10C92"/>
    <w:rsid w:val="00E140DF"/>
    <w:rsid w:val="00E17787"/>
    <w:rsid w:val="00E212E4"/>
    <w:rsid w:val="00E255A6"/>
    <w:rsid w:val="00E34FB7"/>
    <w:rsid w:val="00E424E8"/>
    <w:rsid w:val="00E42FAB"/>
    <w:rsid w:val="00E43267"/>
    <w:rsid w:val="00E44BF7"/>
    <w:rsid w:val="00E466C0"/>
    <w:rsid w:val="00E5083E"/>
    <w:rsid w:val="00E552AA"/>
    <w:rsid w:val="00E60773"/>
    <w:rsid w:val="00E6091C"/>
    <w:rsid w:val="00E7013C"/>
    <w:rsid w:val="00E829C9"/>
    <w:rsid w:val="00E82C81"/>
    <w:rsid w:val="00E83642"/>
    <w:rsid w:val="00E8615C"/>
    <w:rsid w:val="00E90DEB"/>
    <w:rsid w:val="00E91DC1"/>
    <w:rsid w:val="00E91F89"/>
    <w:rsid w:val="00E94CBD"/>
    <w:rsid w:val="00E94CE1"/>
    <w:rsid w:val="00E95643"/>
    <w:rsid w:val="00E9580B"/>
    <w:rsid w:val="00E95B2D"/>
    <w:rsid w:val="00E96507"/>
    <w:rsid w:val="00E97D2D"/>
    <w:rsid w:val="00EA048D"/>
    <w:rsid w:val="00EA0E81"/>
    <w:rsid w:val="00EA11BD"/>
    <w:rsid w:val="00EA1A24"/>
    <w:rsid w:val="00EB0756"/>
    <w:rsid w:val="00EB1DA6"/>
    <w:rsid w:val="00EB20AC"/>
    <w:rsid w:val="00EB23BA"/>
    <w:rsid w:val="00EC35A1"/>
    <w:rsid w:val="00EC39A6"/>
    <w:rsid w:val="00EC52BB"/>
    <w:rsid w:val="00ED70E8"/>
    <w:rsid w:val="00EE050D"/>
    <w:rsid w:val="00EE2DAD"/>
    <w:rsid w:val="00EE53D6"/>
    <w:rsid w:val="00EF02C2"/>
    <w:rsid w:val="00EF11C5"/>
    <w:rsid w:val="00EF6F83"/>
    <w:rsid w:val="00F00AD3"/>
    <w:rsid w:val="00F0267D"/>
    <w:rsid w:val="00F06F96"/>
    <w:rsid w:val="00F15AF7"/>
    <w:rsid w:val="00F22F92"/>
    <w:rsid w:val="00F25668"/>
    <w:rsid w:val="00F27055"/>
    <w:rsid w:val="00F3131B"/>
    <w:rsid w:val="00F31434"/>
    <w:rsid w:val="00F33F3E"/>
    <w:rsid w:val="00F34568"/>
    <w:rsid w:val="00F460DB"/>
    <w:rsid w:val="00F52175"/>
    <w:rsid w:val="00F56DD6"/>
    <w:rsid w:val="00F665D5"/>
    <w:rsid w:val="00F71A0F"/>
    <w:rsid w:val="00F74842"/>
    <w:rsid w:val="00F74AE0"/>
    <w:rsid w:val="00F763E5"/>
    <w:rsid w:val="00F77D00"/>
    <w:rsid w:val="00F81852"/>
    <w:rsid w:val="00F84147"/>
    <w:rsid w:val="00F843EA"/>
    <w:rsid w:val="00F87881"/>
    <w:rsid w:val="00F9053E"/>
    <w:rsid w:val="00F907D0"/>
    <w:rsid w:val="00F91300"/>
    <w:rsid w:val="00F92E06"/>
    <w:rsid w:val="00F93A6A"/>
    <w:rsid w:val="00F95EEE"/>
    <w:rsid w:val="00F96C4B"/>
    <w:rsid w:val="00FA135F"/>
    <w:rsid w:val="00FA1667"/>
    <w:rsid w:val="00FA6FE3"/>
    <w:rsid w:val="00FC419A"/>
    <w:rsid w:val="00FC49A7"/>
    <w:rsid w:val="00FC5C19"/>
    <w:rsid w:val="00FC7E2C"/>
    <w:rsid w:val="00FD1B4F"/>
    <w:rsid w:val="00FD1B97"/>
    <w:rsid w:val="00FE0245"/>
    <w:rsid w:val="00FE6CEC"/>
    <w:rsid w:val="00FE7A42"/>
    <w:rsid w:val="00FF1581"/>
    <w:rsid w:val="00FF30DF"/>
    <w:rsid w:val="00FF44D9"/>
    <w:rsid w:val="0384A3C0"/>
    <w:rsid w:val="05E72DD2"/>
    <w:rsid w:val="0DEE628E"/>
    <w:rsid w:val="0F6B7EC2"/>
    <w:rsid w:val="1133F1DD"/>
    <w:rsid w:val="12099730"/>
    <w:rsid w:val="1312A0F7"/>
    <w:rsid w:val="141AF16C"/>
    <w:rsid w:val="174F5324"/>
    <w:rsid w:val="1BF4A7B5"/>
    <w:rsid w:val="2452C7FA"/>
    <w:rsid w:val="27BECA96"/>
    <w:rsid w:val="29E38713"/>
    <w:rsid w:val="2D499C83"/>
    <w:rsid w:val="2DCB544B"/>
    <w:rsid w:val="2E4EBECB"/>
    <w:rsid w:val="2FE44980"/>
    <w:rsid w:val="30867662"/>
    <w:rsid w:val="32C789CC"/>
    <w:rsid w:val="3B96B24C"/>
    <w:rsid w:val="41283C3C"/>
    <w:rsid w:val="45AF036D"/>
    <w:rsid w:val="4BE090AB"/>
    <w:rsid w:val="4F1BBEE0"/>
    <w:rsid w:val="56182EED"/>
    <w:rsid w:val="562720DC"/>
    <w:rsid w:val="59F91A0C"/>
    <w:rsid w:val="5A98AB3C"/>
    <w:rsid w:val="5DABBF9E"/>
    <w:rsid w:val="61830F62"/>
    <w:rsid w:val="657FBCFA"/>
    <w:rsid w:val="6818ED3C"/>
    <w:rsid w:val="69C2CF6B"/>
    <w:rsid w:val="6C1E120F"/>
    <w:rsid w:val="70291922"/>
    <w:rsid w:val="7AA9BBD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5C39624"/>
  <w14:defaultImageDpi w14:val="330"/>
  <w15:chartTrackingRefBased/>
  <w15:docId w15:val="{ECBF5260-8370-4923-AD5F-7AFEC247C4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GB"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C23C8"/>
    <w:pPr>
      <w:spacing w:line="259" w:lineRule="auto"/>
      <w:jc w:val="both"/>
    </w:pPr>
    <w:rPr>
      <w:rFonts w:ascii="Times New Roman" w:eastAsia="Times New Roman" w:hAnsi="Times New Roman" w:cs="Times New Roman"/>
      <w:kern w:val="0"/>
      <w:lang w:val="en-US" w:eastAsia="en-GB"/>
      <w14:ligatures w14:val="none"/>
    </w:rPr>
  </w:style>
  <w:style w:type="paragraph" w:styleId="Heading1">
    <w:name w:val="heading 1"/>
    <w:basedOn w:val="Normal"/>
    <w:next w:val="Normal"/>
    <w:link w:val="Heading1Char"/>
    <w:uiPriority w:val="9"/>
    <w:qFormat/>
    <w:rsid w:val="00FF30DF"/>
    <w:pPr>
      <w:keepNext/>
      <w:keepLines/>
      <w:numPr>
        <w:numId w:val="2"/>
      </w:numPr>
      <w:spacing w:before="360" w:after="80"/>
      <w:outlineLvl w:val="0"/>
    </w:pPr>
    <w:rPr>
      <w:rFonts w:eastAsiaTheme="majorEastAsia" w:cstheme="majorBidi"/>
      <w:sz w:val="40"/>
      <w:szCs w:val="40"/>
    </w:rPr>
  </w:style>
  <w:style w:type="paragraph" w:styleId="Heading2">
    <w:name w:val="heading 2"/>
    <w:basedOn w:val="Normal"/>
    <w:next w:val="Normal"/>
    <w:link w:val="Heading2Char"/>
    <w:uiPriority w:val="9"/>
    <w:unhideWhenUsed/>
    <w:qFormat/>
    <w:rsid w:val="00FF30DF"/>
    <w:pPr>
      <w:keepNext/>
      <w:keepLines/>
      <w:numPr>
        <w:ilvl w:val="1"/>
        <w:numId w:val="2"/>
      </w:numPr>
      <w:spacing w:before="160" w:after="80"/>
      <w:ind w:left="576"/>
      <w:outlineLvl w:val="1"/>
    </w:pPr>
    <w:rPr>
      <w:rFonts w:eastAsiaTheme="majorEastAsia" w:cstheme="majorBidi"/>
      <w:sz w:val="32"/>
      <w:szCs w:val="32"/>
    </w:rPr>
  </w:style>
  <w:style w:type="paragraph" w:styleId="Heading3">
    <w:name w:val="heading 3"/>
    <w:basedOn w:val="Normal"/>
    <w:next w:val="Normal"/>
    <w:link w:val="Heading3Char"/>
    <w:uiPriority w:val="9"/>
    <w:unhideWhenUsed/>
    <w:qFormat/>
    <w:rsid w:val="00284D80"/>
    <w:pPr>
      <w:keepNext/>
      <w:keepLines/>
      <w:numPr>
        <w:ilvl w:val="2"/>
        <w:numId w:val="2"/>
      </w:numPr>
      <w:spacing w:before="160" w:after="80"/>
      <w:outlineLvl w:val="2"/>
    </w:pPr>
    <w:rPr>
      <w:rFonts w:eastAsiaTheme="majorEastAsia" w:cstheme="majorBidi"/>
      <w:sz w:val="28"/>
      <w:szCs w:val="28"/>
    </w:rPr>
  </w:style>
  <w:style w:type="paragraph" w:styleId="Heading4">
    <w:name w:val="heading 4"/>
    <w:basedOn w:val="Normal"/>
    <w:next w:val="Normal"/>
    <w:link w:val="Heading4Char"/>
    <w:uiPriority w:val="9"/>
    <w:semiHidden/>
    <w:unhideWhenUsed/>
    <w:qFormat/>
    <w:rsid w:val="008175B2"/>
    <w:pPr>
      <w:keepNext/>
      <w:keepLines/>
      <w:numPr>
        <w:ilvl w:val="3"/>
        <w:numId w:val="2"/>
      </w:numPr>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8175B2"/>
    <w:pPr>
      <w:keepNext/>
      <w:keepLines/>
      <w:numPr>
        <w:ilvl w:val="4"/>
        <w:numId w:val="2"/>
      </w:numPr>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8175B2"/>
    <w:pPr>
      <w:keepNext/>
      <w:keepLines/>
      <w:numPr>
        <w:ilvl w:val="5"/>
        <w:numId w:val="2"/>
      </w:numPr>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8175B2"/>
    <w:pPr>
      <w:keepNext/>
      <w:keepLines/>
      <w:numPr>
        <w:ilvl w:val="6"/>
        <w:numId w:val="2"/>
      </w:numPr>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8175B2"/>
    <w:pPr>
      <w:keepNext/>
      <w:keepLines/>
      <w:numPr>
        <w:ilvl w:val="7"/>
        <w:numId w:val="2"/>
      </w:numPr>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8175B2"/>
    <w:pPr>
      <w:keepNext/>
      <w:keepLines/>
      <w:numPr>
        <w:ilvl w:val="8"/>
        <w:numId w:val="2"/>
      </w:numPr>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F30DF"/>
    <w:rPr>
      <w:rFonts w:ascii="Times New Roman" w:eastAsiaTheme="majorEastAsia" w:hAnsi="Times New Roman" w:cstheme="majorBidi"/>
      <w:kern w:val="0"/>
      <w:sz w:val="40"/>
      <w:szCs w:val="40"/>
      <w:lang w:val="en-US" w:eastAsia="en-GB"/>
      <w14:ligatures w14:val="none"/>
    </w:rPr>
  </w:style>
  <w:style w:type="character" w:customStyle="1" w:styleId="Heading2Char">
    <w:name w:val="Heading 2 Char"/>
    <w:basedOn w:val="DefaultParagraphFont"/>
    <w:link w:val="Heading2"/>
    <w:uiPriority w:val="9"/>
    <w:rsid w:val="00FF30DF"/>
    <w:rPr>
      <w:rFonts w:ascii="Times New Roman" w:eastAsiaTheme="majorEastAsia" w:hAnsi="Times New Roman" w:cstheme="majorBidi"/>
      <w:kern w:val="0"/>
      <w:sz w:val="32"/>
      <w:szCs w:val="32"/>
      <w:lang w:val="en-US" w:eastAsia="en-GB"/>
      <w14:ligatures w14:val="none"/>
    </w:rPr>
  </w:style>
  <w:style w:type="character" w:customStyle="1" w:styleId="Heading3Char">
    <w:name w:val="Heading 3 Char"/>
    <w:basedOn w:val="DefaultParagraphFont"/>
    <w:link w:val="Heading3"/>
    <w:uiPriority w:val="9"/>
    <w:rsid w:val="00284D80"/>
    <w:rPr>
      <w:rFonts w:ascii="Times New Roman" w:eastAsiaTheme="majorEastAsia" w:hAnsi="Times New Roman" w:cstheme="majorBidi"/>
      <w:kern w:val="0"/>
      <w:sz w:val="28"/>
      <w:szCs w:val="28"/>
      <w:lang w:val="en-US" w:eastAsia="en-GB"/>
      <w14:ligatures w14:val="none"/>
    </w:rPr>
  </w:style>
  <w:style w:type="character" w:customStyle="1" w:styleId="Heading4Char">
    <w:name w:val="Heading 4 Char"/>
    <w:basedOn w:val="DefaultParagraphFont"/>
    <w:link w:val="Heading4"/>
    <w:uiPriority w:val="9"/>
    <w:semiHidden/>
    <w:rsid w:val="008175B2"/>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8175B2"/>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8175B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8175B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8175B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8175B2"/>
    <w:rPr>
      <w:rFonts w:eastAsiaTheme="majorEastAsia" w:cstheme="majorBidi"/>
      <w:color w:val="272727" w:themeColor="text1" w:themeTint="D8"/>
    </w:rPr>
  </w:style>
  <w:style w:type="paragraph" w:styleId="Title">
    <w:name w:val="Title"/>
    <w:basedOn w:val="Normal"/>
    <w:next w:val="Normal"/>
    <w:link w:val="TitleChar"/>
    <w:uiPriority w:val="10"/>
    <w:qFormat/>
    <w:rsid w:val="008175B2"/>
    <w:pPr>
      <w:spacing w:after="80" w:line="240" w:lineRule="auto"/>
      <w:contextualSpacing/>
      <w:jc w:val="left"/>
    </w:pPr>
    <w:rPr>
      <w:rFonts w:asciiTheme="majorHAnsi" w:eastAsiaTheme="majorEastAsia" w:hAnsiTheme="majorHAnsi" w:cstheme="majorBidi"/>
      <w:spacing w:val="-10"/>
      <w:kern w:val="28"/>
      <w:sz w:val="56"/>
      <w:szCs w:val="56"/>
      <w:lang w:val="en-GB" w:eastAsia="en-US"/>
      <w14:ligatures w14:val="standardContextual"/>
    </w:rPr>
  </w:style>
  <w:style w:type="character" w:customStyle="1" w:styleId="TitleChar">
    <w:name w:val="Title Char"/>
    <w:basedOn w:val="DefaultParagraphFont"/>
    <w:link w:val="Title"/>
    <w:uiPriority w:val="10"/>
    <w:rsid w:val="008175B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8175B2"/>
    <w:pPr>
      <w:numPr>
        <w:ilvl w:val="1"/>
      </w:numPr>
      <w:spacing w:line="278" w:lineRule="auto"/>
      <w:jc w:val="left"/>
    </w:pPr>
    <w:rPr>
      <w:rFonts w:asciiTheme="minorHAnsi" w:eastAsiaTheme="majorEastAsia" w:hAnsiTheme="minorHAnsi" w:cstheme="majorBidi"/>
      <w:color w:val="595959" w:themeColor="text1" w:themeTint="A6"/>
      <w:spacing w:val="15"/>
      <w:kern w:val="2"/>
      <w:sz w:val="28"/>
      <w:szCs w:val="28"/>
      <w:lang w:val="en-GB" w:eastAsia="en-US"/>
      <w14:ligatures w14:val="standardContextual"/>
    </w:rPr>
  </w:style>
  <w:style w:type="character" w:customStyle="1" w:styleId="SubtitleChar">
    <w:name w:val="Subtitle Char"/>
    <w:basedOn w:val="DefaultParagraphFont"/>
    <w:link w:val="Subtitle"/>
    <w:uiPriority w:val="11"/>
    <w:rsid w:val="008175B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8175B2"/>
    <w:pPr>
      <w:spacing w:before="160" w:line="278" w:lineRule="auto"/>
      <w:jc w:val="center"/>
    </w:pPr>
    <w:rPr>
      <w:rFonts w:asciiTheme="minorHAnsi" w:eastAsiaTheme="minorHAnsi" w:hAnsiTheme="minorHAnsi" w:cstheme="minorBidi"/>
      <w:i/>
      <w:iCs/>
      <w:color w:val="404040" w:themeColor="text1" w:themeTint="BF"/>
      <w:kern w:val="2"/>
      <w:lang w:val="en-GB" w:eastAsia="en-US"/>
      <w14:ligatures w14:val="standardContextual"/>
    </w:rPr>
  </w:style>
  <w:style w:type="character" w:customStyle="1" w:styleId="QuoteChar">
    <w:name w:val="Quote Char"/>
    <w:basedOn w:val="DefaultParagraphFont"/>
    <w:link w:val="Quote"/>
    <w:uiPriority w:val="29"/>
    <w:rsid w:val="008175B2"/>
    <w:rPr>
      <w:i/>
      <w:iCs/>
      <w:color w:val="404040" w:themeColor="text1" w:themeTint="BF"/>
    </w:rPr>
  </w:style>
  <w:style w:type="paragraph" w:styleId="ListParagraph">
    <w:name w:val="List Paragraph"/>
    <w:basedOn w:val="Normal"/>
    <w:uiPriority w:val="34"/>
    <w:qFormat/>
    <w:rsid w:val="00CD5168"/>
    <w:pPr>
      <w:spacing w:line="278" w:lineRule="auto"/>
      <w:ind w:left="720"/>
      <w:contextualSpacing/>
      <w:jc w:val="left"/>
    </w:pPr>
    <w:rPr>
      <w:rFonts w:eastAsiaTheme="minorHAnsi" w:cstheme="minorBidi"/>
      <w:kern w:val="2"/>
      <w:lang w:val="en-GB" w:eastAsia="en-US"/>
      <w14:ligatures w14:val="standardContextual"/>
    </w:rPr>
  </w:style>
  <w:style w:type="character" w:styleId="IntenseEmphasis">
    <w:name w:val="Intense Emphasis"/>
    <w:basedOn w:val="DefaultParagraphFont"/>
    <w:uiPriority w:val="21"/>
    <w:qFormat/>
    <w:rsid w:val="008175B2"/>
    <w:rPr>
      <w:i/>
      <w:iCs/>
      <w:color w:val="0F4761" w:themeColor="accent1" w:themeShade="BF"/>
    </w:rPr>
  </w:style>
  <w:style w:type="paragraph" w:styleId="IntenseQuote">
    <w:name w:val="Intense Quote"/>
    <w:basedOn w:val="Normal"/>
    <w:next w:val="Normal"/>
    <w:link w:val="IntenseQuoteChar"/>
    <w:uiPriority w:val="30"/>
    <w:qFormat/>
    <w:rsid w:val="008175B2"/>
    <w:pPr>
      <w:pBdr>
        <w:top w:val="single" w:sz="4" w:space="10" w:color="0F4761" w:themeColor="accent1" w:themeShade="BF"/>
        <w:bottom w:val="single" w:sz="4" w:space="10" w:color="0F4761" w:themeColor="accent1" w:themeShade="BF"/>
      </w:pBdr>
      <w:spacing w:before="360" w:after="360" w:line="278" w:lineRule="auto"/>
      <w:ind w:left="864" w:right="864"/>
      <w:jc w:val="center"/>
    </w:pPr>
    <w:rPr>
      <w:rFonts w:asciiTheme="minorHAnsi" w:eastAsiaTheme="minorHAnsi" w:hAnsiTheme="minorHAnsi" w:cstheme="minorBidi"/>
      <w:i/>
      <w:iCs/>
      <w:color w:val="0F4761" w:themeColor="accent1" w:themeShade="BF"/>
      <w:kern w:val="2"/>
      <w:lang w:val="en-GB" w:eastAsia="en-US"/>
      <w14:ligatures w14:val="standardContextual"/>
    </w:rPr>
  </w:style>
  <w:style w:type="character" w:customStyle="1" w:styleId="IntenseQuoteChar">
    <w:name w:val="Intense Quote Char"/>
    <w:basedOn w:val="DefaultParagraphFont"/>
    <w:link w:val="IntenseQuote"/>
    <w:uiPriority w:val="30"/>
    <w:rsid w:val="008175B2"/>
    <w:rPr>
      <w:i/>
      <w:iCs/>
      <w:color w:val="0F4761" w:themeColor="accent1" w:themeShade="BF"/>
    </w:rPr>
  </w:style>
  <w:style w:type="character" w:styleId="IntenseReference">
    <w:name w:val="Intense Reference"/>
    <w:basedOn w:val="DefaultParagraphFont"/>
    <w:uiPriority w:val="32"/>
    <w:qFormat/>
    <w:rsid w:val="008175B2"/>
    <w:rPr>
      <w:b/>
      <w:bCs/>
      <w:smallCaps/>
      <w:color w:val="0F4761" w:themeColor="accent1" w:themeShade="BF"/>
      <w:spacing w:val="5"/>
    </w:rPr>
  </w:style>
  <w:style w:type="character" w:styleId="Hyperlink">
    <w:name w:val="Hyperlink"/>
    <w:basedOn w:val="DefaultParagraphFont"/>
    <w:uiPriority w:val="99"/>
    <w:unhideWhenUsed/>
    <w:rsid w:val="00FF30DF"/>
    <w:rPr>
      <w:color w:val="467886" w:themeColor="hyperlink"/>
      <w:u w:val="single"/>
    </w:rPr>
  </w:style>
  <w:style w:type="paragraph" w:customStyle="1" w:styleId="H1">
    <w:name w:val="H1"/>
    <w:basedOn w:val="Heading1"/>
    <w:link w:val="H1Char"/>
    <w:qFormat/>
    <w:rsid w:val="00FF30DF"/>
  </w:style>
  <w:style w:type="character" w:customStyle="1" w:styleId="H1Char">
    <w:name w:val="H1 Char"/>
    <w:basedOn w:val="Heading1Char"/>
    <w:link w:val="H1"/>
    <w:rsid w:val="00FF30DF"/>
    <w:rPr>
      <w:rFonts w:ascii="Times New Roman" w:eastAsiaTheme="majorEastAsia" w:hAnsi="Times New Roman" w:cstheme="majorBidi"/>
      <w:kern w:val="0"/>
      <w:sz w:val="40"/>
      <w:szCs w:val="40"/>
      <w:lang w:val="en-US" w:eastAsia="en-GB"/>
      <w14:ligatures w14:val="none"/>
    </w:rPr>
  </w:style>
  <w:style w:type="table" w:styleId="TableGrid">
    <w:name w:val="Table Grid"/>
    <w:basedOn w:val="TableNormal"/>
    <w:uiPriority w:val="39"/>
    <w:rsid w:val="00CD516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1">
    <w:name w:val="Plain Table 1"/>
    <w:basedOn w:val="TableNormal"/>
    <w:uiPriority w:val="41"/>
    <w:rsid w:val="00F0267D"/>
    <w:pPr>
      <w:spacing w:after="0" w:line="240" w:lineRule="auto"/>
    </w:pPr>
    <w:rPr>
      <w:kern w:val="0"/>
      <w:sz w:val="22"/>
      <w:szCs w:val="22"/>
      <w:lang w:val="en-US"/>
      <w14:ligatures w14:val="none"/>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UnresolvedMention1">
    <w:name w:val="Unresolved Mention1"/>
    <w:basedOn w:val="DefaultParagraphFont"/>
    <w:uiPriority w:val="99"/>
    <w:semiHidden/>
    <w:unhideWhenUsed/>
    <w:rsid w:val="00845648"/>
    <w:rPr>
      <w:color w:val="605E5C"/>
      <w:shd w:val="clear" w:color="auto" w:fill="E1DFDD"/>
    </w:rPr>
  </w:style>
  <w:style w:type="paragraph" w:customStyle="1" w:styleId="MDPI51figurecaption">
    <w:name w:val="MDPI_5.1_figure_caption"/>
    <w:rsid w:val="00284D80"/>
    <w:pPr>
      <w:adjustRightInd w:val="0"/>
      <w:snapToGrid w:val="0"/>
      <w:spacing w:before="120" w:after="240" w:line="228" w:lineRule="auto"/>
      <w:ind w:left="2608"/>
    </w:pPr>
    <w:rPr>
      <w:rFonts w:ascii="Palatino Linotype" w:eastAsia="Times New Roman" w:hAnsi="Palatino Linotype" w:cs="Times New Roman"/>
      <w:color w:val="000000"/>
      <w:kern w:val="0"/>
      <w:sz w:val="18"/>
      <w:szCs w:val="20"/>
      <w:lang w:val="en-US" w:eastAsia="de-DE" w:bidi="en-US"/>
      <w14:ligatures w14:val="none"/>
    </w:rPr>
  </w:style>
  <w:style w:type="paragraph" w:customStyle="1" w:styleId="MDPI52figure">
    <w:name w:val="MDPI_5.2_figure"/>
    <w:rsid w:val="00284D80"/>
    <w:pPr>
      <w:adjustRightInd w:val="0"/>
      <w:snapToGrid w:val="0"/>
      <w:spacing w:before="240" w:after="120" w:line="240" w:lineRule="auto"/>
      <w:jc w:val="center"/>
    </w:pPr>
    <w:rPr>
      <w:rFonts w:ascii="Palatino Linotype" w:eastAsia="Times New Roman" w:hAnsi="Palatino Linotype" w:cs="Times New Roman"/>
      <w:snapToGrid w:val="0"/>
      <w:color w:val="000000"/>
      <w:kern w:val="0"/>
      <w:sz w:val="20"/>
      <w:szCs w:val="20"/>
      <w:lang w:val="en-US" w:eastAsia="de-DE" w:bidi="en-US"/>
      <w14:ligatures w14:val="none"/>
    </w:rPr>
  </w:style>
  <w:style w:type="paragraph" w:customStyle="1" w:styleId="MDPI41tablecaption">
    <w:name w:val="MDPI_4.1_table_caption"/>
    <w:rsid w:val="00284D80"/>
    <w:pPr>
      <w:adjustRightInd w:val="0"/>
      <w:snapToGrid w:val="0"/>
      <w:spacing w:before="240" w:after="120" w:line="228" w:lineRule="auto"/>
      <w:ind w:left="2608"/>
    </w:pPr>
    <w:rPr>
      <w:rFonts w:ascii="Palatino Linotype" w:eastAsia="Times New Roman" w:hAnsi="Palatino Linotype"/>
      <w:color w:val="000000"/>
      <w:kern w:val="0"/>
      <w:sz w:val="18"/>
      <w:szCs w:val="22"/>
      <w:lang w:val="en-US" w:eastAsia="de-DE" w:bidi="en-US"/>
      <w14:ligatures w14:val="none"/>
    </w:rPr>
  </w:style>
  <w:style w:type="paragraph" w:customStyle="1" w:styleId="MDPI31text">
    <w:name w:val="MDPI_3.1_text"/>
    <w:qFormat/>
    <w:rsid w:val="007E1C53"/>
    <w:pPr>
      <w:adjustRightInd w:val="0"/>
      <w:snapToGrid w:val="0"/>
      <w:spacing w:after="0" w:line="228" w:lineRule="auto"/>
      <w:ind w:left="2608" w:firstLine="425"/>
      <w:jc w:val="both"/>
    </w:pPr>
    <w:rPr>
      <w:rFonts w:ascii="Palatino Linotype" w:eastAsia="Times New Roman" w:hAnsi="Palatino Linotype" w:cs="Times New Roman"/>
      <w:snapToGrid w:val="0"/>
      <w:color w:val="000000"/>
      <w:kern w:val="0"/>
      <w:sz w:val="20"/>
      <w:szCs w:val="22"/>
      <w:lang w:val="en-US" w:eastAsia="de-DE" w:bidi="en-US"/>
      <w14:ligatures w14:val="none"/>
    </w:rPr>
  </w:style>
  <w:style w:type="paragraph" w:styleId="Bibliography">
    <w:name w:val="Bibliography"/>
    <w:basedOn w:val="Normal"/>
    <w:next w:val="Normal"/>
    <w:uiPriority w:val="37"/>
    <w:unhideWhenUsed/>
    <w:rsid w:val="000F5AF6"/>
    <w:pPr>
      <w:tabs>
        <w:tab w:val="left" w:pos="384"/>
      </w:tabs>
      <w:spacing w:after="240" w:line="240" w:lineRule="auto"/>
      <w:ind w:left="384" w:hanging="384"/>
    </w:pPr>
  </w:style>
  <w:style w:type="paragraph" w:styleId="HTMLPreformatted">
    <w:name w:val="HTML Preformatted"/>
    <w:basedOn w:val="Normal"/>
    <w:link w:val="HTMLPreformattedChar"/>
    <w:uiPriority w:val="99"/>
    <w:semiHidden/>
    <w:unhideWhenUsed/>
    <w:rsid w:val="004E3092"/>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4E3092"/>
    <w:rPr>
      <w:rFonts w:ascii="Consolas" w:eastAsia="Times New Roman" w:hAnsi="Consolas" w:cs="Times New Roman"/>
      <w:kern w:val="0"/>
      <w:sz w:val="20"/>
      <w:szCs w:val="20"/>
      <w:lang w:val="en-US" w:eastAsia="en-GB"/>
      <w14:ligatures w14:val="none"/>
    </w:rPr>
  </w:style>
  <w:style w:type="character" w:styleId="FollowedHyperlink">
    <w:name w:val="FollowedHyperlink"/>
    <w:basedOn w:val="DefaultParagraphFont"/>
    <w:uiPriority w:val="99"/>
    <w:semiHidden/>
    <w:unhideWhenUsed/>
    <w:rsid w:val="00634F13"/>
    <w:rPr>
      <w:color w:val="96607D" w:themeColor="followedHyperlink"/>
      <w:u w:val="single"/>
    </w:rPr>
  </w:style>
  <w:style w:type="table" w:styleId="GridTable1Light">
    <w:name w:val="Grid Table 1 Light"/>
    <w:basedOn w:val="TableNormal"/>
    <w:uiPriority w:val="46"/>
    <w:rsid w:val="00C30F31"/>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PlainTable5">
    <w:name w:val="Plain Table 5"/>
    <w:basedOn w:val="TableNormal"/>
    <w:uiPriority w:val="45"/>
    <w:rsid w:val="0096197F"/>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UnresolvedMention2">
    <w:name w:val="Unresolved Mention2"/>
    <w:basedOn w:val="DefaultParagraphFont"/>
    <w:uiPriority w:val="99"/>
    <w:semiHidden/>
    <w:unhideWhenUsed/>
    <w:rsid w:val="00AA3315"/>
    <w:rPr>
      <w:color w:val="605E5C"/>
      <w:shd w:val="clear" w:color="auto" w:fill="E1DFDD"/>
    </w:rPr>
  </w:style>
  <w:style w:type="character" w:styleId="UnresolvedMention">
    <w:name w:val="Unresolved Mention"/>
    <w:basedOn w:val="DefaultParagraphFont"/>
    <w:uiPriority w:val="99"/>
    <w:semiHidden/>
    <w:unhideWhenUsed/>
    <w:rsid w:val="000E61B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938875">
      <w:bodyDiv w:val="1"/>
      <w:marLeft w:val="0"/>
      <w:marRight w:val="0"/>
      <w:marTop w:val="0"/>
      <w:marBottom w:val="0"/>
      <w:divBdr>
        <w:top w:val="none" w:sz="0" w:space="0" w:color="auto"/>
        <w:left w:val="none" w:sz="0" w:space="0" w:color="auto"/>
        <w:bottom w:val="none" w:sz="0" w:space="0" w:color="auto"/>
        <w:right w:val="none" w:sz="0" w:space="0" w:color="auto"/>
      </w:divBdr>
    </w:div>
    <w:div w:id="40985016">
      <w:bodyDiv w:val="1"/>
      <w:marLeft w:val="0"/>
      <w:marRight w:val="0"/>
      <w:marTop w:val="0"/>
      <w:marBottom w:val="0"/>
      <w:divBdr>
        <w:top w:val="none" w:sz="0" w:space="0" w:color="auto"/>
        <w:left w:val="none" w:sz="0" w:space="0" w:color="auto"/>
        <w:bottom w:val="none" w:sz="0" w:space="0" w:color="auto"/>
        <w:right w:val="none" w:sz="0" w:space="0" w:color="auto"/>
      </w:divBdr>
    </w:div>
    <w:div w:id="65036415">
      <w:bodyDiv w:val="1"/>
      <w:marLeft w:val="0"/>
      <w:marRight w:val="0"/>
      <w:marTop w:val="0"/>
      <w:marBottom w:val="0"/>
      <w:divBdr>
        <w:top w:val="none" w:sz="0" w:space="0" w:color="auto"/>
        <w:left w:val="none" w:sz="0" w:space="0" w:color="auto"/>
        <w:bottom w:val="none" w:sz="0" w:space="0" w:color="auto"/>
        <w:right w:val="none" w:sz="0" w:space="0" w:color="auto"/>
      </w:divBdr>
      <w:divsChild>
        <w:div w:id="1865944405">
          <w:marLeft w:val="0"/>
          <w:marRight w:val="0"/>
          <w:marTop w:val="0"/>
          <w:marBottom w:val="0"/>
          <w:divBdr>
            <w:top w:val="none" w:sz="0" w:space="0" w:color="auto"/>
            <w:left w:val="none" w:sz="0" w:space="0" w:color="auto"/>
            <w:bottom w:val="none" w:sz="0" w:space="0" w:color="auto"/>
            <w:right w:val="none" w:sz="0" w:space="0" w:color="auto"/>
          </w:divBdr>
        </w:div>
      </w:divsChild>
    </w:div>
    <w:div w:id="110325547">
      <w:bodyDiv w:val="1"/>
      <w:marLeft w:val="0"/>
      <w:marRight w:val="0"/>
      <w:marTop w:val="0"/>
      <w:marBottom w:val="0"/>
      <w:divBdr>
        <w:top w:val="none" w:sz="0" w:space="0" w:color="auto"/>
        <w:left w:val="none" w:sz="0" w:space="0" w:color="auto"/>
        <w:bottom w:val="none" w:sz="0" w:space="0" w:color="auto"/>
        <w:right w:val="none" w:sz="0" w:space="0" w:color="auto"/>
      </w:divBdr>
      <w:divsChild>
        <w:div w:id="545336186">
          <w:marLeft w:val="0"/>
          <w:marRight w:val="0"/>
          <w:marTop w:val="0"/>
          <w:marBottom w:val="0"/>
          <w:divBdr>
            <w:top w:val="none" w:sz="0" w:space="0" w:color="auto"/>
            <w:left w:val="none" w:sz="0" w:space="0" w:color="auto"/>
            <w:bottom w:val="none" w:sz="0" w:space="0" w:color="auto"/>
            <w:right w:val="none" w:sz="0" w:space="0" w:color="auto"/>
          </w:divBdr>
        </w:div>
      </w:divsChild>
    </w:div>
    <w:div w:id="155730356">
      <w:bodyDiv w:val="1"/>
      <w:marLeft w:val="0"/>
      <w:marRight w:val="0"/>
      <w:marTop w:val="0"/>
      <w:marBottom w:val="0"/>
      <w:divBdr>
        <w:top w:val="none" w:sz="0" w:space="0" w:color="auto"/>
        <w:left w:val="none" w:sz="0" w:space="0" w:color="auto"/>
        <w:bottom w:val="none" w:sz="0" w:space="0" w:color="auto"/>
        <w:right w:val="none" w:sz="0" w:space="0" w:color="auto"/>
      </w:divBdr>
    </w:div>
    <w:div w:id="159127354">
      <w:bodyDiv w:val="1"/>
      <w:marLeft w:val="0"/>
      <w:marRight w:val="0"/>
      <w:marTop w:val="0"/>
      <w:marBottom w:val="0"/>
      <w:divBdr>
        <w:top w:val="none" w:sz="0" w:space="0" w:color="auto"/>
        <w:left w:val="none" w:sz="0" w:space="0" w:color="auto"/>
        <w:bottom w:val="none" w:sz="0" w:space="0" w:color="auto"/>
        <w:right w:val="none" w:sz="0" w:space="0" w:color="auto"/>
      </w:divBdr>
      <w:divsChild>
        <w:div w:id="545534382">
          <w:marLeft w:val="0"/>
          <w:marRight w:val="0"/>
          <w:marTop w:val="0"/>
          <w:marBottom w:val="0"/>
          <w:divBdr>
            <w:top w:val="none" w:sz="0" w:space="0" w:color="auto"/>
            <w:left w:val="none" w:sz="0" w:space="0" w:color="auto"/>
            <w:bottom w:val="none" w:sz="0" w:space="0" w:color="auto"/>
            <w:right w:val="none" w:sz="0" w:space="0" w:color="auto"/>
          </w:divBdr>
          <w:divsChild>
            <w:div w:id="1850635139">
              <w:marLeft w:val="0"/>
              <w:marRight w:val="0"/>
              <w:marTop w:val="0"/>
              <w:marBottom w:val="0"/>
              <w:divBdr>
                <w:top w:val="none" w:sz="0" w:space="0" w:color="auto"/>
                <w:left w:val="none" w:sz="0" w:space="0" w:color="auto"/>
                <w:bottom w:val="none" w:sz="0" w:space="0" w:color="auto"/>
                <w:right w:val="none" w:sz="0" w:space="0" w:color="auto"/>
              </w:divBdr>
              <w:divsChild>
                <w:div w:id="1530950638">
                  <w:marLeft w:val="0"/>
                  <w:marRight w:val="0"/>
                  <w:marTop w:val="0"/>
                  <w:marBottom w:val="0"/>
                  <w:divBdr>
                    <w:top w:val="none" w:sz="0" w:space="0" w:color="auto"/>
                    <w:left w:val="none" w:sz="0" w:space="0" w:color="auto"/>
                    <w:bottom w:val="none" w:sz="0" w:space="0" w:color="auto"/>
                    <w:right w:val="none" w:sz="0" w:space="0" w:color="auto"/>
                  </w:divBdr>
                </w:div>
                <w:div w:id="241836795">
                  <w:marLeft w:val="0"/>
                  <w:marRight w:val="0"/>
                  <w:marTop w:val="0"/>
                  <w:marBottom w:val="0"/>
                  <w:divBdr>
                    <w:top w:val="none" w:sz="0" w:space="0" w:color="auto"/>
                    <w:left w:val="none" w:sz="0" w:space="0" w:color="auto"/>
                    <w:bottom w:val="none" w:sz="0" w:space="0" w:color="auto"/>
                    <w:right w:val="none" w:sz="0" w:space="0" w:color="auto"/>
                  </w:divBdr>
                </w:div>
                <w:div w:id="21218723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8307923">
          <w:marLeft w:val="0"/>
          <w:marRight w:val="0"/>
          <w:marTop w:val="0"/>
          <w:marBottom w:val="0"/>
          <w:divBdr>
            <w:top w:val="single" w:sz="6" w:space="0" w:color="909299"/>
            <w:left w:val="single" w:sz="6" w:space="0" w:color="909299"/>
            <w:bottom w:val="single" w:sz="6" w:space="0" w:color="909299"/>
            <w:right w:val="single" w:sz="6" w:space="0" w:color="909299"/>
          </w:divBdr>
          <w:divsChild>
            <w:div w:id="2135364569">
              <w:marLeft w:val="0"/>
              <w:marRight w:val="0"/>
              <w:marTop w:val="0"/>
              <w:marBottom w:val="0"/>
              <w:divBdr>
                <w:top w:val="none" w:sz="0" w:space="0" w:color="auto"/>
                <w:left w:val="none" w:sz="0" w:space="0" w:color="auto"/>
                <w:bottom w:val="none" w:sz="0" w:space="0" w:color="auto"/>
                <w:right w:val="none" w:sz="0" w:space="0" w:color="auto"/>
              </w:divBdr>
              <w:divsChild>
                <w:div w:id="711340889">
                  <w:marLeft w:val="0"/>
                  <w:marRight w:val="0"/>
                  <w:marTop w:val="0"/>
                  <w:marBottom w:val="0"/>
                  <w:divBdr>
                    <w:top w:val="none" w:sz="0" w:space="0" w:color="auto"/>
                    <w:left w:val="none" w:sz="0" w:space="0" w:color="auto"/>
                    <w:bottom w:val="none" w:sz="0" w:space="0" w:color="auto"/>
                    <w:right w:val="none" w:sz="0" w:space="0" w:color="auto"/>
                  </w:divBdr>
                  <w:divsChild>
                    <w:div w:id="1428968338">
                      <w:marLeft w:val="0"/>
                      <w:marRight w:val="0"/>
                      <w:marTop w:val="0"/>
                      <w:marBottom w:val="0"/>
                      <w:divBdr>
                        <w:top w:val="none" w:sz="0" w:space="0" w:color="auto"/>
                        <w:left w:val="none" w:sz="0" w:space="0" w:color="auto"/>
                        <w:bottom w:val="none" w:sz="0" w:space="0" w:color="auto"/>
                        <w:right w:val="none" w:sz="0" w:space="0" w:color="auto"/>
                      </w:divBdr>
                      <w:divsChild>
                        <w:div w:id="20395021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42834541">
      <w:bodyDiv w:val="1"/>
      <w:marLeft w:val="0"/>
      <w:marRight w:val="0"/>
      <w:marTop w:val="0"/>
      <w:marBottom w:val="0"/>
      <w:divBdr>
        <w:top w:val="none" w:sz="0" w:space="0" w:color="auto"/>
        <w:left w:val="none" w:sz="0" w:space="0" w:color="auto"/>
        <w:bottom w:val="none" w:sz="0" w:space="0" w:color="auto"/>
        <w:right w:val="none" w:sz="0" w:space="0" w:color="auto"/>
      </w:divBdr>
      <w:divsChild>
        <w:div w:id="342434462">
          <w:marLeft w:val="0"/>
          <w:marRight w:val="0"/>
          <w:marTop w:val="0"/>
          <w:marBottom w:val="0"/>
          <w:divBdr>
            <w:top w:val="none" w:sz="0" w:space="0" w:color="auto"/>
            <w:left w:val="none" w:sz="0" w:space="0" w:color="auto"/>
            <w:bottom w:val="none" w:sz="0" w:space="0" w:color="auto"/>
            <w:right w:val="none" w:sz="0" w:space="0" w:color="auto"/>
          </w:divBdr>
        </w:div>
      </w:divsChild>
    </w:div>
    <w:div w:id="319778157">
      <w:bodyDiv w:val="1"/>
      <w:marLeft w:val="0"/>
      <w:marRight w:val="0"/>
      <w:marTop w:val="0"/>
      <w:marBottom w:val="0"/>
      <w:divBdr>
        <w:top w:val="none" w:sz="0" w:space="0" w:color="auto"/>
        <w:left w:val="none" w:sz="0" w:space="0" w:color="auto"/>
        <w:bottom w:val="none" w:sz="0" w:space="0" w:color="auto"/>
        <w:right w:val="none" w:sz="0" w:space="0" w:color="auto"/>
      </w:divBdr>
    </w:div>
    <w:div w:id="397555079">
      <w:bodyDiv w:val="1"/>
      <w:marLeft w:val="0"/>
      <w:marRight w:val="0"/>
      <w:marTop w:val="0"/>
      <w:marBottom w:val="0"/>
      <w:divBdr>
        <w:top w:val="none" w:sz="0" w:space="0" w:color="auto"/>
        <w:left w:val="none" w:sz="0" w:space="0" w:color="auto"/>
        <w:bottom w:val="none" w:sz="0" w:space="0" w:color="auto"/>
        <w:right w:val="none" w:sz="0" w:space="0" w:color="auto"/>
      </w:divBdr>
    </w:div>
    <w:div w:id="424738939">
      <w:bodyDiv w:val="1"/>
      <w:marLeft w:val="0"/>
      <w:marRight w:val="0"/>
      <w:marTop w:val="0"/>
      <w:marBottom w:val="0"/>
      <w:divBdr>
        <w:top w:val="none" w:sz="0" w:space="0" w:color="auto"/>
        <w:left w:val="none" w:sz="0" w:space="0" w:color="auto"/>
        <w:bottom w:val="none" w:sz="0" w:space="0" w:color="auto"/>
        <w:right w:val="none" w:sz="0" w:space="0" w:color="auto"/>
      </w:divBdr>
      <w:divsChild>
        <w:div w:id="1981953258">
          <w:marLeft w:val="0"/>
          <w:marRight w:val="0"/>
          <w:marTop w:val="0"/>
          <w:marBottom w:val="0"/>
          <w:divBdr>
            <w:top w:val="none" w:sz="0" w:space="0" w:color="auto"/>
            <w:left w:val="none" w:sz="0" w:space="0" w:color="auto"/>
            <w:bottom w:val="none" w:sz="0" w:space="0" w:color="auto"/>
            <w:right w:val="none" w:sz="0" w:space="0" w:color="auto"/>
          </w:divBdr>
          <w:divsChild>
            <w:div w:id="38096497">
              <w:marLeft w:val="0"/>
              <w:marRight w:val="0"/>
              <w:marTop w:val="0"/>
              <w:marBottom w:val="0"/>
              <w:divBdr>
                <w:top w:val="none" w:sz="0" w:space="0" w:color="auto"/>
                <w:left w:val="none" w:sz="0" w:space="0" w:color="auto"/>
                <w:bottom w:val="none" w:sz="0" w:space="0" w:color="auto"/>
                <w:right w:val="none" w:sz="0" w:space="0" w:color="auto"/>
              </w:divBdr>
              <w:divsChild>
                <w:div w:id="1115907439">
                  <w:marLeft w:val="0"/>
                  <w:marRight w:val="0"/>
                  <w:marTop w:val="0"/>
                  <w:marBottom w:val="0"/>
                  <w:divBdr>
                    <w:top w:val="none" w:sz="0" w:space="0" w:color="auto"/>
                    <w:left w:val="none" w:sz="0" w:space="0" w:color="auto"/>
                    <w:bottom w:val="none" w:sz="0" w:space="0" w:color="auto"/>
                    <w:right w:val="none" w:sz="0" w:space="0" w:color="auto"/>
                  </w:divBdr>
                  <w:divsChild>
                    <w:div w:id="1127048521">
                      <w:marLeft w:val="0"/>
                      <w:marRight w:val="0"/>
                      <w:marTop w:val="0"/>
                      <w:marBottom w:val="0"/>
                      <w:divBdr>
                        <w:top w:val="none" w:sz="0" w:space="0" w:color="auto"/>
                        <w:left w:val="none" w:sz="0" w:space="0" w:color="auto"/>
                        <w:bottom w:val="none" w:sz="0" w:space="0" w:color="auto"/>
                        <w:right w:val="none" w:sz="0" w:space="0" w:color="auto"/>
                      </w:divBdr>
                      <w:divsChild>
                        <w:div w:id="1429236786">
                          <w:marLeft w:val="0"/>
                          <w:marRight w:val="0"/>
                          <w:marTop w:val="0"/>
                          <w:marBottom w:val="0"/>
                          <w:divBdr>
                            <w:top w:val="none" w:sz="0" w:space="0" w:color="auto"/>
                            <w:left w:val="none" w:sz="0" w:space="0" w:color="auto"/>
                            <w:bottom w:val="none" w:sz="0" w:space="0" w:color="auto"/>
                            <w:right w:val="none" w:sz="0" w:space="0" w:color="auto"/>
                          </w:divBdr>
                          <w:divsChild>
                            <w:div w:id="1771925200">
                              <w:marLeft w:val="0"/>
                              <w:marRight w:val="0"/>
                              <w:marTop w:val="0"/>
                              <w:marBottom w:val="0"/>
                              <w:divBdr>
                                <w:top w:val="none" w:sz="0" w:space="0" w:color="auto"/>
                                <w:left w:val="none" w:sz="0" w:space="0" w:color="auto"/>
                                <w:bottom w:val="none" w:sz="0" w:space="0" w:color="auto"/>
                                <w:right w:val="none" w:sz="0" w:space="0" w:color="auto"/>
                              </w:divBdr>
                              <w:divsChild>
                                <w:div w:id="1920170142">
                                  <w:marLeft w:val="0"/>
                                  <w:marRight w:val="0"/>
                                  <w:marTop w:val="0"/>
                                  <w:marBottom w:val="0"/>
                                  <w:divBdr>
                                    <w:top w:val="none" w:sz="0" w:space="0" w:color="auto"/>
                                    <w:left w:val="none" w:sz="0" w:space="0" w:color="auto"/>
                                    <w:bottom w:val="none" w:sz="0" w:space="0" w:color="auto"/>
                                    <w:right w:val="none" w:sz="0" w:space="0" w:color="auto"/>
                                  </w:divBdr>
                                  <w:divsChild>
                                    <w:div w:id="15631312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0442813">
                          <w:marLeft w:val="0"/>
                          <w:marRight w:val="0"/>
                          <w:marTop w:val="0"/>
                          <w:marBottom w:val="0"/>
                          <w:divBdr>
                            <w:top w:val="none" w:sz="0" w:space="0" w:color="auto"/>
                            <w:left w:val="none" w:sz="0" w:space="0" w:color="auto"/>
                            <w:bottom w:val="none" w:sz="0" w:space="0" w:color="auto"/>
                            <w:right w:val="none" w:sz="0" w:space="0" w:color="auto"/>
                          </w:divBdr>
                          <w:divsChild>
                            <w:div w:id="603347501">
                              <w:marLeft w:val="0"/>
                              <w:marRight w:val="0"/>
                              <w:marTop w:val="0"/>
                              <w:marBottom w:val="0"/>
                              <w:divBdr>
                                <w:top w:val="none" w:sz="0" w:space="0" w:color="auto"/>
                                <w:left w:val="none" w:sz="0" w:space="0" w:color="auto"/>
                                <w:bottom w:val="none" w:sz="0" w:space="0" w:color="auto"/>
                                <w:right w:val="none" w:sz="0" w:space="0" w:color="auto"/>
                              </w:divBdr>
                              <w:divsChild>
                                <w:div w:id="18676693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442381791">
      <w:bodyDiv w:val="1"/>
      <w:marLeft w:val="0"/>
      <w:marRight w:val="0"/>
      <w:marTop w:val="0"/>
      <w:marBottom w:val="0"/>
      <w:divBdr>
        <w:top w:val="none" w:sz="0" w:space="0" w:color="auto"/>
        <w:left w:val="none" w:sz="0" w:space="0" w:color="auto"/>
        <w:bottom w:val="none" w:sz="0" w:space="0" w:color="auto"/>
        <w:right w:val="none" w:sz="0" w:space="0" w:color="auto"/>
      </w:divBdr>
    </w:div>
    <w:div w:id="511074056">
      <w:bodyDiv w:val="1"/>
      <w:marLeft w:val="0"/>
      <w:marRight w:val="0"/>
      <w:marTop w:val="0"/>
      <w:marBottom w:val="0"/>
      <w:divBdr>
        <w:top w:val="none" w:sz="0" w:space="0" w:color="auto"/>
        <w:left w:val="none" w:sz="0" w:space="0" w:color="auto"/>
        <w:bottom w:val="none" w:sz="0" w:space="0" w:color="auto"/>
        <w:right w:val="none" w:sz="0" w:space="0" w:color="auto"/>
      </w:divBdr>
      <w:divsChild>
        <w:div w:id="841311613">
          <w:marLeft w:val="0"/>
          <w:marRight w:val="0"/>
          <w:marTop w:val="0"/>
          <w:marBottom w:val="0"/>
          <w:divBdr>
            <w:top w:val="none" w:sz="0" w:space="0" w:color="auto"/>
            <w:left w:val="none" w:sz="0" w:space="0" w:color="auto"/>
            <w:bottom w:val="none" w:sz="0" w:space="0" w:color="auto"/>
            <w:right w:val="none" w:sz="0" w:space="0" w:color="auto"/>
          </w:divBdr>
        </w:div>
      </w:divsChild>
    </w:div>
    <w:div w:id="511140082">
      <w:bodyDiv w:val="1"/>
      <w:marLeft w:val="0"/>
      <w:marRight w:val="0"/>
      <w:marTop w:val="0"/>
      <w:marBottom w:val="0"/>
      <w:divBdr>
        <w:top w:val="none" w:sz="0" w:space="0" w:color="auto"/>
        <w:left w:val="none" w:sz="0" w:space="0" w:color="auto"/>
        <w:bottom w:val="none" w:sz="0" w:space="0" w:color="auto"/>
        <w:right w:val="none" w:sz="0" w:space="0" w:color="auto"/>
      </w:divBdr>
    </w:div>
    <w:div w:id="530730777">
      <w:bodyDiv w:val="1"/>
      <w:marLeft w:val="0"/>
      <w:marRight w:val="0"/>
      <w:marTop w:val="0"/>
      <w:marBottom w:val="0"/>
      <w:divBdr>
        <w:top w:val="none" w:sz="0" w:space="0" w:color="auto"/>
        <w:left w:val="none" w:sz="0" w:space="0" w:color="auto"/>
        <w:bottom w:val="none" w:sz="0" w:space="0" w:color="auto"/>
        <w:right w:val="none" w:sz="0" w:space="0" w:color="auto"/>
      </w:divBdr>
      <w:divsChild>
        <w:div w:id="905840755">
          <w:marLeft w:val="0"/>
          <w:marRight w:val="0"/>
          <w:marTop w:val="0"/>
          <w:marBottom w:val="0"/>
          <w:divBdr>
            <w:top w:val="none" w:sz="0" w:space="0" w:color="auto"/>
            <w:left w:val="none" w:sz="0" w:space="0" w:color="auto"/>
            <w:bottom w:val="none" w:sz="0" w:space="0" w:color="auto"/>
            <w:right w:val="none" w:sz="0" w:space="0" w:color="auto"/>
          </w:divBdr>
        </w:div>
      </w:divsChild>
    </w:div>
    <w:div w:id="608581658">
      <w:bodyDiv w:val="1"/>
      <w:marLeft w:val="0"/>
      <w:marRight w:val="0"/>
      <w:marTop w:val="0"/>
      <w:marBottom w:val="0"/>
      <w:divBdr>
        <w:top w:val="none" w:sz="0" w:space="0" w:color="auto"/>
        <w:left w:val="none" w:sz="0" w:space="0" w:color="auto"/>
        <w:bottom w:val="none" w:sz="0" w:space="0" w:color="auto"/>
        <w:right w:val="none" w:sz="0" w:space="0" w:color="auto"/>
      </w:divBdr>
    </w:div>
    <w:div w:id="644428608">
      <w:bodyDiv w:val="1"/>
      <w:marLeft w:val="0"/>
      <w:marRight w:val="0"/>
      <w:marTop w:val="0"/>
      <w:marBottom w:val="0"/>
      <w:divBdr>
        <w:top w:val="none" w:sz="0" w:space="0" w:color="auto"/>
        <w:left w:val="none" w:sz="0" w:space="0" w:color="auto"/>
        <w:bottom w:val="none" w:sz="0" w:space="0" w:color="auto"/>
        <w:right w:val="none" w:sz="0" w:space="0" w:color="auto"/>
      </w:divBdr>
    </w:div>
    <w:div w:id="648435182">
      <w:bodyDiv w:val="1"/>
      <w:marLeft w:val="0"/>
      <w:marRight w:val="0"/>
      <w:marTop w:val="0"/>
      <w:marBottom w:val="0"/>
      <w:divBdr>
        <w:top w:val="none" w:sz="0" w:space="0" w:color="auto"/>
        <w:left w:val="none" w:sz="0" w:space="0" w:color="auto"/>
        <w:bottom w:val="none" w:sz="0" w:space="0" w:color="auto"/>
        <w:right w:val="none" w:sz="0" w:space="0" w:color="auto"/>
      </w:divBdr>
    </w:div>
    <w:div w:id="671837620">
      <w:bodyDiv w:val="1"/>
      <w:marLeft w:val="0"/>
      <w:marRight w:val="0"/>
      <w:marTop w:val="0"/>
      <w:marBottom w:val="0"/>
      <w:divBdr>
        <w:top w:val="none" w:sz="0" w:space="0" w:color="auto"/>
        <w:left w:val="none" w:sz="0" w:space="0" w:color="auto"/>
        <w:bottom w:val="none" w:sz="0" w:space="0" w:color="auto"/>
        <w:right w:val="none" w:sz="0" w:space="0" w:color="auto"/>
      </w:divBdr>
      <w:divsChild>
        <w:div w:id="2132357541">
          <w:marLeft w:val="0"/>
          <w:marRight w:val="0"/>
          <w:marTop w:val="0"/>
          <w:marBottom w:val="0"/>
          <w:divBdr>
            <w:top w:val="none" w:sz="0" w:space="0" w:color="auto"/>
            <w:left w:val="none" w:sz="0" w:space="0" w:color="auto"/>
            <w:bottom w:val="none" w:sz="0" w:space="0" w:color="auto"/>
            <w:right w:val="none" w:sz="0" w:space="0" w:color="auto"/>
          </w:divBdr>
        </w:div>
      </w:divsChild>
    </w:div>
    <w:div w:id="759183949">
      <w:bodyDiv w:val="1"/>
      <w:marLeft w:val="0"/>
      <w:marRight w:val="0"/>
      <w:marTop w:val="0"/>
      <w:marBottom w:val="0"/>
      <w:divBdr>
        <w:top w:val="none" w:sz="0" w:space="0" w:color="auto"/>
        <w:left w:val="none" w:sz="0" w:space="0" w:color="auto"/>
        <w:bottom w:val="none" w:sz="0" w:space="0" w:color="auto"/>
        <w:right w:val="none" w:sz="0" w:space="0" w:color="auto"/>
      </w:divBdr>
      <w:divsChild>
        <w:div w:id="507906707">
          <w:marLeft w:val="0"/>
          <w:marRight w:val="0"/>
          <w:marTop w:val="0"/>
          <w:marBottom w:val="0"/>
          <w:divBdr>
            <w:top w:val="none" w:sz="0" w:space="0" w:color="auto"/>
            <w:left w:val="none" w:sz="0" w:space="0" w:color="auto"/>
            <w:bottom w:val="none" w:sz="0" w:space="0" w:color="auto"/>
            <w:right w:val="none" w:sz="0" w:space="0" w:color="auto"/>
          </w:divBdr>
          <w:divsChild>
            <w:div w:id="1409499171">
              <w:marLeft w:val="0"/>
              <w:marRight w:val="0"/>
              <w:marTop w:val="0"/>
              <w:marBottom w:val="0"/>
              <w:divBdr>
                <w:top w:val="none" w:sz="0" w:space="0" w:color="auto"/>
                <w:left w:val="none" w:sz="0" w:space="0" w:color="auto"/>
                <w:bottom w:val="none" w:sz="0" w:space="0" w:color="auto"/>
                <w:right w:val="none" w:sz="0" w:space="0" w:color="auto"/>
              </w:divBdr>
              <w:divsChild>
                <w:div w:id="146436560">
                  <w:marLeft w:val="0"/>
                  <w:marRight w:val="0"/>
                  <w:marTop w:val="0"/>
                  <w:marBottom w:val="0"/>
                  <w:divBdr>
                    <w:top w:val="none" w:sz="0" w:space="0" w:color="auto"/>
                    <w:left w:val="none" w:sz="0" w:space="0" w:color="auto"/>
                    <w:bottom w:val="none" w:sz="0" w:space="0" w:color="auto"/>
                    <w:right w:val="none" w:sz="0" w:space="0" w:color="auto"/>
                  </w:divBdr>
                  <w:divsChild>
                    <w:div w:id="1616987568">
                      <w:marLeft w:val="0"/>
                      <w:marRight w:val="0"/>
                      <w:marTop w:val="0"/>
                      <w:marBottom w:val="0"/>
                      <w:divBdr>
                        <w:top w:val="none" w:sz="0" w:space="0" w:color="auto"/>
                        <w:left w:val="none" w:sz="0" w:space="0" w:color="auto"/>
                        <w:bottom w:val="none" w:sz="0" w:space="0" w:color="auto"/>
                        <w:right w:val="none" w:sz="0" w:space="0" w:color="auto"/>
                      </w:divBdr>
                      <w:divsChild>
                        <w:div w:id="1392921466">
                          <w:marLeft w:val="0"/>
                          <w:marRight w:val="0"/>
                          <w:marTop w:val="0"/>
                          <w:marBottom w:val="0"/>
                          <w:divBdr>
                            <w:top w:val="none" w:sz="0" w:space="0" w:color="auto"/>
                            <w:left w:val="none" w:sz="0" w:space="0" w:color="auto"/>
                            <w:bottom w:val="none" w:sz="0" w:space="0" w:color="auto"/>
                            <w:right w:val="none" w:sz="0" w:space="0" w:color="auto"/>
                          </w:divBdr>
                          <w:divsChild>
                            <w:div w:id="526143846">
                              <w:marLeft w:val="0"/>
                              <w:marRight w:val="0"/>
                              <w:marTop w:val="0"/>
                              <w:marBottom w:val="0"/>
                              <w:divBdr>
                                <w:top w:val="none" w:sz="0" w:space="0" w:color="auto"/>
                                <w:left w:val="none" w:sz="0" w:space="0" w:color="auto"/>
                                <w:bottom w:val="none" w:sz="0" w:space="0" w:color="auto"/>
                                <w:right w:val="none" w:sz="0" w:space="0" w:color="auto"/>
                              </w:divBdr>
                              <w:divsChild>
                                <w:div w:id="930966616">
                                  <w:marLeft w:val="0"/>
                                  <w:marRight w:val="0"/>
                                  <w:marTop w:val="0"/>
                                  <w:marBottom w:val="0"/>
                                  <w:divBdr>
                                    <w:top w:val="none" w:sz="0" w:space="0" w:color="auto"/>
                                    <w:left w:val="none" w:sz="0" w:space="0" w:color="auto"/>
                                    <w:bottom w:val="none" w:sz="0" w:space="0" w:color="auto"/>
                                    <w:right w:val="none" w:sz="0" w:space="0" w:color="auto"/>
                                  </w:divBdr>
                                  <w:divsChild>
                                    <w:div w:id="9739435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8023969">
                          <w:marLeft w:val="0"/>
                          <w:marRight w:val="0"/>
                          <w:marTop w:val="0"/>
                          <w:marBottom w:val="0"/>
                          <w:divBdr>
                            <w:top w:val="none" w:sz="0" w:space="0" w:color="auto"/>
                            <w:left w:val="none" w:sz="0" w:space="0" w:color="auto"/>
                            <w:bottom w:val="none" w:sz="0" w:space="0" w:color="auto"/>
                            <w:right w:val="none" w:sz="0" w:space="0" w:color="auto"/>
                          </w:divBdr>
                          <w:divsChild>
                            <w:div w:id="528833384">
                              <w:marLeft w:val="0"/>
                              <w:marRight w:val="0"/>
                              <w:marTop w:val="0"/>
                              <w:marBottom w:val="0"/>
                              <w:divBdr>
                                <w:top w:val="none" w:sz="0" w:space="0" w:color="auto"/>
                                <w:left w:val="none" w:sz="0" w:space="0" w:color="auto"/>
                                <w:bottom w:val="none" w:sz="0" w:space="0" w:color="auto"/>
                                <w:right w:val="none" w:sz="0" w:space="0" w:color="auto"/>
                              </w:divBdr>
                              <w:divsChild>
                                <w:div w:id="3761271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807209877">
      <w:bodyDiv w:val="1"/>
      <w:marLeft w:val="0"/>
      <w:marRight w:val="0"/>
      <w:marTop w:val="0"/>
      <w:marBottom w:val="0"/>
      <w:divBdr>
        <w:top w:val="none" w:sz="0" w:space="0" w:color="auto"/>
        <w:left w:val="none" w:sz="0" w:space="0" w:color="auto"/>
        <w:bottom w:val="none" w:sz="0" w:space="0" w:color="auto"/>
        <w:right w:val="none" w:sz="0" w:space="0" w:color="auto"/>
      </w:divBdr>
    </w:div>
    <w:div w:id="811563765">
      <w:bodyDiv w:val="1"/>
      <w:marLeft w:val="0"/>
      <w:marRight w:val="0"/>
      <w:marTop w:val="0"/>
      <w:marBottom w:val="0"/>
      <w:divBdr>
        <w:top w:val="none" w:sz="0" w:space="0" w:color="auto"/>
        <w:left w:val="none" w:sz="0" w:space="0" w:color="auto"/>
        <w:bottom w:val="none" w:sz="0" w:space="0" w:color="auto"/>
        <w:right w:val="none" w:sz="0" w:space="0" w:color="auto"/>
      </w:divBdr>
      <w:divsChild>
        <w:div w:id="106780422">
          <w:marLeft w:val="0"/>
          <w:marRight w:val="0"/>
          <w:marTop w:val="0"/>
          <w:marBottom w:val="0"/>
          <w:divBdr>
            <w:top w:val="none" w:sz="0" w:space="0" w:color="auto"/>
            <w:left w:val="none" w:sz="0" w:space="0" w:color="auto"/>
            <w:bottom w:val="none" w:sz="0" w:space="0" w:color="auto"/>
            <w:right w:val="none" w:sz="0" w:space="0" w:color="auto"/>
          </w:divBdr>
        </w:div>
      </w:divsChild>
    </w:div>
    <w:div w:id="854002857">
      <w:bodyDiv w:val="1"/>
      <w:marLeft w:val="0"/>
      <w:marRight w:val="0"/>
      <w:marTop w:val="0"/>
      <w:marBottom w:val="0"/>
      <w:divBdr>
        <w:top w:val="none" w:sz="0" w:space="0" w:color="auto"/>
        <w:left w:val="none" w:sz="0" w:space="0" w:color="auto"/>
        <w:bottom w:val="none" w:sz="0" w:space="0" w:color="auto"/>
        <w:right w:val="none" w:sz="0" w:space="0" w:color="auto"/>
      </w:divBdr>
      <w:divsChild>
        <w:div w:id="2038115995">
          <w:marLeft w:val="0"/>
          <w:marRight w:val="0"/>
          <w:marTop w:val="0"/>
          <w:marBottom w:val="0"/>
          <w:divBdr>
            <w:top w:val="none" w:sz="0" w:space="0" w:color="auto"/>
            <w:left w:val="none" w:sz="0" w:space="0" w:color="auto"/>
            <w:bottom w:val="none" w:sz="0" w:space="0" w:color="auto"/>
            <w:right w:val="none" w:sz="0" w:space="0" w:color="auto"/>
          </w:divBdr>
          <w:divsChild>
            <w:div w:id="538326256">
              <w:marLeft w:val="0"/>
              <w:marRight w:val="0"/>
              <w:marTop w:val="0"/>
              <w:marBottom w:val="0"/>
              <w:divBdr>
                <w:top w:val="none" w:sz="0" w:space="0" w:color="auto"/>
                <w:left w:val="none" w:sz="0" w:space="0" w:color="auto"/>
                <w:bottom w:val="none" w:sz="0" w:space="0" w:color="auto"/>
                <w:right w:val="none" w:sz="0" w:space="0" w:color="auto"/>
              </w:divBdr>
              <w:divsChild>
                <w:div w:id="1183859621">
                  <w:marLeft w:val="0"/>
                  <w:marRight w:val="0"/>
                  <w:marTop w:val="0"/>
                  <w:marBottom w:val="0"/>
                  <w:divBdr>
                    <w:top w:val="none" w:sz="0" w:space="0" w:color="auto"/>
                    <w:left w:val="none" w:sz="0" w:space="0" w:color="auto"/>
                    <w:bottom w:val="none" w:sz="0" w:space="0" w:color="auto"/>
                    <w:right w:val="none" w:sz="0" w:space="0" w:color="auto"/>
                  </w:divBdr>
                </w:div>
                <w:div w:id="604920322">
                  <w:marLeft w:val="0"/>
                  <w:marRight w:val="0"/>
                  <w:marTop w:val="0"/>
                  <w:marBottom w:val="0"/>
                  <w:divBdr>
                    <w:top w:val="none" w:sz="0" w:space="0" w:color="auto"/>
                    <w:left w:val="none" w:sz="0" w:space="0" w:color="auto"/>
                    <w:bottom w:val="none" w:sz="0" w:space="0" w:color="auto"/>
                    <w:right w:val="none" w:sz="0" w:space="0" w:color="auto"/>
                  </w:divBdr>
                </w:div>
                <w:div w:id="3721915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149879">
          <w:marLeft w:val="0"/>
          <w:marRight w:val="0"/>
          <w:marTop w:val="0"/>
          <w:marBottom w:val="0"/>
          <w:divBdr>
            <w:top w:val="single" w:sz="6" w:space="0" w:color="909299"/>
            <w:left w:val="single" w:sz="6" w:space="0" w:color="909299"/>
            <w:bottom w:val="single" w:sz="6" w:space="0" w:color="909299"/>
            <w:right w:val="single" w:sz="6" w:space="0" w:color="909299"/>
          </w:divBdr>
          <w:divsChild>
            <w:div w:id="153836297">
              <w:marLeft w:val="0"/>
              <w:marRight w:val="0"/>
              <w:marTop w:val="0"/>
              <w:marBottom w:val="0"/>
              <w:divBdr>
                <w:top w:val="none" w:sz="0" w:space="0" w:color="auto"/>
                <w:left w:val="none" w:sz="0" w:space="0" w:color="auto"/>
                <w:bottom w:val="none" w:sz="0" w:space="0" w:color="auto"/>
                <w:right w:val="none" w:sz="0" w:space="0" w:color="auto"/>
              </w:divBdr>
              <w:divsChild>
                <w:div w:id="331420073">
                  <w:marLeft w:val="0"/>
                  <w:marRight w:val="0"/>
                  <w:marTop w:val="0"/>
                  <w:marBottom w:val="0"/>
                  <w:divBdr>
                    <w:top w:val="none" w:sz="0" w:space="0" w:color="auto"/>
                    <w:left w:val="none" w:sz="0" w:space="0" w:color="auto"/>
                    <w:bottom w:val="none" w:sz="0" w:space="0" w:color="auto"/>
                    <w:right w:val="none" w:sz="0" w:space="0" w:color="auto"/>
                  </w:divBdr>
                  <w:divsChild>
                    <w:div w:id="830406680">
                      <w:marLeft w:val="0"/>
                      <w:marRight w:val="0"/>
                      <w:marTop w:val="0"/>
                      <w:marBottom w:val="0"/>
                      <w:divBdr>
                        <w:top w:val="none" w:sz="0" w:space="0" w:color="auto"/>
                        <w:left w:val="none" w:sz="0" w:space="0" w:color="auto"/>
                        <w:bottom w:val="none" w:sz="0" w:space="0" w:color="auto"/>
                        <w:right w:val="none" w:sz="0" w:space="0" w:color="auto"/>
                      </w:divBdr>
                      <w:divsChild>
                        <w:div w:id="1957031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927925266">
      <w:bodyDiv w:val="1"/>
      <w:marLeft w:val="0"/>
      <w:marRight w:val="0"/>
      <w:marTop w:val="0"/>
      <w:marBottom w:val="0"/>
      <w:divBdr>
        <w:top w:val="none" w:sz="0" w:space="0" w:color="auto"/>
        <w:left w:val="none" w:sz="0" w:space="0" w:color="auto"/>
        <w:bottom w:val="none" w:sz="0" w:space="0" w:color="auto"/>
        <w:right w:val="none" w:sz="0" w:space="0" w:color="auto"/>
      </w:divBdr>
    </w:div>
    <w:div w:id="955404824">
      <w:bodyDiv w:val="1"/>
      <w:marLeft w:val="0"/>
      <w:marRight w:val="0"/>
      <w:marTop w:val="0"/>
      <w:marBottom w:val="0"/>
      <w:divBdr>
        <w:top w:val="none" w:sz="0" w:space="0" w:color="auto"/>
        <w:left w:val="none" w:sz="0" w:space="0" w:color="auto"/>
        <w:bottom w:val="none" w:sz="0" w:space="0" w:color="auto"/>
        <w:right w:val="none" w:sz="0" w:space="0" w:color="auto"/>
      </w:divBdr>
      <w:divsChild>
        <w:div w:id="805199115">
          <w:marLeft w:val="0"/>
          <w:marRight w:val="0"/>
          <w:marTop w:val="0"/>
          <w:marBottom w:val="0"/>
          <w:divBdr>
            <w:top w:val="none" w:sz="0" w:space="0" w:color="auto"/>
            <w:left w:val="none" w:sz="0" w:space="0" w:color="auto"/>
            <w:bottom w:val="none" w:sz="0" w:space="0" w:color="auto"/>
            <w:right w:val="none" w:sz="0" w:space="0" w:color="auto"/>
          </w:divBdr>
          <w:divsChild>
            <w:div w:id="2112118375">
              <w:marLeft w:val="0"/>
              <w:marRight w:val="0"/>
              <w:marTop w:val="0"/>
              <w:marBottom w:val="0"/>
              <w:divBdr>
                <w:top w:val="none" w:sz="0" w:space="0" w:color="auto"/>
                <w:left w:val="none" w:sz="0" w:space="0" w:color="auto"/>
                <w:bottom w:val="none" w:sz="0" w:space="0" w:color="auto"/>
                <w:right w:val="none" w:sz="0" w:space="0" w:color="auto"/>
              </w:divBdr>
              <w:divsChild>
                <w:div w:id="1973242994">
                  <w:marLeft w:val="0"/>
                  <w:marRight w:val="0"/>
                  <w:marTop w:val="0"/>
                  <w:marBottom w:val="0"/>
                  <w:divBdr>
                    <w:top w:val="none" w:sz="0" w:space="0" w:color="auto"/>
                    <w:left w:val="none" w:sz="0" w:space="0" w:color="auto"/>
                    <w:bottom w:val="none" w:sz="0" w:space="0" w:color="auto"/>
                    <w:right w:val="none" w:sz="0" w:space="0" w:color="auto"/>
                  </w:divBdr>
                </w:div>
                <w:div w:id="1074476084">
                  <w:marLeft w:val="0"/>
                  <w:marRight w:val="0"/>
                  <w:marTop w:val="0"/>
                  <w:marBottom w:val="0"/>
                  <w:divBdr>
                    <w:top w:val="none" w:sz="0" w:space="0" w:color="auto"/>
                    <w:left w:val="none" w:sz="0" w:space="0" w:color="auto"/>
                    <w:bottom w:val="none" w:sz="0" w:space="0" w:color="auto"/>
                    <w:right w:val="none" w:sz="0" w:space="0" w:color="auto"/>
                  </w:divBdr>
                </w:div>
                <w:div w:id="9035663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2199155">
          <w:marLeft w:val="0"/>
          <w:marRight w:val="0"/>
          <w:marTop w:val="0"/>
          <w:marBottom w:val="0"/>
          <w:divBdr>
            <w:top w:val="single" w:sz="6" w:space="0" w:color="909299"/>
            <w:left w:val="single" w:sz="6" w:space="0" w:color="909299"/>
            <w:bottom w:val="single" w:sz="6" w:space="0" w:color="909299"/>
            <w:right w:val="single" w:sz="6" w:space="0" w:color="909299"/>
          </w:divBdr>
          <w:divsChild>
            <w:div w:id="1836409680">
              <w:marLeft w:val="0"/>
              <w:marRight w:val="0"/>
              <w:marTop w:val="0"/>
              <w:marBottom w:val="0"/>
              <w:divBdr>
                <w:top w:val="none" w:sz="0" w:space="0" w:color="auto"/>
                <w:left w:val="none" w:sz="0" w:space="0" w:color="auto"/>
                <w:bottom w:val="none" w:sz="0" w:space="0" w:color="auto"/>
                <w:right w:val="none" w:sz="0" w:space="0" w:color="auto"/>
              </w:divBdr>
              <w:divsChild>
                <w:div w:id="296106501">
                  <w:marLeft w:val="0"/>
                  <w:marRight w:val="0"/>
                  <w:marTop w:val="0"/>
                  <w:marBottom w:val="0"/>
                  <w:divBdr>
                    <w:top w:val="none" w:sz="0" w:space="0" w:color="auto"/>
                    <w:left w:val="none" w:sz="0" w:space="0" w:color="auto"/>
                    <w:bottom w:val="none" w:sz="0" w:space="0" w:color="auto"/>
                    <w:right w:val="none" w:sz="0" w:space="0" w:color="auto"/>
                  </w:divBdr>
                  <w:divsChild>
                    <w:div w:id="1787768682">
                      <w:marLeft w:val="0"/>
                      <w:marRight w:val="0"/>
                      <w:marTop w:val="0"/>
                      <w:marBottom w:val="0"/>
                      <w:divBdr>
                        <w:top w:val="none" w:sz="0" w:space="0" w:color="auto"/>
                        <w:left w:val="none" w:sz="0" w:space="0" w:color="auto"/>
                        <w:bottom w:val="none" w:sz="0" w:space="0" w:color="auto"/>
                        <w:right w:val="none" w:sz="0" w:space="0" w:color="auto"/>
                      </w:divBdr>
                      <w:divsChild>
                        <w:div w:id="3630241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004018006">
      <w:bodyDiv w:val="1"/>
      <w:marLeft w:val="0"/>
      <w:marRight w:val="0"/>
      <w:marTop w:val="0"/>
      <w:marBottom w:val="0"/>
      <w:divBdr>
        <w:top w:val="none" w:sz="0" w:space="0" w:color="auto"/>
        <w:left w:val="none" w:sz="0" w:space="0" w:color="auto"/>
        <w:bottom w:val="none" w:sz="0" w:space="0" w:color="auto"/>
        <w:right w:val="none" w:sz="0" w:space="0" w:color="auto"/>
      </w:divBdr>
      <w:divsChild>
        <w:div w:id="1057897921">
          <w:marLeft w:val="0"/>
          <w:marRight w:val="0"/>
          <w:marTop w:val="0"/>
          <w:marBottom w:val="0"/>
          <w:divBdr>
            <w:top w:val="none" w:sz="0" w:space="0" w:color="auto"/>
            <w:left w:val="none" w:sz="0" w:space="0" w:color="auto"/>
            <w:bottom w:val="none" w:sz="0" w:space="0" w:color="auto"/>
            <w:right w:val="none" w:sz="0" w:space="0" w:color="auto"/>
          </w:divBdr>
          <w:divsChild>
            <w:div w:id="892928926">
              <w:marLeft w:val="0"/>
              <w:marRight w:val="0"/>
              <w:marTop w:val="0"/>
              <w:marBottom w:val="0"/>
              <w:divBdr>
                <w:top w:val="none" w:sz="0" w:space="0" w:color="auto"/>
                <w:left w:val="none" w:sz="0" w:space="0" w:color="auto"/>
                <w:bottom w:val="none" w:sz="0" w:space="0" w:color="auto"/>
                <w:right w:val="none" w:sz="0" w:space="0" w:color="auto"/>
              </w:divBdr>
              <w:divsChild>
                <w:div w:id="905380569">
                  <w:marLeft w:val="0"/>
                  <w:marRight w:val="0"/>
                  <w:marTop w:val="0"/>
                  <w:marBottom w:val="0"/>
                  <w:divBdr>
                    <w:top w:val="none" w:sz="0" w:space="0" w:color="auto"/>
                    <w:left w:val="none" w:sz="0" w:space="0" w:color="auto"/>
                    <w:bottom w:val="none" w:sz="0" w:space="0" w:color="auto"/>
                    <w:right w:val="none" w:sz="0" w:space="0" w:color="auto"/>
                  </w:divBdr>
                  <w:divsChild>
                    <w:div w:id="440075783">
                      <w:marLeft w:val="0"/>
                      <w:marRight w:val="0"/>
                      <w:marTop w:val="0"/>
                      <w:marBottom w:val="0"/>
                      <w:divBdr>
                        <w:top w:val="none" w:sz="0" w:space="0" w:color="auto"/>
                        <w:left w:val="none" w:sz="0" w:space="0" w:color="auto"/>
                        <w:bottom w:val="none" w:sz="0" w:space="0" w:color="auto"/>
                        <w:right w:val="none" w:sz="0" w:space="0" w:color="auto"/>
                      </w:divBdr>
                      <w:divsChild>
                        <w:div w:id="1770660888">
                          <w:marLeft w:val="0"/>
                          <w:marRight w:val="0"/>
                          <w:marTop w:val="0"/>
                          <w:marBottom w:val="0"/>
                          <w:divBdr>
                            <w:top w:val="none" w:sz="0" w:space="0" w:color="auto"/>
                            <w:left w:val="none" w:sz="0" w:space="0" w:color="auto"/>
                            <w:bottom w:val="none" w:sz="0" w:space="0" w:color="auto"/>
                            <w:right w:val="none" w:sz="0" w:space="0" w:color="auto"/>
                          </w:divBdr>
                          <w:divsChild>
                            <w:div w:id="1190408955">
                              <w:marLeft w:val="0"/>
                              <w:marRight w:val="0"/>
                              <w:marTop w:val="0"/>
                              <w:marBottom w:val="0"/>
                              <w:divBdr>
                                <w:top w:val="none" w:sz="0" w:space="0" w:color="auto"/>
                                <w:left w:val="none" w:sz="0" w:space="0" w:color="auto"/>
                                <w:bottom w:val="none" w:sz="0" w:space="0" w:color="auto"/>
                                <w:right w:val="none" w:sz="0" w:space="0" w:color="auto"/>
                              </w:divBdr>
                              <w:divsChild>
                                <w:div w:id="988676631">
                                  <w:marLeft w:val="0"/>
                                  <w:marRight w:val="0"/>
                                  <w:marTop w:val="0"/>
                                  <w:marBottom w:val="0"/>
                                  <w:divBdr>
                                    <w:top w:val="none" w:sz="0" w:space="0" w:color="auto"/>
                                    <w:left w:val="none" w:sz="0" w:space="0" w:color="auto"/>
                                    <w:bottom w:val="none" w:sz="0" w:space="0" w:color="auto"/>
                                    <w:right w:val="none" w:sz="0" w:space="0" w:color="auto"/>
                                  </w:divBdr>
                                  <w:divsChild>
                                    <w:div w:id="810748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4521424">
                          <w:marLeft w:val="0"/>
                          <w:marRight w:val="0"/>
                          <w:marTop w:val="0"/>
                          <w:marBottom w:val="0"/>
                          <w:divBdr>
                            <w:top w:val="none" w:sz="0" w:space="0" w:color="auto"/>
                            <w:left w:val="none" w:sz="0" w:space="0" w:color="auto"/>
                            <w:bottom w:val="none" w:sz="0" w:space="0" w:color="auto"/>
                            <w:right w:val="none" w:sz="0" w:space="0" w:color="auto"/>
                          </w:divBdr>
                          <w:divsChild>
                            <w:div w:id="677926903">
                              <w:marLeft w:val="0"/>
                              <w:marRight w:val="0"/>
                              <w:marTop w:val="0"/>
                              <w:marBottom w:val="0"/>
                              <w:divBdr>
                                <w:top w:val="none" w:sz="0" w:space="0" w:color="auto"/>
                                <w:left w:val="none" w:sz="0" w:space="0" w:color="auto"/>
                                <w:bottom w:val="none" w:sz="0" w:space="0" w:color="auto"/>
                                <w:right w:val="none" w:sz="0" w:space="0" w:color="auto"/>
                              </w:divBdr>
                              <w:divsChild>
                                <w:div w:id="8508773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069619703">
      <w:bodyDiv w:val="1"/>
      <w:marLeft w:val="0"/>
      <w:marRight w:val="0"/>
      <w:marTop w:val="0"/>
      <w:marBottom w:val="0"/>
      <w:divBdr>
        <w:top w:val="none" w:sz="0" w:space="0" w:color="auto"/>
        <w:left w:val="none" w:sz="0" w:space="0" w:color="auto"/>
        <w:bottom w:val="none" w:sz="0" w:space="0" w:color="auto"/>
        <w:right w:val="none" w:sz="0" w:space="0" w:color="auto"/>
      </w:divBdr>
    </w:div>
    <w:div w:id="1075663335">
      <w:bodyDiv w:val="1"/>
      <w:marLeft w:val="0"/>
      <w:marRight w:val="0"/>
      <w:marTop w:val="0"/>
      <w:marBottom w:val="0"/>
      <w:divBdr>
        <w:top w:val="none" w:sz="0" w:space="0" w:color="auto"/>
        <w:left w:val="none" w:sz="0" w:space="0" w:color="auto"/>
        <w:bottom w:val="none" w:sz="0" w:space="0" w:color="auto"/>
        <w:right w:val="none" w:sz="0" w:space="0" w:color="auto"/>
      </w:divBdr>
    </w:div>
    <w:div w:id="1075669531">
      <w:bodyDiv w:val="1"/>
      <w:marLeft w:val="0"/>
      <w:marRight w:val="0"/>
      <w:marTop w:val="0"/>
      <w:marBottom w:val="0"/>
      <w:divBdr>
        <w:top w:val="none" w:sz="0" w:space="0" w:color="auto"/>
        <w:left w:val="none" w:sz="0" w:space="0" w:color="auto"/>
        <w:bottom w:val="none" w:sz="0" w:space="0" w:color="auto"/>
        <w:right w:val="none" w:sz="0" w:space="0" w:color="auto"/>
      </w:divBdr>
    </w:div>
    <w:div w:id="1089427171">
      <w:bodyDiv w:val="1"/>
      <w:marLeft w:val="0"/>
      <w:marRight w:val="0"/>
      <w:marTop w:val="0"/>
      <w:marBottom w:val="0"/>
      <w:divBdr>
        <w:top w:val="none" w:sz="0" w:space="0" w:color="auto"/>
        <w:left w:val="none" w:sz="0" w:space="0" w:color="auto"/>
        <w:bottom w:val="none" w:sz="0" w:space="0" w:color="auto"/>
        <w:right w:val="none" w:sz="0" w:space="0" w:color="auto"/>
      </w:divBdr>
    </w:div>
    <w:div w:id="1102652678">
      <w:bodyDiv w:val="1"/>
      <w:marLeft w:val="0"/>
      <w:marRight w:val="0"/>
      <w:marTop w:val="0"/>
      <w:marBottom w:val="0"/>
      <w:divBdr>
        <w:top w:val="none" w:sz="0" w:space="0" w:color="auto"/>
        <w:left w:val="none" w:sz="0" w:space="0" w:color="auto"/>
        <w:bottom w:val="none" w:sz="0" w:space="0" w:color="auto"/>
        <w:right w:val="none" w:sz="0" w:space="0" w:color="auto"/>
      </w:divBdr>
      <w:divsChild>
        <w:div w:id="201359054">
          <w:marLeft w:val="0"/>
          <w:marRight w:val="0"/>
          <w:marTop w:val="0"/>
          <w:marBottom w:val="0"/>
          <w:divBdr>
            <w:top w:val="none" w:sz="0" w:space="0" w:color="auto"/>
            <w:left w:val="none" w:sz="0" w:space="0" w:color="auto"/>
            <w:bottom w:val="none" w:sz="0" w:space="0" w:color="auto"/>
            <w:right w:val="none" w:sz="0" w:space="0" w:color="auto"/>
          </w:divBdr>
        </w:div>
      </w:divsChild>
    </w:div>
    <w:div w:id="1147815727">
      <w:bodyDiv w:val="1"/>
      <w:marLeft w:val="0"/>
      <w:marRight w:val="0"/>
      <w:marTop w:val="0"/>
      <w:marBottom w:val="0"/>
      <w:divBdr>
        <w:top w:val="none" w:sz="0" w:space="0" w:color="auto"/>
        <w:left w:val="none" w:sz="0" w:space="0" w:color="auto"/>
        <w:bottom w:val="none" w:sz="0" w:space="0" w:color="auto"/>
        <w:right w:val="none" w:sz="0" w:space="0" w:color="auto"/>
      </w:divBdr>
      <w:divsChild>
        <w:div w:id="1930387958">
          <w:marLeft w:val="0"/>
          <w:marRight w:val="0"/>
          <w:marTop w:val="0"/>
          <w:marBottom w:val="0"/>
          <w:divBdr>
            <w:top w:val="none" w:sz="0" w:space="0" w:color="auto"/>
            <w:left w:val="none" w:sz="0" w:space="0" w:color="auto"/>
            <w:bottom w:val="none" w:sz="0" w:space="0" w:color="auto"/>
            <w:right w:val="none" w:sz="0" w:space="0" w:color="auto"/>
          </w:divBdr>
        </w:div>
      </w:divsChild>
    </w:div>
    <w:div w:id="1178235517">
      <w:bodyDiv w:val="1"/>
      <w:marLeft w:val="0"/>
      <w:marRight w:val="0"/>
      <w:marTop w:val="0"/>
      <w:marBottom w:val="0"/>
      <w:divBdr>
        <w:top w:val="none" w:sz="0" w:space="0" w:color="auto"/>
        <w:left w:val="none" w:sz="0" w:space="0" w:color="auto"/>
        <w:bottom w:val="none" w:sz="0" w:space="0" w:color="auto"/>
        <w:right w:val="none" w:sz="0" w:space="0" w:color="auto"/>
      </w:divBdr>
    </w:div>
    <w:div w:id="1209561872">
      <w:bodyDiv w:val="1"/>
      <w:marLeft w:val="0"/>
      <w:marRight w:val="0"/>
      <w:marTop w:val="0"/>
      <w:marBottom w:val="0"/>
      <w:divBdr>
        <w:top w:val="none" w:sz="0" w:space="0" w:color="auto"/>
        <w:left w:val="none" w:sz="0" w:space="0" w:color="auto"/>
        <w:bottom w:val="none" w:sz="0" w:space="0" w:color="auto"/>
        <w:right w:val="none" w:sz="0" w:space="0" w:color="auto"/>
      </w:divBdr>
      <w:divsChild>
        <w:div w:id="1024208287">
          <w:marLeft w:val="0"/>
          <w:marRight w:val="0"/>
          <w:marTop w:val="0"/>
          <w:marBottom w:val="0"/>
          <w:divBdr>
            <w:top w:val="none" w:sz="0" w:space="0" w:color="auto"/>
            <w:left w:val="none" w:sz="0" w:space="0" w:color="auto"/>
            <w:bottom w:val="none" w:sz="0" w:space="0" w:color="auto"/>
            <w:right w:val="none" w:sz="0" w:space="0" w:color="auto"/>
          </w:divBdr>
        </w:div>
      </w:divsChild>
    </w:div>
    <w:div w:id="1235123976">
      <w:bodyDiv w:val="1"/>
      <w:marLeft w:val="0"/>
      <w:marRight w:val="0"/>
      <w:marTop w:val="0"/>
      <w:marBottom w:val="0"/>
      <w:divBdr>
        <w:top w:val="none" w:sz="0" w:space="0" w:color="auto"/>
        <w:left w:val="none" w:sz="0" w:space="0" w:color="auto"/>
        <w:bottom w:val="none" w:sz="0" w:space="0" w:color="auto"/>
        <w:right w:val="none" w:sz="0" w:space="0" w:color="auto"/>
      </w:divBdr>
    </w:div>
    <w:div w:id="1250892312">
      <w:bodyDiv w:val="1"/>
      <w:marLeft w:val="0"/>
      <w:marRight w:val="0"/>
      <w:marTop w:val="0"/>
      <w:marBottom w:val="0"/>
      <w:divBdr>
        <w:top w:val="none" w:sz="0" w:space="0" w:color="auto"/>
        <w:left w:val="none" w:sz="0" w:space="0" w:color="auto"/>
        <w:bottom w:val="none" w:sz="0" w:space="0" w:color="auto"/>
        <w:right w:val="none" w:sz="0" w:space="0" w:color="auto"/>
      </w:divBdr>
      <w:divsChild>
        <w:div w:id="187333389">
          <w:marLeft w:val="0"/>
          <w:marRight w:val="0"/>
          <w:marTop w:val="0"/>
          <w:marBottom w:val="0"/>
          <w:divBdr>
            <w:top w:val="none" w:sz="0" w:space="0" w:color="auto"/>
            <w:left w:val="none" w:sz="0" w:space="0" w:color="auto"/>
            <w:bottom w:val="none" w:sz="0" w:space="0" w:color="auto"/>
            <w:right w:val="none" w:sz="0" w:space="0" w:color="auto"/>
          </w:divBdr>
        </w:div>
      </w:divsChild>
    </w:div>
    <w:div w:id="1316690393">
      <w:bodyDiv w:val="1"/>
      <w:marLeft w:val="0"/>
      <w:marRight w:val="0"/>
      <w:marTop w:val="0"/>
      <w:marBottom w:val="0"/>
      <w:divBdr>
        <w:top w:val="none" w:sz="0" w:space="0" w:color="auto"/>
        <w:left w:val="none" w:sz="0" w:space="0" w:color="auto"/>
        <w:bottom w:val="none" w:sz="0" w:space="0" w:color="auto"/>
        <w:right w:val="none" w:sz="0" w:space="0" w:color="auto"/>
      </w:divBdr>
      <w:divsChild>
        <w:div w:id="1871262252">
          <w:marLeft w:val="0"/>
          <w:marRight w:val="0"/>
          <w:marTop w:val="0"/>
          <w:marBottom w:val="0"/>
          <w:divBdr>
            <w:top w:val="none" w:sz="0" w:space="0" w:color="auto"/>
            <w:left w:val="none" w:sz="0" w:space="0" w:color="auto"/>
            <w:bottom w:val="none" w:sz="0" w:space="0" w:color="auto"/>
            <w:right w:val="none" w:sz="0" w:space="0" w:color="auto"/>
          </w:divBdr>
        </w:div>
      </w:divsChild>
    </w:div>
    <w:div w:id="1332954045">
      <w:bodyDiv w:val="1"/>
      <w:marLeft w:val="0"/>
      <w:marRight w:val="0"/>
      <w:marTop w:val="0"/>
      <w:marBottom w:val="0"/>
      <w:divBdr>
        <w:top w:val="none" w:sz="0" w:space="0" w:color="auto"/>
        <w:left w:val="none" w:sz="0" w:space="0" w:color="auto"/>
        <w:bottom w:val="none" w:sz="0" w:space="0" w:color="auto"/>
        <w:right w:val="none" w:sz="0" w:space="0" w:color="auto"/>
      </w:divBdr>
    </w:div>
    <w:div w:id="1376927928">
      <w:bodyDiv w:val="1"/>
      <w:marLeft w:val="0"/>
      <w:marRight w:val="0"/>
      <w:marTop w:val="0"/>
      <w:marBottom w:val="0"/>
      <w:divBdr>
        <w:top w:val="none" w:sz="0" w:space="0" w:color="auto"/>
        <w:left w:val="none" w:sz="0" w:space="0" w:color="auto"/>
        <w:bottom w:val="none" w:sz="0" w:space="0" w:color="auto"/>
        <w:right w:val="none" w:sz="0" w:space="0" w:color="auto"/>
      </w:divBdr>
      <w:divsChild>
        <w:div w:id="1234508847">
          <w:marLeft w:val="0"/>
          <w:marRight w:val="0"/>
          <w:marTop w:val="0"/>
          <w:marBottom w:val="0"/>
          <w:divBdr>
            <w:top w:val="none" w:sz="0" w:space="0" w:color="auto"/>
            <w:left w:val="none" w:sz="0" w:space="0" w:color="auto"/>
            <w:bottom w:val="none" w:sz="0" w:space="0" w:color="auto"/>
            <w:right w:val="none" w:sz="0" w:space="0" w:color="auto"/>
          </w:divBdr>
        </w:div>
      </w:divsChild>
    </w:div>
    <w:div w:id="1380978943">
      <w:bodyDiv w:val="1"/>
      <w:marLeft w:val="0"/>
      <w:marRight w:val="0"/>
      <w:marTop w:val="0"/>
      <w:marBottom w:val="0"/>
      <w:divBdr>
        <w:top w:val="none" w:sz="0" w:space="0" w:color="auto"/>
        <w:left w:val="none" w:sz="0" w:space="0" w:color="auto"/>
        <w:bottom w:val="none" w:sz="0" w:space="0" w:color="auto"/>
        <w:right w:val="none" w:sz="0" w:space="0" w:color="auto"/>
      </w:divBdr>
    </w:div>
    <w:div w:id="1433208429">
      <w:bodyDiv w:val="1"/>
      <w:marLeft w:val="0"/>
      <w:marRight w:val="0"/>
      <w:marTop w:val="0"/>
      <w:marBottom w:val="0"/>
      <w:divBdr>
        <w:top w:val="none" w:sz="0" w:space="0" w:color="auto"/>
        <w:left w:val="none" w:sz="0" w:space="0" w:color="auto"/>
        <w:bottom w:val="none" w:sz="0" w:space="0" w:color="auto"/>
        <w:right w:val="none" w:sz="0" w:space="0" w:color="auto"/>
      </w:divBdr>
    </w:div>
    <w:div w:id="1523938291">
      <w:bodyDiv w:val="1"/>
      <w:marLeft w:val="0"/>
      <w:marRight w:val="0"/>
      <w:marTop w:val="0"/>
      <w:marBottom w:val="0"/>
      <w:divBdr>
        <w:top w:val="none" w:sz="0" w:space="0" w:color="auto"/>
        <w:left w:val="none" w:sz="0" w:space="0" w:color="auto"/>
        <w:bottom w:val="none" w:sz="0" w:space="0" w:color="auto"/>
        <w:right w:val="none" w:sz="0" w:space="0" w:color="auto"/>
      </w:divBdr>
    </w:div>
    <w:div w:id="1613899237">
      <w:bodyDiv w:val="1"/>
      <w:marLeft w:val="0"/>
      <w:marRight w:val="0"/>
      <w:marTop w:val="0"/>
      <w:marBottom w:val="0"/>
      <w:divBdr>
        <w:top w:val="none" w:sz="0" w:space="0" w:color="auto"/>
        <w:left w:val="none" w:sz="0" w:space="0" w:color="auto"/>
        <w:bottom w:val="none" w:sz="0" w:space="0" w:color="auto"/>
        <w:right w:val="none" w:sz="0" w:space="0" w:color="auto"/>
      </w:divBdr>
    </w:div>
    <w:div w:id="1645114633">
      <w:bodyDiv w:val="1"/>
      <w:marLeft w:val="0"/>
      <w:marRight w:val="0"/>
      <w:marTop w:val="0"/>
      <w:marBottom w:val="0"/>
      <w:divBdr>
        <w:top w:val="none" w:sz="0" w:space="0" w:color="auto"/>
        <w:left w:val="none" w:sz="0" w:space="0" w:color="auto"/>
        <w:bottom w:val="none" w:sz="0" w:space="0" w:color="auto"/>
        <w:right w:val="none" w:sz="0" w:space="0" w:color="auto"/>
      </w:divBdr>
      <w:divsChild>
        <w:div w:id="247227038">
          <w:marLeft w:val="0"/>
          <w:marRight w:val="0"/>
          <w:marTop w:val="0"/>
          <w:marBottom w:val="0"/>
          <w:divBdr>
            <w:top w:val="none" w:sz="0" w:space="0" w:color="auto"/>
            <w:left w:val="none" w:sz="0" w:space="0" w:color="auto"/>
            <w:bottom w:val="none" w:sz="0" w:space="0" w:color="auto"/>
            <w:right w:val="none" w:sz="0" w:space="0" w:color="auto"/>
          </w:divBdr>
          <w:divsChild>
            <w:div w:id="2053456754">
              <w:marLeft w:val="0"/>
              <w:marRight w:val="0"/>
              <w:marTop w:val="0"/>
              <w:marBottom w:val="0"/>
              <w:divBdr>
                <w:top w:val="none" w:sz="0" w:space="0" w:color="auto"/>
                <w:left w:val="none" w:sz="0" w:space="0" w:color="auto"/>
                <w:bottom w:val="none" w:sz="0" w:space="0" w:color="auto"/>
                <w:right w:val="none" w:sz="0" w:space="0" w:color="auto"/>
              </w:divBdr>
              <w:divsChild>
                <w:div w:id="1016807244">
                  <w:marLeft w:val="0"/>
                  <w:marRight w:val="0"/>
                  <w:marTop w:val="0"/>
                  <w:marBottom w:val="0"/>
                  <w:divBdr>
                    <w:top w:val="none" w:sz="0" w:space="0" w:color="auto"/>
                    <w:left w:val="none" w:sz="0" w:space="0" w:color="auto"/>
                    <w:bottom w:val="none" w:sz="0" w:space="0" w:color="auto"/>
                    <w:right w:val="none" w:sz="0" w:space="0" w:color="auto"/>
                  </w:divBdr>
                </w:div>
                <w:div w:id="1506281457">
                  <w:marLeft w:val="0"/>
                  <w:marRight w:val="0"/>
                  <w:marTop w:val="0"/>
                  <w:marBottom w:val="0"/>
                  <w:divBdr>
                    <w:top w:val="none" w:sz="0" w:space="0" w:color="auto"/>
                    <w:left w:val="none" w:sz="0" w:space="0" w:color="auto"/>
                    <w:bottom w:val="none" w:sz="0" w:space="0" w:color="auto"/>
                    <w:right w:val="none" w:sz="0" w:space="0" w:color="auto"/>
                  </w:divBdr>
                </w:div>
                <w:div w:id="8382327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772661">
          <w:marLeft w:val="0"/>
          <w:marRight w:val="0"/>
          <w:marTop w:val="0"/>
          <w:marBottom w:val="0"/>
          <w:divBdr>
            <w:top w:val="single" w:sz="6" w:space="0" w:color="909299"/>
            <w:left w:val="single" w:sz="6" w:space="0" w:color="909299"/>
            <w:bottom w:val="single" w:sz="6" w:space="0" w:color="909299"/>
            <w:right w:val="single" w:sz="6" w:space="0" w:color="909299"/>
          </w:divBdr>
          <w:divsChild>
            <w:div w:id="379936588">
              <w:marLeft w:val="0"/>
              <w:marRight w:val="0"/>
              <w:marTop w:val="0"/>
              <w:marBottom w:val="0"/>
              <w:divBdr>
                <w:top w:val="none" w:sz="0" w:space="0" w:color="auto"/>
                <w:left w:val="none" w:sz="0" w:space="0" w:color="auto"/>
                <w:bottom w:val="none" w:sz="0" w:space="0" w:color="auto"/>
                <w:right w:val="none" w:sz="0" w:space="0" w:color="auto"/>
              </w:divBdr>
              <w:divsChild>
                <w:div w:id="2011760534">
                  <w:marLeft w:val="0"/>
                  <w:marRight w:val="0"/>
                  <w:marTop w:val="0"/>
                  <w:marBottom w:val="0"/>
                  <w:divBdr>
                    <w:top w:val="none" w:sz="0" w:space="0" w:color="auto"/>
                    <w:left w:val="none" w:sz="0" w:space="0" w:color="auto"/>
                    <w:bottom w:val="none" w:sz="0" w:space="0" w:color="auto"/>
                    <w:right w:val="none" w:sz="0" w:space="0" w:color="auto"/>
                  </w:divBdr>
                  <w:divsChild>
                    <w:div w:id="2074697264">
                      <w:marLeft w:val="0"/>
                      <w:marRight w:val="0"/>
                      <w:marTop w:val="0"/>
                      <w:marBottom w:val="0"/>
                      <w:divBdr>
                        <w:top w:val="none" w:sz="0" w:space="0" w:color="auto"/>
                        <w:left w:val="none" w:sz="0" w:space="0" w:color="auto"/>
                        <w:bottom w:val="none" w:sz="0" w:space="0" w:color="auto"/>
                        <w:right w:val="none" w:sz="0" w:space="0" w:color="auto"/>
                      </w:divBdr>
                      <w:divsChild>
                        <w:div w:id="18437389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707297014">
      <w:bodyDiv w:val="1"/>
      <w:marLeft w:val="0"/>
      <w:marRight w:val="0"/>
      <w:marTop w:val="0"/>
      <w:marBottom w:val="0"/>
      <w:divBdr>
        <w:top w:val="none" w:sz="0" w:space="0" w:color="auto"/>
        <w:left w:val="none" w:sz="0" w:space="0" w:color="auto"/>
        <w:bottom w:val="none" w:sz="0" w:space="0" w:color="auto"/>
        <w:right w:val="none" w:sz="0" w:space="0" w:color="auto"/>
      </w:divBdr>
    </w:div>
    <w:div w:id="1716196127">
      <w:bodyDiv w:val="1"/>
      <w:marLeft w:val="0"/>
      <w:marRight w:val="0"/>
      <w:marTop w:val="0"/>
      <w:marBottom w:val="0"/>
      <w:divBdr>
        <w:top w:val="none" w:sz="0" w:space="0" w:color="auto"/>
        <w:left w:val="none" w:sz="0" w:space="0" w:color="auto"/>
        <w:bottom w:val="none" w:sz="0" w:space="0" w:color="auto"/>
        <w:right w:val="none" w:sz="0" w:space="0" w:color="auto"/>
      </w:divBdr>
    </w:div>
    <w:div w:id="1716466712">
      <w:bodyDiv w:val="1"/>
      <w:marLeft w:val="0"/>
      <w:marRight w:val="0"/>
      <w:marTop w:val="0"/>
      <w:marBottom w:val="0"/>
      <w:divBdr>
        <w:top w:val="none" w:sz="0" w:space="0" w:color="auto"/>
        <w:left w:val="none" w:sz="0" w:space="0" w:color="auto"/>
        <w:bottom w:val="none" w:sz="0" w:space="0" w:color="auto"/>
        <w:right w:val="none" w:sz="0" w:space="0" w:color="auto"/>
      </w:divBdr>
    </w:div>
    <w:div w:id="1756827013">
      <w:bodyDiv w:val="1"/>
      <w:marLeft w:val="0"/>
      <w:marRight w:val="0"/>
      <w:marTop w:val="0"/>
      <w:marBottom w:val="0"/>
      <w:divBdr>
        <w:top w:val="none" w:sz="0" w:space="0" w:color="auto"/>
        <w:left w:val="none" w:sz="0" w:space="0" w:color="auto"/>
        <w:bottom w:val="none" w:sz="0" w:space="0" w:color="auto"/>
        <w:right w:val="none" w:sz="0" w:space="0" w:color="auto"/>
      </w:divBdr>
      <w:divsChild>
        <w:div w:id="383217690">
          <w:marLeft w:val="0"/>
          <w:marRight w:val="0"/>
          <w:marTop w:val="0"/>
          <w:marBottom w:val="0"/>
          <w:divBdr>
            <w:top w:val="none" w:sz="0" w:space="0" w:color="auto"/>
            <w:left w:val="none" w:sz="0" w:space="0" w:color="auto"/>
            <w:bottom w:val="none" w:sz="0" w:space="0" w:color="auto"/>
            <w:right w:val="none" w:sz="0" w:space="0" w:color="auto"/>
          </w:divBdr>
          <w:divsChild>
            <w:div w:id="1595625792">
              <w:marLeft w:val="0"/>
              <w:marRight w:val="0"/>
              <w:marTop w:val="0"/>
              <w:marBottom w:val="0"/>
              <w:divBdr>
                <w:top w:val="none" w:sz="0" w:space="0" w:color="auto"/>
                <w:left w:val="none" w:sz="0" w:space="0" w:color="auto"/>
                <w:bottom w:val="none" w:sz="0" w:space="0" w:color="auto"/>
                <w:right w:val="none" w:sz="0" w:space="0" w:color="auto"/>
              </w:divBdr>
              <w:divsChild>
                <w:div w:id="1199584003">
                  <w:marLeft w:val="0"/>
                  <w:marRight w:val="0"/>
                  <w:marTop w:val="0"/>
                  <w:marBottom w:val="0"/>
                  <w:divBdr>
                    <w:top w:val="none" w:sz="0" w:space="0" w:color="auto"/>
                    <w:left w:val="none" w:sz="0" w:space="0" w:color="auto"/>
                    <w:bottom w:val="none" w:sz="0" w:space="0" w:color="auto"/>
                    <w:right w:val="none" w:sz="0" w:space="0" w:color="auto"/>
                  </w:divBdr>
                </w:div>
                <w:div w:id="257645013">
                  <w:marLeft w:val="0"/>
                  <w:marRight w:val="0"/>
                  <w:marTop w:val="0"/>
                  <w:marBottom w:val="0"/>
                  <w:divBdr>
                    <w:top w:val="none" w:sz="0" w:space="0" w:color="auto"/>
                    <w:left w:val="none" w:sz="0" w:space="0" w:color="auto"/>
                    <w:bottom w:val="none" w:sz="0" w:space="0" w:color="auto"/>
                    <w:right w:val="none" w:sz="0" w:space="0" w:color="auto"/>
                  </w:divBdr>
                </w:div>
                <w:div w:id="16013313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427661">
          <w:marLeft w:val="0"/>
          <w:marRight w:val="0"/>
          <w:marTop w:val="0"/>
          <w:marBottom w:val="0"/>
          <w:divBdr>
            <w:top w:val="single" w:sz="6" w:space="0" w:color="909299"/>
            <w:left w:val="single" w:sz="6" w:space="0" w:color="909299"/>
            <w:bottom w:val="single" w:sz="6" w:space="0" w:color="909299"/>
            <w:right w:val="single" w:sz="6" w:space="0" w:color="909299"/>
          </w:divBdr>
          <w:divsChild>
            <w:div w:id="508451696">
              <w:marLeft w:val="0"/>
              <w:marRight w:val="0"/>
              <w:marTop w:val="0"/>
              <w:marBottom w:val="0"/>
              <w:divBdr>
                <w:top w:val="none" w:sz="0" w:space="0" w:color="auto"/>
                <w:left w:val="none" w:sz="0" w:space="0" w:color="auto"/>
                <w:bottom w:val="none" w:sz="0" w:space="0" w:color="auto"/>
                <w:right w:val="none" w:sz="0" w:space="0" w:color="auto"/>
              </w:divBdr>
              <w:divsChild>
                <w:div w:id="2135824520">
                  <w:marLeft w:val="0"/>
                  <w:marRight w:val="0"/>
                  <w:marTop w:val="0"/>
                  <w:marBottom w:val="0"/>
                  <w:divBdr>
                    <w:top w:val="none" w:sz="0" w:space="0" w:color="auto"/>
                    <w:left w:val="none" w:sz="0" w:space="0" w:color="auto"/>
                    <w:bottom w:val="none" w:sz="0" w:space="0" w:color="auto"/>
                    <w:right w:val="none" w:sz="0" w:space="0" w:color="auto"/>
                  </w:divBdr>
                  <w:divsChild>
                    <w:div w:id="1399203059">
                      <w:marLeft w:val="0"/>
                      <w:marRight w:val="0"/>
                      <w:marTop w:val="0"/>
                      <w:marBottom w:val="0"/>
                      <w:divBdr>
                        <w:top w:val="none" w:sz="0" w:space="0" w:color="auto"/>
                        <w:left w:val="none" w:sz="0" w:space="0" w:color="auto"/>
                        <w:bottom w:val="none" w:sz="0" w:space="0" w:color="auto"/>
                        <w:right w:val="none" w:sz="0" w:space="0" w:color="auto"/>
                      </w:divBdr>
                      <w:divsChild>
                        <w:div w:id="8789309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782841869">
      <w:bodyDiv w:val="1"/>
      <w:marLeft w:val="0"/>
      <w:marRight w:val="0"/>
      <w:marTop w:val="0"/>
      <w:marBottom w:val="0"/>
      <w:divBdr>
        <w:top w:val="none" w:sz="0" w:space="0" w:color="auto"/>
        <w:left w:val="none" w:sz="0" w:space="0" w:color="auto"/>
        <w:bottom w:val="none" w:sz="0" w:space="0" w:color="auto"/>
        <w:right w:val="none" w:sz="0" w:space="0" w:color="auto"/>
      </w:divBdr>
      <w:divsChild>
        <w:div w:id="522986928">
          <w:marLeft w:val="0"/>
          <w:marRight w:val="0"/>
          <w:marTop w:val="0"/>
          <w:marBottom w:val="0"/>
          <w:divBdr>
            <w:top w:val="none" w:sz="0" w:space="0" w:color="auto"/>
            <w:left w:val="none" w:sz="0" w:space="0" w:color="auto"/>
            <w:bottom w:val="none" w:sz="0" w:space="0" w:color="auto"/>
            <w:right w:val="none" w:sz="0" w:space="0" w:color="auto"/>
          </w:divBdr>
        </w:div>
      </w:divsChild>
    </w:div>
    <w:div w:id="1799181220">
      <w:bodyDiv w:val="1"/>
      <w:marLeft w:val="0"/>
      <w:marRight w:val="0"/>
      <w:marTop w:val="0"/>
      <w:marBottom w:val="0"/>
      <w:divBdr>
        <w:top w:val="none" w:sz="0" w:space="0" w:color="auto"/>
        <w:left w:val="none" w:sz="0" w:space="0" w:color="auto"/>
        <w:bottom w:val="none" w:sz="0" w:space="0" w:color="auto"/>
        <w:right w:val="none" w:sz="0" w:space="0" w:color="auto"/>
      </w:divBdr>
      <w:divsChild>
        <w:div w:id="750081953">
          <w:marLeft w:val="0"/>
          <w:marRight w:val="0"/>
          <w:marTop w:val="0"/>
          <w:marBottom w:val="0"/>
          <w:divBdr>
            <w:top w:val="none" w:sz="0" w:space="0" w:color="auto"/>
            <w:left w:val="none" w:sz="0" w:space="0" w:color="auto"/>
            <w:bottom w:val="none" w:sz="0" w:space="0" w:color="auto"/>
            <w:right w:val="none" w:sz="0" w:space="0" w:color="auto"/>
          </w:divBdr>
        </w:div>
      </w:divsChild>
    </w:div>
    <w:div w:id="1802652150">
      <w:bodyDiv w:val="1"/>
      <w:marLeft w:val="0"/>
      <w:marRight w:val="0"/>
      <w:marTop w:val="0"/>
      <w:marBottom w:val="0"/>
      <w:divBdr>
        <w:top w:val="none" w:sz="0" w:space="0" w:color="auto"/>
        <w:left w:val="none" w:sz="0" w:space="0" w:color="auto"/>
        <w:bottom w:val="none" w:sz="0" w:space="0" w:color="auto"/>
        <w:right w:val="none" w:sz="0" w:space="0" w:color="auto"/>
      </w:divBdr>
      <w:divsChild>
        <w:div w:id="218127795">
          <w:marLeft w:val="0"/>
          <w:marRight w:val="0"/>
          <w:marTop w:val="0"/>
          <w:marBottom w:val="0"/>
          <w:divBdr>
            <w:top w:val="none" w:sz="0" w:space="0" w:color="auto"/>
            <w:left w:val="none" w:sz="0" w:space="0" w:color="auto"/>
            <w:bottom w:val="none" w:sz="0" w:space="0" w:color="auto"/>
            <w:right w:val="none" w:sz="0" w:space="0" w:color="auto"/>
          </w:divBdr>
          <w:divsChild>
            <w:div w:id="1705590802">
              <w:marLeft w:val="0"/>
              <w:marRight w:val="0"/>
              <w:marTop w:val="0"/>
              <w:marBottom w:val="0"/>
              <w:divBdr>
                <w:top w:val="none" w:sz="0" w:space="0" w:color="auto"/>
                <w:left w:val="none" w:sz="0" w:space="0" w:color="auto"/>
                <w:bottom w:val="none" w:sz="0" w:space="0" w:color="auto"/>
                <w:right w:val="none" w:sz="0" w:space="0" w:color="auto"/>
              </w:divBdr>
              <w:divsChild>
                <w:div w:id="1439838178">
                  <w:marLeft w:val="0"/>
                  <w:marRight w:val="0"/>
                  <w:marTop w:val="0"/>
                  <w:marBottom w:val="0"/>
                  <w:divBdr>
                    <w:top w:val="none" w:sz="0" w:space="0" w:color="auto"/>
                    <w:left w:val="none" w:sz="0" w:space="0" w:color="auto"/>
                    <w:bottom w:val="none" w:sz="0" w:space="0" w:color="auto"/>
                    <w:right w:val="none" w:sz="0" w:space="0" w:color="auto"/>
                  </w:divBdr>
                </w:div>
                <w:div w:id="278953892">
                  <w:marLeft w:val="0"/>
                  <w:marRight w:val="0"/>
                  <w:marTop w:val="0"/>
                  <w:marBottom w:val="0"/>
                  <w:divBdr>
                    <w:top w:val="none" w:sz="0" w:space="0" w:color="auto"/>
                    <w:left w:val="none" w:sz="0" w:space="0" w:color="auto"/>
                    <w:bottom w:val="none" w:sz="0" w:space="0" w:color="auto"/>
                    <w:right w:val="none" w:sz="0" w:space="0" w:color="auto"/>
                  </w:divBdr>
                </w:div>
                <w:div w:id="19534414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5721447">
          <w:marLeft w:val="0"/>
          <w:marRight w:val="0"/>
          <w:marTop w:val="0"/>
          <w:marBottom w:val="0"/>
          <w:divBdr>
            <w:top w:val="single" w:sz="6" w:space="0" w:color="909299"/>
            <w:left w:val="single" w:sz="6" w:space="0" w:color="909299"/>
            <w:bottom w:val="single" w:sz="6" w:space="0" w:color="909299"/>
            <w:right w:val="single" w:sz="6" w:space="0" w:color="909299"/>
          </w:divBdr>
          <w:divsChild>
            <w:div w:id="975917067">
              <w:marLeft w:val="0"/>
              <w:marRight w:val="0"/>
              <w:marTop w:val="0"/>
              <w:marBottom w:val="0"/>
              <w:divBdr>
                <w:top w:val="none" w:sz="0" w:space="0" w:color="auto"/>
                <w:left w:val="none" w:sz="0" w:space="0" w:color="auto"/>
                <w:bottom w:val="none" w:sz="0" w:space="0" w:color="auto"/>
                <w:right w:val="none" w:sz="0" w:space="0" w:color="auto"/>
              </w:divBdr>
              <w:divsChild>
                <w:div w:id="944848555">
                  <w:marLeft w:val="0"/>
                  <w:marRight w:val="0"/>
                  <w:marTop w:val="0"/>
                  <w:marBottom w:val="0"/>
                  <w:divBdr>
                    <w:top w:val="none" w:sz="0" w:space="0" w:color="auto"/>
                    <w:left w:val="none" w:sz="0" w:space="0" w:color="auto"/>
                    <w:bottom w:val="none" w:sz="0" w:space="0" w:color="auto"/>
                    <w:right w:val="none" w:sz="0" w:space="0" w:color="auto"/>
                  </w:divBdr>
                  <w:divsChild>
                    <w:div w:id="1867985047">
                      <w:marLeft w:val="0"/>
                      <w:marRight w:val="0"/>
                      <w:marTop w:val="0"/>
                      <w:marBottom w:val="0"/>
                      <w:divBdr>
                        <w:top w:val="none" w:sz="0" w:space="0" w:color="auto"/>
                        <w:left w:val="none" w:sz="0" w:space="0" w:color="auto"/>
                        <w:bottom w:val="none" w:sz="0" w:space="0" w:color="auto"/>
                        <w:right w:val="none" w:sz="0" w:space="0" w:color="auto"/>
                      </w:divBdr>
                      <w:divsChild>
                        <w:div w:id="9588038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38376046">
      <w:bodyDiv w:val="1"/>
      <w:marLeft w:val="0"/>
      <w:marRight w:val="0"/>
      <w:marTop w:val="0"/>
      <w:marBottom w:val="0"/>
      <w:divBdr>
        <w:top w:val="none" w:sz="0" w:space="0" w:color="auto"/>
        <w:left w:val="none" w:sz="0" w:space="0" w:color="auto"/>
        <w:bottom w:val="none" w:sz="0" w:space="0" w:color="auto"/>
        <w:right w:val="none" w:sz="0" w:space="0" w:color="auto"/>
      </w:divBdr>
    </w:div>
    <w:div w:id="1862739615">
      <w:bodyDiv w:val="1"/>
      <w:marLeft w:val="0"/>
      <w:marRight w:val="0"/>
      <w:marTop w:val="0"/>
      <w:marBottom w:val="0"/>
      <w:divBdr>
        <w:top w:val="none" w:sz="0" w:space="0" w:color="auto"/>
        <w:left w:val="none" w:sz="0" w:space="0" w:color="auto"/>
        <w:bottom w:val="none" w:sz="0" w:space="0" w:color="auto"/>
        <w:right w:val="none" w:sz="0" w:space="0" w:color="auto"/>
      </w:divBdr>
    </w:div>
    <w:div w:id="1867021731">
      <w:bodyDiv w:val="1"/>
      <w:marLeft w:val="0"/>
      <w:marRight w:val="0"/>
      <w:marTop w:val="0"/>
      <w:marBottom w:val="0"/>
      <w:divBdr>
        <w:top w:val="none" w:sz="0" w:space="0" w:color="auto"/>
        <w:left w:val="none" w:sz="0" w:space="0" w:color="auto"/>
        <w:bottom w:val="none" w:sz="0" w:space="0" w:color="auto"/>
        <w:right w:val="none" w:sz="0" w:space="0" w:color="auto"/>
      </w:divBdr>
    </w:div>
    <w:div w:id="1898080315">
      <w:bodyDiv w:val="1"/>
      <w:marLeft w:val="0"/>
      <w:marRight w:val="0"/>
      <w:marTop w:val="0"/>
      <w:marBottom w:val="0"/>
      <w:divBdr>
        <w:top w:val="none" w:sz="0" w:space="0" w:color="auto"/>
        <w:left w:val="none" w:sz="0" w:space="0" w:color="auto"/>
        <w:bottom w:val="none" w:sz="0" w:space="0" w:color="auto"/>
        <w:right w:val="none" w:sz="0" w:space="0" w:color="auto"/>
      </w:divBdr>
      <w:divsChild>
        <w:div w:id="856579832">
          <w:marLeft w:val="0"/>
          <w:marRight w:val="0"/>
          <w:marTop w:val="0"/>
          <w:marBottom w:val="0"/>
          <w:divBdr>
            <w:top w:val="none" w:sz="0" w:space="0" w:color="auto"/>
            <w:left w:val="none" w:sz="0" w:space="0" w:color="auto"/>
            <w:bottom w:val="none" w:sz="0" w:space="0" w:color="auto"/>
            <w:right w:val="none" w:sz="0" w:space="0" w:color="auto"/>
          </w:divBdr>
          <w:divsChild>
            <w:div w:id="273291630">
              <w:marLeft w:val="0"/>
              <w:marRight w:val="0"/>
              <w:marTop w:val="0"/>
              <w:marBottom w:val="0"/>
              <w:divBdr>
                <w:top w:val="none" w:sz="0" w:space="0" w:color="auto"/>
                <w:left w:val="none" w:sz="0" w:space="0" w:color="auto"/>
                <w:bottom w:val="none" w:sz="0" w:space="0" w:color="auto"/>
                <w:right w:val="none" w:sz="0" w:space="0" w:color="auto"/>
              </w:divBdr>
              <w:divsChild>
                <w:div w:id="1794208229">
                  <w:marLeft w:val="0"/>
                  <w:marRight w:val="0"/>
                  <w:marTop w:val="0"/>
                  <w:marBottom w:val="0"/>
                  <w:divBdr>
                    <w:top w:val="none" w:sz="0" w:space="0" w:color="auto"/>
                    <w:left w:val="none" w:sz="0" w:space="0" w:color="auto"/>
                    <w:bottom w:val="none" w:sz="0" w:space="0" w:color="auto"/>
                    <w:right w:val="none" w:sz="0" w:space="0" w:color="auto"/>
                  </w:divBdr>
                  <w:divsChild>
                    <w:div w:id="1764758705">
                      <w:marLeft w:val="0"/>
                      <w:marRight w:val="0"/>
                      <w:marTop w:val="0"/>
                      <w:marBottom w:val="0"/>
                      <w:divBdr>
                        <w:top w:val="none" w:sz="0" w:space="0" w:color="auto"/>
                        <w:left w:val="none" w:sz="0" w:space="0" w:color="auto"/>
                        <w:bottom w:val="none" w:sz="0" w:space="0" w:color="auto"/>
                        <w:right w:val="none" w:sz="0" w:space="0" w:color="auto"/>
                      </w:divBdr>
                      <w:divsChild>
                        <w:div w:id="331108098">
                          <w:marLeft w:val="0"/>
                          <w:marRight w:val="0"/>
                          <w:marTop w:val="0"/>
                          <w:marBottom w:val="0"/>
                          <w:divBdr>
                            <w:top w:val="none" w:sz="0" w:space="0" w:color="auto"/>
                            <w:left w:val="none" w:sz="0" w:space="0" w:color="auto"/>
                            <w:bottom w:val="none" w:sz="0" w:space="0" w:color="auto"/>
                            <w:right w:val="none" w:sz="0" w:space="0" w:color="auto"/>
                          </w:divBdr>
                          <w:divsChild>
                            <w:div w:id="1110079206">
                              <w:marLeft w:val="0"/>
                              <w:marRight w:val="0"/>
                              <w:marTop w:val="0"/>
                              <w:marBottom w:val="0"/>
                              <w:divBdr>
                                <w:top w:val="none" w:sz="0" w:space="0" w:color="auto"/>
                                <w:left w:val="none" w:sz="0" w:space="0" w:color="auto"/>
                                <w:bottom w:val="none" w:sz="0" w:space="0" w:color="auto"/>
                                <w:right w:val="none" w:sz="0" w:space="0" w:color="auto"/>
                              </w:divBdr>
                              <w:divsChild>
                                <w:div w:id="1643852315">
                                  <w:marLeft w:val="0"/>
                                  <w:marRight w:val="0"/>
                                  <w:marTop w:val="0"/>
                                  <w:marBottom w:val="0"/>
                                  <w:divBdr>
                                    <w:top w:val="none" w:sz="0" w:space="0" w:color="auto"/>
                                    <w:left w:val="none" w:sz="0" w:space="0" w:color="auto"/>
                                    <w:bottom w:val="none" w:sz="0" w:space="0" w:color="auto"/>
                                    <w:right w:val="none" w:sz="0" w:space="0" w:color="auto"/>
                                  </w:divBdr>
                                  <w:divsChild>
                                    <w:div w:id="14971126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0596440">
                          <w:marLeft w:val="0"/>
                          <w:marRight w:val="0"/>
                          <w:marTop w:val="0"/>
                          <w:marBottom w:val="0"/>
                          <w:divBdr>
                            <w:top w:val="none" w:sz="0" w:space="0" w:color="auto"/>
                            <w:left w:val="none" w:sz="0" w:space="0" w:color="auto"/>
                            <w:bottom w:val="none" w:sz="0" w:space="0" w:color="auto"/>
                            <w:right w:val="none" w:sz="0" w:space="0" w:color="auto"/>
                          </w:divBdr>
                          <w:divsChild>
                            <w:div w:id="367029093">
                              <w:marLeft w:val="0"/>
                              <w:marRight w:val="0"/>
                              <w:marTop w:val="0"/>
                              <w:marBottom w:val="0"/>
                              <w:divBdr>
                                <w:top w:val="none" w:sz="0" w:space="0" w:color="auto"/>
                                <w:left w:val="none" w:sz="0" w:space="0" w:color="auto"/>
                                <w:bottom w:val="none" w:sz="0" w:space="0" w:color="auto"/>
                                <w:right w:val="none" w:sz="0" w:space="0" w:color="auto"/>
                              </w:divBdr>
                              <w:divsChild>
                                <w:div w:id="5410140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916354427">
      <w:bodyDiv w:val="1"/>
      <w:marLeft w:val="0"/>
      <w:marRight w:val="0"/>
      <w:marTop w:val="0"/>
      <w:marBottom w:val="0"/>
      <w:divBdr>
        <w:top w:val="none" w:sz="0" w:space="0" w:color="auto"/>
        <w:left w:val="none" w:sz="0" w:space="0" w:color="auto"/>
        <w:bottom w:val="none" w:sz="0" w:space="0" w:color="auto"/>
        <w:right w:val="none" w:sz="0" w:space="0" w:color="auto"/>
      </w:divBdr>
    </w:div>
    <w:div w:id="1924071503">
      <w:bodyDiv w:val="1"/>
      <w:marLeft w:val="0"/>
      <w:marRight w:val="0"/>
      <w:marTop w:val="0"/>
      <w:marBottom w:val="0"/>
      <w:divBdr>
        <w:top w:val="none" w:sz="0" w:space="0" w:color="auto"/>
        <w:left w:val="none" w:sz="0" w:space="0" w:color="auto"/>
        <w:bottom w:val="none" w:sz="0" w:space="0" w:color="auto"/>
        <w:right w:val="none" w:sz="0" w:space="0" w:color="auto"/>
      </w:divBdr>
    </w:div>
    <w:div w:id="1928952435">
      <w:bodyDiv w:val="1"/>
      <w:marLeft w:val="0"/>
      <w:marRight w:val="0"/>
      <w:marTop w:val="0"/>
      <w:marBottom w:val="0"/>
      <w:divBdr>
        <w:top w:val="none" w:sz="0" w:space="0" w:color="auto"/>
        <w:left w:val="none" w:sz="0" w:space="0" w:color="auto"/>
        <w:bottom w:val="none" w:sz="0" w:space="0" w:color="auto"/>
        <w:right w:val="none" w:sz="0" w:space="0" w:color="auto"/>
      </w:divBdr>
    </w:div>
    <w:div w:id="2004163481">
      <w:bodyDiv w:val="1"/>
      <w:marLeft w:val="0"/>
      <w:marRight w:val="0"/>
      <w:marTop w:val="0"/>
      <w:marBottom w:val="0"/>
      <w:divBdr>
        <w:top w:val="none" w:sz="0" w:space="0" w:color="auto"/>
        <w:left w:val="none" w:sz="0" w:space="0" w:color="auto"/>
        <w:bottom w:val="none" w:sz="0" w:space="0" w:color="auto"/>
        <w:right w:val="none" w:sz="0" w:space="0" w:color="auto"/>
      </w:divBdr>
    </w:div>
    <w:div w:id="2039968197">
      <w:bodyDiv w:val="1"/>
      <w:marLeft w:val="0"/>
      <w:marRight w:val="0"/>
      <w:marTop w:val="0"/>
      <w:marBottom w:val="0"/>
      <w:divBdr>
        <w:top w:val="none" w:sz="0" w:space="0" w:color="auto"/>
        <w:left w:val="none" w:sz="0" w:space="0" w:color="auto"/>
        <w:bottom w:val="none" w:sz="0" w:space="0" w:color="auto"/>
        <w:right w:val="none" w:sz="0" w:space="0" w:color="auto"/>
      </w:divBdr>
      <w:divsChild>
        <w:div w:id="436951616">
          <w:marLeft w:val="0"/>
          <w:marRight w:val="0"/>
          <w:marTop w:val="0"/>
          <w:marBottom w:val="0"/>
          <w:divBdr>
            <w:top w:val="none" w:sz="0" w:space="0" w:color="auto"/>
            <w:left w:val="none" w:sz="0" w:space="0" w:color="auto"/>
            <w:bottom w:val="none" w:sz="0" w:space="0" w:color="auto"/>
            <w:right w:val="none" w:sz="0" w:space="0" w:color="auto"/>
          </w:divBdr>
        </w:div>
      </w:divsChild>
    </w:div>
    <w:div w:id="2086950039">
      <w:bodyDiv w:val="1"/>
      <w:marLeft w:val="0"/>
      <w:marRight w:val="0"/>
      <w:marTop w:val="0"/>
      <w:marBottom w:val="0"/>
      <w:divBdr>
        <w:top w:val="none" w:sz="0" w:space="0" w:color="auto"/>
        <w:left w:val="none" w:sz="0" w:space="0" w:color="auto"/>
        <w:bottom w:val="none" w:sz="0" w:space="0" w:color="auto"/>
        <w:right w:val="none" w:sz="0" w:space="0" w:color="auto"/>
      </w:divBdr>
    </w:div>
    <w:div w:id="2087994990">
      <w:bodyDiv w:val="1"/>
      <w:marLeft w:val="0"/>
      <w:marRight w:val="0"/>
      <w:marTop w:val="0"/>
      <w:marBottom w:val="0"/>
      <w:divBdr>
        <w:top w:val="none" w:sz="0" w:space="0" w:color="auto"/>
        <w:left w:val="none" w:sz="0" w:space="0" w:color="auto"/>
        <w:bottom w:val="none" w:sz="0" w:space="0" w:color="auto"/>
        <w:right w:val="none" w:sz="0" w:space="0" w:color="auto"/>
      </w:divBdr>
      <w:divsChild>
        <w:div w:id="162669643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3" Type="http://schemas.openxmlformats.org/officeDocument/2006/relationships/settings" Target="settings.xml"/><Relationship Id="rId7" Type="http://schemas.openxmlformats.org/officeDocument/2006/relationships/image" Target="media/image2.png"/><Relationship Id="rId12" Type="http://schemas.openxmlformats.org/officeDocument/2006/relationships/image" Target="media/image7.png"/><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hyperlink" Target="mailto:ardeleaneugenrichard@gmail.com" TargetMode="External"/><Relationship Id="rId15" Type="http://schemas.openxmlformats.org/officeDocument/2006/relationships/fontTable" Target="fontTable.xml"/><Relationship Id="rId10" Type="http://schemas.openxmlformats.org/officeDocument/2006/relationships/image" Target="media/image5.png"/><Relationship Id="rId4" Type="http://schemas.openxmlformats.org/officeDocument/2006/relationships/webSettings" Target="webSettings.xml"/><Relationship Id="rId9" Type="http://schemas.openxmlformats.org/officeDocument/2006/relationships/image" Target="media/image4.png"/><Relationship Id="rId14" Type="http://schemas.openxmlformats.org/officeDocument/2006/relationships/hyperlink" Target="https://github.com/ArdeleanRichard/YOLO-Histology/"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Template>
  <TotalTime>593</TotalTime>
  <Pages>18</Pages>
  <Words>34930</Words>
  <Characters>199105</Characters>
  <Application>Microsoft Office Word</Application>
  <DocSecurity>0</DocSecurity>
  <Lines>1659</Lines>
  <Paragraphs>4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35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ugen Richard Ardelean</dc:creator>
  <cp:keywords/>
  <dc:description/>
  <cp:lastModifiedBy>Ardelean, Eugen Richard</cp:lastModifiedBy>
  <cp:revision>1814</cp:revision>
  <dcterms:created xsi:type="dcterms:W3CDTF">2025-01-20T19:30:00Z</dcterms:created>
  <dcterms:modified xsi:type="dcterms:W3CDTF">2025-08-21T12: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5b58b62f-6f94-46bd-8089-18e64b0a9abb_Enabled">
    <vt:lpwstr>true</vt:lpwstr>
  </property>
  <property fmtid="{D5CDD505-2E9C-101B-9397-08002B2CF9AE}" pid="3" name="MSIP_Label_5b58b62f-6f94-46bd-8089-18e64b0a9abb_SetDate">
    <vt:lpwstr>2025-01-20T19:38:15Z</vt:lpwstr>
  </property>
  <property fmtid="{D5CDD505-2E9C-101B-9397-08002B2CF9AE}" pid="4" name="MSIP_Label_5b58b62f-6f94-46bd-8089-18e64b0a9abb_Method">
    <vt:lpwstr>Standard</vt:lpwstr>
  </property>
  <property fmtid="{D5CDD505-2E9C-101B-9397-08002B2CF9AE}" pid="5" name="MSIP_Label_5b58b62f-6f94-46bd-8089-18e64b0a9abb_Name">
    <vt:lpwstr>defa4170-0d19-0005-0004-bc88714345d2</vt:lpwstr>
  </property>
  <property fmtid="{D5CDD505-2E9C-101B-9397-08002B2CF9AE}" pid="6" name="MSIP_Label_5b58b62f-6f94-46bd-8089-18e64b0a9abb_SiteId">
    <vt:lpwstr>a6eb79fa-c4a9-4cce-818d-b85274d15305</vt:lpwstr>
  </property>
  <property fmtid="{D5CDD505-2E9C-101B-9397-08002B2CF9AE}" pid="7" name="MSIP_Label_5b58b62f-6f94-46bd-8089-18e64b0a9abb_ActionId">
    <vt:lpwstr>c1eacceb-601f-45b9-a21b-1ec06528f136</vt:lpwstr>
  </property>
  <property fmtid="{D5CDD505-2E9C-101B-9397-08002B2CF9AE}" pid="8" name="MSIP_Label_5b58b62f-6f94-46bd-8089-18e64b0a9abb_ContentBits">
    <vt:lpwstr>0</vt:lpwstr>
  </property>
  <property fmtid="{D5CDD505-2E9C-101B-9397-08002B2CF9AE}" pid="9" name="ZOTERO_PREF_1">
    <vt:lpwstr>&lt;data data-version="3" zotero-version="7.0.16"&gt;&lt;session id="HgKzwpqn"/&gt;&lt;style id="http://www.zotero.org/styles/vancouver" locale="en-US" hasBibliography="1" bibliographyStyleHasBeenSet="1"/&gt;&lt;prefs&gt;&lt;pref name="fieldType" value="Field"/&gt;&lt;pref name="automati</vt:lpwstr>
  </property>
  <property fmtid="{D5CDD505-2E9C-101B-9397-08002B2CF9AE}" pid="10" name="ZOTERO_PREF_2">
    <vt:lpwstr>cJournalAbbreviations" value="true"/&gt;&lt;pref name="dontAskDelayCitationUpdates" value="true"/&gt;&lt;/prefs&gt;&lt;/data&gt;</vt:lpwstr>
  </property>
</Properties>
</file>